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1CFD27CC"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9724F3">
          <w:rPr>
            <w:noProof/>
            <w:webHidden/>
          </w:rPr>
          <w:t>v</w:t>
        </w:r>
        <w:r>
          <w:rPr>
            <w:noProof/>
            <w:webHidden/>
          </w:rPr>
          <w:fldChar w:fldCharType="end"/>
        </w:r>
      </w:hyperlink>
    </w:p>
    <w:p w14:paraId="0721474F" w14:textId="7A5E45D9" w:rsidR="009B231A" w:rsidRDefault="00916F8A">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9724F3">
          <w:rPr>
            <w:noProof/>
            <w:webHidden/>
          </w:rPr>
          <w:t>vi</w:t>
        </w:r>
        <w:r w:rsidR="009B231A">
          <w:rPr>
            <w:noProof/>
            <w:webHidden/>
          </w:rPr>
          <w:fldChar w:fldCharType="end"/>
        </w:r>
      </w:hyperlink>
    </w:p>
    <w:p w14:paraId="22B95062" w14:textId="622E4154" w:rsidR="009B231A" w:rsidRDefault="00916F8A">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9724F3">
          <w:rPr>
            <w:noProof/>
            <w:webHidden/>
          </w:rPr>
          <w:t>vii</w:t>
        </w:r>
        <w:r w:rsidR="009B231A">
          <w:rPr>
            <w:noProof/>
            <w:webHidden/>
          </w:rPr>
          <w:fldChar w:fldCharType="end"/>
        </w:r>
      </w:hyperlink>
    </w:p>
    <w:p w14:paraId="3A4D794C" w14:textId="775FB58B" w:rsidR="009B231A" w:rsidRDefault="00916F8A">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9724F3">
          <w:rPr>
            <w:noProof/>
            <w:webHidden/>
          </w:rPr>
          <w:t>viii</w:t>
        </w:r>
        <w:r w:rsidR="009B231A">
          <w:rPr>
            <w:noProof/>
            <w:webHidden/>
          </w:rPr>
          <w:fldChar w:fldCharType="end"/>
        </w:r>
      </w:hyperlink>
    </w:p>
    <w:p w14:paraId="49332D34" w14:textId="691D2C4B" w:rsidR="009B231A" w:rsidRDefault="00916F8A">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9724F3">
          <w:rPr>
            <w:noProof/>
            <w:webHidden/>
          </w:rPr>
          <w:t>1</w:t>
        </w:r>
        <w:r w:rsidR="009B231A">
          <w:rPr>
            <w:noProof/>
            <w:webHidden/>
          </w:rPr>
          <w:fldChar w:fldCharType="end"/>
        </w:r>
      </w:hyperlink>
    </w:p>
    <w:p w14:paraId="4B5A0080" w14:textId="6E4D05C1" w:rsidR="009B231A" w:rsidRDefault="00916F8A">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9724F3">
          <w:rPr>
            <w:webHidden/>
          </w:rPr>
          <w:t>1</w:t>
        </w:r>
        <w:r w:rsidR="009B231A">
          <w:rPr>
            <w:webHidden/>
          </w:rPr>
          <w:fldChar w:fldCharType="end"/>
        </w:r>
      </w:hyperlink>
    </w:p>
    <w:p w14:paraId="56D21BD2" w14:textId="6094AB7D" w:rsidR="009B231A" w:rsidRDefault="00916F8A">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9724F3">
          <w:rPr>
            <w:noProof/>
            <w:webHidden/>
          </w:rPr>
          <w:t>1</w:t>
        </w:r>
        <w:r w:rsidR="009B231A">
          <w:rPr>
            <w:noProof/>
            <w:webHidden/>
          </w:rPr>
          <w:fldChar w:fldCharType="end"/>
        </w:r>
      </w:hyperlink>
    </w:p>
    <w:p w14:paraId="558221A7" w14:textId="55A33F03" w:rsidR="009B231A" w:rsidRDefault="00916F8A">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9724F3">
          <w:rPr>
            <w:noProof/>
            <w:webHidden/>
          </w:rPr>
          <w:t>1</w:t>
        </w:r>
        <w:r w:rsidR="009B231A">
          <w:rPr>
            <w:noProof/>
            <w:webHidden/>
          </w:rPr>
          <w:fldChar w:fldCharType="end"/>
        </w:r>
      </w:hyperlink>
    </w:p>
    <w:p w14:paraId="7C51DFC0" w14:textId="2B24F8D5" w:rsidR="009B231A" w:rsidRDefault="00916F8A">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9724F3">
          <w:rPr>
            <w:webHidden/>
          </w:rPr>
          <w:t>3</w:t>
        </w:r>
        <w:r w:rsidR="009B231A">
          <w:rPr>
            <w:webHidden/>
          </w:rPr>
          <w:fldChar w:fldCharType="end"/>
        </w:r>
      </w:hyperlink>
    </w:p>
    <w:p w14:paraId="6C01D204" w14:textId="52FA7BE9" w:rsidR="009B231A" w:rsidRDefault="00916F8A">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9724F3">
          <w:rPr>
            <w:noProof/>
            <w:webHidden/>
          </w:rPr>
          <w:t>3</w:t>
        </w:r>
        <w:r w:rsidR="009B231A">
          <w:rPr>
            <w:noProof/>
            <w:webHidden/>
          </w:rPr>
          <w:fldChar w:fldCharType="end"/>
        </w:r>
      </w:hyperlink>
    </w:p>
    <w:p w14:paraId="1CE2DAAB" w14:textId="6D66D28F" w:rsidR="009B231A" w:rsidRDefault="00916F8A">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9724F3">
          <w:rPr>
            <w:noProof/>
            <w:webHidden/>
          </w:rPr>
          <w:t>3</w:t>
        </w:r>
        <w:r w:rsidR="009B231A">
          <w:rPr>
            <w:noProof/>
            <w:webHidden/>
          </w:rPr>
          <w:fldChar w:fldCharType="end"/>
        </w:r>
      </w:hyperlink>
    </w:p>
    <w:p w14:paraId="45EB854C" w14:textId="0C6627AE" w:rsidR="009B231A" w:rsidRDefault="00916F8A">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9724F3">
          <w:rPr>
            <w:noProof/>
            <w:webHidden/>
          </w:rPr>
          <w:t>3</w:t>
        </w:r>
        <w:r w:rsidR="009B231A">
          <w:rPr>
            <w:noProof/>
            <w:webHidden/>
          </w:rPr>
          <w:fldChar w:fldCharType="end"/>
        </w:r>
      </w:hyperlink>
    </w:p>
    <w:p w14:paraId="776590C5" w14:textId="7CB73B0B" w:rsidR="009B231A" w:rsidRDefault="00916F8A">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0E6FBF72" w14:textId="50499BCC" w:rsidR="009B231A" w:rsidRDefault="00916F8A">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70101EDA" w14:textId="744ED436" w:rsidR="009B231A" w:rsidRDefault="00916F8A">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9724F3">
          <w:rPr>
            <w:webHidden/>
          </w:rPr>
          <w:t>4</w:t>
        </w:r>
        <w:r w:rsidR="009B231A">
          <w:rPr>
            <w:webHidden/>
          </w:rPr>
          <w:fldChar w:fldCharType="end"/>
        </w:r>
      </w:hyperlink>
    </w:p>
    <w:p w14:paraId="357C7201" w14:textId="416C12B2" w:rsidR="009B231A" w:rsidRDefault="00916F8A">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022E5DEB" w14:textId="6D9D7E59" w:rsidR="009B231A" w:rsidRDefault="00916F8A">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9724F3">
          <w:rPr>
            <w:noProof/>
            <w:webHidden/>
          </w:rPr>
          <w:t>4</w:t>
        </w:r>
        <w:r w:rsidR="009B231A">
          <w:rPr>
            <w:noProof/>
            <w:webHidden/>
          </w:rPr>
          <w:fldChar w:fldCharType="end"/>
        </w:r>
      </w:hyperlink>
    </w:p>
    <w:p w14:paraId="47D5B3C6" w14:textId="3491EC0A" w:rsidR="009B231A" w:rsidRDefault="00916F8A">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9724F3">
          <w:rPr>
            <w:noProof/>
            <w:webHidden/>
          </w:rPr>
          <w:t>5</w:t>
        </w:r>
        <w:r w:rsidR="009B231A">
          <w:rPr>
            <w:noProof/>
            <w:webHidden/>
          </w:rPr>
          <w:fldChar w:fldCharType="end"/>
        </w:r>
      </w:hyperlink>
    </w:p>
    <w:p w14:paraId="6C5E7DA2" w14:textId="2348D7F0" w:rsidR="009B231A" w:rsidRDefault="00916F8A">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9724F3">
          <w:rPr>
            <w:noProof/>
            <w:webHidden/>
          </w:rPr>
          <w:t>6</w:t>
        </w:r>
        <w:r w:rsidR="009B231A">
          <w:rPr>
            <w:noProof/>
            <w:webHidden/>
          </w:rPr>
          <w:fldChar w:fldCharType="end"/>
        </w:r>
      </w:hyperlink>
    </w:p>
    <w:p w14:paraId="0006A45F" w14:textId="1ACAA79C" w:rsidR="009B231A" w:rsidRDefault="00916F8A">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9724F3">
          <w:rPr>
            <w:noProof/>
            <w:webHidden/>
          </w:rPr>
          <w:t>7</w:t>
        </w:r>
        <w:r w:rsidR="009B231A">
          <w:rPr>
            <w:noProof/>
            <w:webHidden/>
          </w:rPr>
          <w:fldChar w:fldCharType="end"/>
        </w:r>
      </w:hyperlink>
    </w:p>
    <w:p w14:paraId="19DC6F03" w14:textId="158A5892" w:rsidR="009B231A" w:rsidRDefault="00916F8A">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9724F3">
          <w:rPr>
            <w:noProof/>
            <w:webHidden/>
          </w:rPr>
          <w:t>7</w:t>
        </w:r>
        <w:r w:rsidR="009B231A">
          <w:rPr>
            <w:noProof/>
            <w:webHidden/>
          </w:rPr>
          <w:fldChar w:fldCharType="end"/>
        </w:r>
      </w:hyperlink>
    </w:p>
    <w:p w14:paraId="389B76CC" w14:textId="4C6ABF32" w:rsidR="009B231A" w:rsidRDefault="00916F8A">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9724F3">
          <w:rPr>
            <w:noProof/>
            <w:webHidden/>
          </w:rPr>
          <w:t>7</w:t>
        </w:r>
        <w:r w:rsidR="009B231A">
          <w:rPr>
            <w:noProof/>
            <w:webHidden/>
          </w:rPr>
          <w:fldChar w:fldCharType="end"/>
        </w:r>
      </w:hyperlink>
    </w:p>
    <w:p w14:paraId="3F2933CA" w14:textId="45F7EB2C" w:rsidR="009B231A" w:rsidRDefault="00916F8A">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9724F3">
          <w:rPr>
            <w:webHidden/>
          </w:rPr>
          <w:t>8</w:t>
        </w:r>
        <w:r w:rsidR="009B231A">
          <w:rPr>
            <w:webHidden/>
          </w:rPr>
          <w:fldChar w:fldCharType="end"/>
        </w:r>
      </w:hyperlink>
    </w:p>
    <w:p w14:paraId="2AB49F2E" w14:textId="239BA422" w:rsidR="009B231A" w:rsidRDefault="00916F8A">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6E4B7688" w14:textId="515473EC" w:rsidR="009B231A" w:rsidRDefault="00916F8A">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600F42E7" w14:textId="289835F3" w:rsidR="009B231A" w:rsidRDefault="00916F8A">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44868FBA" w14:textId="14B4ACF4" w:rsidR="009B231A" w:rsidRDefault="00916F8A">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9724F3">
          <w:rPr>
            <w:noProof/>
            <w:webHidden/>
          </w:rPr>
          <w:t>8</w:t>
        </w:r>
        <w:r w:rsidR="009B231A">
          <w:rPr>
            <w:noProof/>
            <w:webHidden/>
          </w:rPr>
          <w:fldChar w:fldCharType="end"/>
        </w:r>
      </w:hyperlink>
    </w:p>
    <w:p w14:paraId="7944BD6A" w14:textId="47757315" w:rsidR="009B231A" w:rsidRDefault="00916F8A">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9724F3">
          <w:rPr>
            <w:noProof/>
            <w:webHidden/>
          </w:rPr>
          <w:t>9</w:t>
        </w:r>
        <w:r w:rsidR="009B231A">
          <w:rPr>
            <w:noProof/>
            <w:webHidden/>
          </w:rPr>
          <w:fldChar w:fldCharType="end"/>
        </w:r>
      </w:hyperlink>
    </w:p>
    <w:p w14:paraId="5D238C75" w14:textId="70C69A28" w:rsidR="009B231A" w:rsidRDefault="00916F8A">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9724F3">
          <w:rPr>
            <w:noProof/>
            <w:webHidden/>
          </w:rPr>
          <w:t>9</w:t>
        </w:r>
        <w:r w:rsidR="009B231A">
          <w:rPr>
            <w:noProof/>
            <w:webHidden/>
          </w:rPr>
          <w:fldChar w:fldCharType="end"/>
        </w:r>
      </w:hyperlink>
    </w:p>
    <w:p w14:paraId="37D05592" w14:textId="5178CFAB" w:rsidR="009B231A" w:rsidRDefault="00916F8A">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9724F3">
          <w:rPr>
            <w:webHidden/>
          </w:rPr>
          <w:t>9</w:t>
        </w:r>
        <w:r w:rsidR="009B231A">
          <w:rPr>
            <w:webHidden/>
          </w:rPr>
          <w:fldChar w:fldCharType="end"/>
        </w:r>
      </w:hyperlink>
    </w:p>
    <w:p w14:paraId="4E6F9F8D" w14:textId="4861C471" w:rsidR="009B231A" w:rsidRDefault="00916F8A">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9724F3">
          <w:rPr>
            <w:noProof/>
            <w:webHidden/>
          </w:rPr>
          <w:t>9</w:t>
        </w:r>
        <w:r w:rsidR="009B231A">
          <w:rPr>
            <w:noProof/>
            <w:webHidden/>
          </w:rPr>
          <w:fldChar w:fldCharType="end"/>
        </w:r>
      </w:hyperlink>
    </w:p>
    <w:p w14:paraId="2B48B213" w14:textId="2215C6C0" w:rsidR="009B231A" w:rsidRDefault="00916F8A">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9724F3">
          <w:rPr>
            <w:noProof/>
            <w:webHidden/>
          </w:rPr>
          <w:t>10</w:t>
        </w:r>
        <w:r w:rsidR="009B231A">
          <w:rPr>
            <w:noProof/>
            <w:webHidden/>
          </w:rPr>
          <w:fldChar w:fldCharType="end"/>
        </w:r>
      </w:hyperlink>
    </w:p>
    <w:p w14:paraId="1EE4522E" w14:textId="311B10FA" w:rsidR="009B231A" w:rsidRDefault="00916F8A">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9724F3">
          <w:rPr>
            <w:noProof/>
            <w:webHidden/>
          </w:rPr>
          <w:t>10</w:t>
        </w:r>
        <w:r w:rsidR="009B231A">
          <w:rPr>
            <w:noProof/>
            <w:webHidden/>
          </w:rPr>
          <w:fldChar w:fldCharType="end"/>
        </w:r>
      </w:hyperlink>
    </w:p>
    <w:p w14:paraId="383168EE" w14:textId="6B7CBAA9" w:rsidR="009B231A" w:rsidRDefault="00916F8A">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9724F3">
          <w:rPr>
            <w:noProof/>
            <w:webHidden/>
          </w:rPr>
          <w:t>10</w:t>
        </w:r>
        <w:r w:rsidR="009B231A">
          <w:rPr>
            <w:noProof/>
            <w:webHidden/>
          </w:rPr>
          <w:fldChar w:fldCharType="end"/>
        </w:r>
      </w:hyperlink>
    </w:p>
    <w:p w14:paraId="5A935178" w14:textId="683A74FB" w:rsidR="009B231A" w:rsidRDefault="00916F8A">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60A94EB8" w14:textId="098C622F" w:rsidR="009B231A" w:rsidRDefault="00916F8A">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9724F3">
          <w:rPr>
            <w:webHidden/>
          </w:rPr>
          <w:t>11</w:t>
        </w:r>
        <w:r w:rsidR="009B231A">
          <w:rPr>
            <w:webHidden/>
          </w:rPr>
          <w:fldChar w:fldCharType="end"/>
        </w:r>
      </w:hyperlink>
    </w:p>
    <w:p w14:paraId="5A3DD8C9" w14:textId="20C74E63" w:rsidR="009B231A" w:rsidRDefault="00916F8A">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11B27F19" w14:textId="22A2A8E2" w:rsidR="009B231A" w:rsidRDefault="00916F8A">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07C2A107" w14:textId="04F56D12" w:rsidR="009B231A" w:rsidRDefault="00916F8A">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9724F3">
          <w:rPr>
            <w:noProof/>
            <w:webHidden/>
          </w:rPr>
          <w:t>11</w:t>
        </w:r>
        <w:r w:rsidR="009B231A">
          <w:rPr>
            <w:noProof/>
            <w:webHidden/>
          </w:rPr>
          <w:fldChar w:fldCharType="end"/>
        </w:r>
      </w:hyperlink>
    </w:p>
    <w:p w14:paraId="50A82CD5" w14:textId="212EB70D" w:rsidR="009B231A" w:rsidRDefault="00916F8A">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9724F3">
          <w:rPr>
            <w:noProof/>
            <w:webHidden/>
          </w:rPr>
          <w:t>12</w:t>
        </w:r>
        <w:r w:rsidR="009B231A">
          <w:rPr>
            <w:noProof/>
            <w:webHidden/>
          </w:rPr>
          <w:fldChar w:fldCharType="end"/>
        </w:r>
      </w:hyperlink>
    </w:p>
    <w:p w14:paraId="5ECCD66C" w14:textId="3220B8B0" w:rsidR="009B231A" w:rsidRDefault="00916F8A">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9724F3">
          <w:rPr>
            <w:noProof/>
            <w:webHidden/>
          </w:rPr>
          <w:t>14</w:t>
        </w:r>
        <w:r w:rsidR="009B231A">
          <w:rPr>
            <w:noProof/>
            <w:webHidden/>
          </w:rPr>
          <w:fldChar w:fldCharType="end"/>
        </w:r>
      </w:hyperlink>
    </w:p>
    <w:p w14:paraId="734ACE6A" w14:textId="1637F32B" w:rsidR="009B231A" w:rsidRDefault="00916F8A">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9724F3">
          <w:rPr>
            <w:noProof/>
            <w:webHidden/>
          </w:rPr>
          <w:t>15</w:t>
        </w:r>
        <w:r w:rsidR="009B231A">
          <w:rPr>
            <w:noProof/>
            <w:webHidden/>
          </w:rPr>
          <w:fldChar w:fldCharType="end"/>
        </w:r>
      </w:hyperlink>
    </w:p>
    <w:p w14:paraId="17DDA8E7" w14:textId="54C6B90A" w:rsidR="009B231A" w:rsidRDefault="00916F8A">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9724F3">
          <w:rPr>
            <w:noProof/>
            <w:webHidden/>
          </w:rPr>
          <w:t>17</w:t>
        </w:r>
        <w:r w:rsidR="009B231A">
          <w:rPr>
            <w:noProof/>
            <w:webHidden/>
          </w:rPr>
          <w:fldChar w:fldCharType="end"/>
        </w:r>
      </w:hyperlink>
    </w:p>
    <w:p w14:paraId="2DA56B14" w14:textId="5F46FCB2" w:rsidR="009B231A" w:rsidRDefault="00916F8A">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9724F3">
          <w:rPr>
            <w:noProof/>
            <w:webHidden/>
          </w:rPr>
          <w:t>18</w:t>
        </w:r>
        <w:r w:rsidR="009B231A">
          <w:rPr>
            <w:noProof/>
            <w:webHidden/>
          </w:rPr>
          <w:fldChar w:fldCharType="end"/>
        </w:r>
      </w:hyperlink>
    </w:p>
    <w:p w14:paraId="3E09AAD8" w14:textId="1291E03E" w:rsidR="009B231A" w:rsidRDefault="00916F8A">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9724F3">
          <w:rPr>
            <w:noProof/>
            <w:webHidden/>
          </w:rPr>
          <w:t>18</w:t>
        </w:r>
        <w:r w:rsidR="009B231A">
          <w:rPr>
            <w:noProof/>
            <w:webHidden/>
          </w:rPr>
          <w:fldChar w:fldCharType="end"/>
        </w:r>
      </w:hyperlink>
    </w:p>
    <w:p w14:paraId="13EBEC60" w14:textId="1F41D9AC" w:rsidR="009B231A" w:rsidRDefault="00916F8A">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9724F3">
          <w:rPr>
            <w:noProof/>
            <w:webHidden/>
          </w:rPr>
          <w:t>20</w:t>
        </w:r>
        <w:r w:rsidR="009B231A">
          <w:rPr>
            <w:noProof/>
            <w:webHidden/>
          </w:rPr>
          <w:fldChar w:fldCharType="end"/>
        </w:r>
      </w:hyperlink>
    </w:p>
    <w:p w14:paraId="5CD7D26D" w14:textId="3D6BCC25" w:rsidR="009B231A" w:rsidRDefault="00916F8A">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9724F3">
          <w:rPr>
            <w:noProof/>
            <w:webHidden/>
          </w:rPr>
          <w:t>20</w:t>
        </w:r>
        <w:r w:rsidR="009B231A">
          <w:rPr>
            <w:noProof/>
            <w:webHidden/>
          </w:rPr>
          <w:fldChar w:fldCharType="end"/>
        </w:r>
      </w:hyperlink>
    </w:p>
    <w:p w14:paraId="5EB0783C" w14:textId="2D62AB95" w:rsidR="009B231A" w:rsidRDefault="00916F8A">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9724F3">
          <w:rPr>
            <w:noProof/>
            <w:webHidden/>
          </w:rPr>
          <w:t>21</w:t>
        </w:r>
        <w:r w:rsidR="009B231A">
          <w:rPr>
            <w:noProof/>
            <w:webHidden/>
          </w:rPr>
          <w:fldChar w:fldCharType="end"/>
        </w:r>
      </w:hyperlink>
    </w:p>
    <w:p w14:paraId="3301916E" w14:textId="3CE0747A" w:rsidR="009B231A" w:rsidRDefault="00916F8A">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9724F3">
          <w:rPr>
            <w:noProof/>
            <w:webHidden/>
          </w:rPr>
          <w:t>23</w:t>
        </w:r>
        <w:r w:rsidR="009B231A">
          <w:rPr>
            <w:noProof/>
            <w:webHidden/>
          </w:rPr>
          <w:fldChar w:fldCharType="end"/>
        </w:r>
      </w:hyperlink>
    </w:p>
    <w:p w14:paraId="5E34F78F" w14:textId="215BEF6F" w:rsidR="009B231A" w:rsidRDefault="00916F8A">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9724F3">
          <w:rPr>
            <w:noProof/>
            <w:webHidden/>
          </w:rPr>
          <w:t>24</w:t>
        </w:r>
        <w:r w:rsidR="009B231A">
          <w:rPr>
            <w:noProof/>
            <w:webHidden/>
          </w:rPr>
          <w:fldChar w:fldCharType="end"/>
        </w:r>
      </w:hyperlink>
    </w:p>
    <w:p w14:paraId="310A178B" w14:textId="3124515F" w:rsidR="009B231A" w:rsidRDefault="00916F8A">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9724F3">
          <w:rPr>
            <w:noProof/>
            <w:webHidden/>
          </w:rPr>
          <w:t>25</w:t>
        </w:r>
        <w:r w:rsidR="009B231A">
          <w:rPr>
            <w:noProof/>
            <w:webHidden/>
          </w:rPr>
          <w:fldChar w:fldCharType="end"/>
        </w:r>
      </w:hyperlink>
    </w:p>
    <w:p w14:paraId="6B360D3B" w14:textId="49C010D2" w:rsidR="009B231A" w:rsidRDefault="00916F8A">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9724F3">
          <w:rPr>
            <w:noProof/>
            <w:webHidden/>
          </w:rPr>
          <w:t>26</w:t>
        </w:r>
        <w:r w:rsidR="009B231A">
          <w:rPr>
            <w:noProof/>
            <w:webHidden/>
          </w:rPr>
          <w:fldChar w:fldCharType="end"/>
        </w:r>
      </w:hyperlink>
    </w:p>
    <w:p w14:paraId="13A67331" w14:textId="326CD83B" w:rsidR="009B231A" w:rsidRDefault="00916F8A">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9724F3">
          <w:rPr>
            <w:noProof/>
            <w:webHidden/>
          </w:rPr>
          <w:t>28</w:t>
        </w:r>
        <w:r w:rsidR="009B231A">
          <w:rPr>
            <w:noProof/>
            <w:webHidden/>
          </w:rPr>
          <w:fldChar w:fldCharType="end"/>
        </w:r>
      </w:hyperlink>
    </w:p>
    <w:p w14:paraId="739DE1DC" w14:textId="4229D6C3" w:rsidR="009B231A" w:rsidRDefault="00916F8A">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9724F3">
          <w:rPr>
            <w:noProof/>
            <w:webHidden/>
          </w:rPr>
          <w:t>29</w:t>
        </w:r>
        <w:r w:rsidR="009B231A">
          <w:rPr>
            <w:noProof/>
            <w:webHidden/>
          </w:rPr>
          <w:fldChar w:fldCharType="end"/>
        </w:r>
      </w:hyperlink>
    </w:p>
    <w:p w14:paraId="0AEEA492" w14:textId="36AAC3A0" w:rsidR="009B231A" w:rsidRDefault="00916F8A">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9724F3">
          <w:rPr>
            <w:noProof/>
            <w:webHidden/>
          </w:rPr>
          <w:t>30</w:t>
        </w:r>
        <w:r w:rsidR="009B231A">
          <w:rPr>
            <w:noProof/>
            <w:webHidden/>
          </w:rPr>
          <w:fldChar w:fldCharType="end"/>
        </w:r>
      </w:hyperlink>
    </w:p>
    <w:p w14:paraId="002C1B08" w14:textId="6B4787E2" w:rsidR="009B231A" w:rsidRDefault="00916F8A">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9724F3">
          <w:rPr>
            <w:noProof/>
            <w:webHidden/>
          </w:rPr>
          <w:t>32</w:t>
        </w:r>
        <w:r w:rsidR="009B231A">
          <w:rPr>
            <w:noProof/>
            <w:webHidden/>
          </w:rPr>
          <w:fldChar w:fldCharType="end"/>
        </w:r>
      </w:hyperlink>
    </w:p>
    <w:p w14:paraId="3715B8E8" w14:textId="2DB722D5" w:rsidR="009B231A" w:rsidRDefault="00916F8A">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9724F3">
          <w:rPr>
            <w:webHidden/>
          </w:rPr>
          <w:t>32</w:t>
        </w:r>
        <w:r w:rsidR="009B231A">
          <w:rPr>
            <w:webHidden/>
          </w:rPr>
          <w:fldChar w:fldCharType="end"/>
        </w:r>
      </w:hyperlink>
    </w:p>
    <w:p w14:paraId="57635C32" w14:textId="15526657" w:rsidR="009B231A" w:rsidRDefault="00916F8A">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9724F3">
          <w:rPr>
            <w:webHidden/>
          </w:rPr>
          <w:t>32</w:t>
        </w:r>
        <w:r w:rsidR="009B231A">
          <w:rPr>
            <w:webHidden/>
          </w:rPr>
          <w:fldChar w:fldCharType="end"/>
        </w:r>
      </w:hyperlink>
    </w:p>
    <w:p w14:paraId="19D4D012" w14:textId="72C552CE" w:rsidR="009B231A" w:rsidRDefault="00916F8A">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9724F3">
          <w:rPr>
            <w:noProof/>
            <w:webHidden/>
          </w:rPr>
          <w:t>32</w:t>
        </w:r>
        <w:r w:rsidR="009B231A">
          <w:rPr>
            <w:noProof/>
            <w:webHidden/>
          </w:rPr>
          <w:fldChar w:fldCharType="end"/>
        </w:r>
      </w:hyperlink>
    </w:p>
    <w:p w14:paraId="143EF737" w14:textId="7611107B" w:rsidR="009B231A" w:rsidRDefault="00916F8A">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9724F3">
          <w:rPr>
            <w:noProof/>
            <w:webHidden/>
          </w:rPr>
          <w:t>33</w:t>
        </w:r>
        <w:r w:rsidR="009B231A">
          <w:rPr>
            <w:noProof/>
            <w:webHidden/>
          </w:rPr>
          <w:fldChar w:fldCharType="end"/>
        </w:r>
      </w:hyperlink>
    </w:p>
    <w:p w14:paraId="4E9EC70E" w14:textId="5D067211" w:rsidR="009B231A" w:rsidRDefault="00916F8A">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9724F3">
          <w:rPr>
            <w:noProof/>
            <w:webHidden/>
          </w:rPr>
          <w:t>33</w:t>
        </w:r>
        <w:r w:rsidR="009B231A">
          <w:rPr>
            <w:noProof/>
            <w:webHidden/>
          </w:rPr>
          <w:fldChar w:fldCharType="end"/>
        </w:r>
      </w:hyperlink>
    </w:p>
    <w:p w14:paraId="3C474844" w14:textId="17FC61D6" w:rsidR="009B231A" w:rsidRDefault="00916F8A">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9724F3">
          <w:rPr>
            <w:noProof/>
            <w:webHidden/>
          </w:rPr>
          <w:t>36</w:t>
        </w:r>
        <w:r w:rsidR="009B231A">
          <w:rPr>
            <w:noProof/>
            <w:webHidden/>
          </w:rPr>
          <w:fldChar w:fldCharType="end"/>
        </w:r>
      </w:hyperlink>
    </w:p>
    <w:p w14:paraId="15AC2CED" w14:textId="29A93581" w:rsidR="009B231A" w:rsidRDefault="00916F8A">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9724F3">
          <w:rPr>
            <w:noProof/>
            <w:webHidden/>
          </w:rPr>
          <w:t>37</w:t>
        </w:r>
        <w:r w:rsidR="009B231A">
          <w:rPr>
            <w:noProof/>
            <w:webHidden/>
          </w:rPr>
          <w:fldChar w:fldCharType="end"/>
        </w:r>
      </w:hyperlink>
    </w:p>
    <w:p w14:paraId="094439DF" w14:textId="69774042" w:rsidR="009B231A" w:rsidRDefault="00916F8A">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9724F3">
          <w:rPr>
            <w:noProof/>
            <w:webHidden/>
          </w:rPr>
          <w:t>37</w:t>
        </w:r>
        <w:r w:rsidR="009B231A">
          <w:rPr>
            <w:noProof/>
            <w:webHidden/>
          </w:rPr>
          <w:fldChar w:fldCharType="end"/>
        </w:r>
      </w:hyperlink>
    </w:p>
    <w:p w14:paraId="196CD537" w14:textId="700CB6AB" w:rsidR="009B231A" w:rsidRDefault="00916F8A">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9724F3">
          <w:rPr>
            <w:noProof/>
            <w:webHidden/>
          </w:rPr>
          <w:t>38</w:t>
        </w:r>
        <w:r w:rsidR="009B231A">
          <w:rPr>
            <w:noProof/>
            <w:webHidden/>
          </w:rPr>
          <w:fldChar w:fldCharType="end"/>
        </w:r>
      </w:hyperlink>
    </w:p>
    <w:p w14:paraId="7F3C511B" w14:textId="55971D62" w:rsidR="009B231A" w:rsidRDefault="00916F8A">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9724F3">
          <w:rPr>
            <w:noProof/>
            <w:webHidden/>
          </w:rPr>
          <w:t>38</w:t>
        </w:r>
        <w:r w:rsidR="009B231A">
          <w:rPr>
            <w:noProof/>
            <w:webHidden/>
          </w:rPr>
          <w:fldChar w:fldCharType="end"/>
        </w:r>
      </w:hyperlink>
    </w:p>
    <w:p w14:paraId="48006681" w14:textId="75A23B42" w:rsidR="009B231A" w:rsidRDefault="00916F8A">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9724F3">
          <w:rPr>
            <w:noProof/>
            <w:webHidden/>
          </w:rPr>
          <w:t>38</w:t>
        </w:r>
        <w:r w:rsidR="009B231A">
          <w:rPr>
            <w:noProof/>
            <w:webHidden/>
          </w:rPr>
          <w:fldChar w:fldCharType="end"/>
        </w:r>
      </w:hyperlink>
    </w:p>
    <w:p w14:paraId="526939B4" w14:textId="7CAADA38" w:rsidR="009B231A" w:rsidRDefault="00916F8A">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9724F3">
          <w:rPr>
            <w:noProof/>
            <w:webHidden/>
          </w:rPr>
          <w:t>47</w:t>
        </w:r>
        <w:r w:rsidR="009B231A">
          <w:rPr>
            <w:noProof/>
            <w:webHidden/>
          </w:rPr>
          <w:fldChar w:fldCharType="end"/>
        </w:r>
      </w:hyperlink>
    </w:p>
    <w:p w14:paraId="29D79C3D" w14:textId="4985CE3A" w:rsidR="009B231A" w:rsidRDefault="00916F8A">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9724F3">
          <w:rPr>
            <w:webHidden/>
          </w:rPr>
          <w:t>47</w:t>
        </w:r>
        <w:r w:rsidR="009B231A">
          <w:rPr>
            <w:webHidden/>
          </w:rPr>
          <w:fldChar w:fldCharType="end"/>
        </w:r>
      </w:hyperlink>
    </w:p>
    <w:p w14:paraId="4F918E93" w14:textId="5AA9308C" w:rsidR="009B231A" w:rsidRDefault="00916F8A">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9724F3">
          <w:rPr>
            <w:webHidden/>
          </w:rPr>
          <w:t>48</w:t>
        </w:r>
        <w:r w:rsidR="009B231A">
          <w:rPr>
            <w:webHidden/>
          </w:rPr>
          <w:fldChar w:fldCharType="end"/>
        </w:r>
      </w:hyperlink>
    </w:p>
    <w:p w14:paraId="1E178302" w14:textId="6469AA9A" w:rsidR="009B231A" w:rsidRDefault="00916F8A">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9724F3">
          <w:rPr>
            <w:webHidden/>
          </w:rPr>
          <w:t>50</w:t>
        </w:r>
        <w:r w:rsidR="009B231A">
          <w:rPr>
            <w:webHidden/>
          </w:rPr>
          <w:fldChar w:fldCharType="end"/>
        </w:r>
      </w:hyperlink>
    </w:p>
    <w:p w14:paraId="0709A2E5" w14:textId="7D799132" w:rsidR="009B231A" w:rsidRDefault="00916F8A">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9724F3">
          <w:rPr>
            <w:webHidden/>
          </w:rPr>
          <w:t>52</w:t>
        </w:r>
        <w:r w:rsidR="009B231A">
          <w:rPr>
            <w:webHidden/>
          </w:rPr>
          <w:fldChar w:fldCharType="end"/>
        </w:r>
      </w:hyperlink>
    </w:p>
    <w:p w14:paraId="17BAE364" w14:textId="6D9B7F85" w:rsidR="009B231A" w:rsidRDefault="00916F8A">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9724F3">
          <w:rPr>
            <w:webHidden/>
          </w:rPr>
          <w:t>54</w:t>
        </w:r>
        <w:r w:rsidR="009B231A">
          <w:rPr>
            <w:webHidden/>
          </w:rPr>
          <w:fldChar w:fldCharType="end"/>
        </w:r>
      </w:hyperlink>
    </w:p>
    <w:p w14:paraId="77B22FA4" w14:textId="736DADDB" w:rsidR="009B231A" w:rsidRDefault="00916F8A">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9724F3">
          <w:rPr>
            <w:webHidden/>
          </w:rPr>
          <w:t>55</w:t>
        </w:r>
        <w:r w:rsidR="009B231A">
          <w:rPr>
            <w:webHidden/>
          </w:rPr>
          <w:fldChar w:fldCharType="end"/>
        </w:r>
      </w:hyperlink>
    </w:p>
    <w:p w14:paraId="09DAAF40" w14:textId="71F61737" w:rsidR="009B231A" w:rsidRDefault="00916F8A">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9724F3">
          <w:rPr>
            <w:webHidden/>
          </w:rPr>
          <w:t>57</w:t>
        </w:r>
        <w:r w:rsidR="009B231A">
          <w:rPr>
            <w:webHidden/>
          </w:rPr>
          <w:fldChar w:fldCharType="end"/>
        </w:r>
      </w:hyperlink>
    </w:p>
    <w:p w14:paraId="2581E9B7" w14:textId="6A551BDA" w:rsidR="009B231A" w:rsidRDefault="00916F8A">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9724F3">
          <w:rPr>
            <w:webHidden/>
          </w:rPr>
          <w:t>60</w:t>
        </w:r>
        <w:r w:rsidR="009B231A">
          <w:rPr>
            <w:webHidden/>
          </w:rPr>
          <w:fldChar w:fldCharType="end"/>
        </w:r>
      </w:hyperlink>
    </w:p>
    <w:p w14:paraId="03EFE58E" w14:textId="36ABA5B0" w:rsidR="009B231A" w:rsidRDefault="00916F8A">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9724F3">
          <w:rPr>
            <w:webHidden/>
          </w:rPr>
          <w:t>60</w:t>
        </w:r>
        <w:r w:rsidR="009B231A">
          <w:rPr>
            <w:webHidden/>
          </w:rPr>
          <w:fldChar w:fldCharType="end"/>
        </w:r>
      </w:hyperlink>
    </w:p>
    <w:p w14:paraId="2546246C" w14:textId="09DAD876" w:rsidR="009B231A" w:rsidRDefault="00916F8A">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9724F3">
          <w:rPr>
            <w:webHidden/>
          </w:rPr>
          <w:t>60</w:t>
        </w:r>
        <w:r w:rsidR="009B231A">
          <w:rPr>
            <w:webHidden/>
          </w:rPr>
          <w:fldChar w:fldCharType="end"/>
        </w:r>
      </w:hyperlink>
    </w:p>
    <w:p w14:paraId="0EF000AE" w14:textId="70009C5C" w:rsidR="009B231A" w:rsidRDefault="00916F8A">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9724F3">
          <w:rPr>
            <w:webHidden/>
          </w:rPr>
          <w:t>60</w:t>
        </w:r>
        <w:r w:rsidR="009B231A">
          <w:rPr>
            <w:webHidden/>
          </w:rPr>
          <w:fldChar w:fldCharType="end"/>
        </w:r>
      </w:hyperlink>
    </w:p>
    <w:p w14:paraId="2856C497" w14:textId="335CA3E5" w:rsidR="009B231A" w:rsidRDefault="00916F8A">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9724F3">
          <w:rPr>
            <w:webHidden/>
          </w:rPr>
          <w:t>60</w:t>
        </w:r>
        <w:r w:rsidR="009B231A">
          <w:rPr>
            <w:webHidden/>
          </w:rPr>
          <w:fldChar w:fldCharType="end"/>
        </w:r>
      </w:hyperlink>
    </w:p>
    <w:p w14:paraId="23C0A33C" w14:textId="4C922D86" w:rsidR="009B231A" w:rsidRDefault="00916F8A">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9724F3">
          <w:rPr>
            <w:noProof/>
            <w:webHidden/>
          </w:rPr>
          <w:t>61</w:t>
        </w:r>
        <w:r w:rsidR="009B231A">
          <w:rPr>
            <w:noProof/>
            <w:webHidden/>
          </w:rPr>
          <w:fldChar w:fldCharType="end"/>
        </w:r>
      </w:hyperlink>
    </w:p>
    <w:p w14:paraId="3042E820" w14:textId="764FAC26" w:rsidR="009B231A" w:rsidRDefault="00916F8A">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9724F3">
          <w:rPr>
            <w:webHidden/>
          </w:rPr>
          <w:t>61</w:t>
        </w:r>
        <w:r w:rsidR="009B231A">
          <w:rPr>
            <w:webHidden/>
          </w:rPr>
          <w:fldChar w:fldCharType="end"/>
        </w:r>
      </w:hyperlink>
    </w:p>
    <w:p w14:paraId="11CFD75D" w14:textId="418BB760" w:rsidR="009B231A" w:rsidRDefault="00916F8A">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9724F3">
          <w:rPr>
            <w:webHidden/>
          </w:rPr>
          <w:t>62</w:t>
        </w:r>
        <w:r w:rsidR="009B231A">
          <w:rPr>
            <w:webHidden/>
          </w:rPr>
          <w:fldChar w:fldCharType="end"/>
        </w:r>
      </w:hyperlink>
    </w:p>
    <w:p w14:paraId="6D85C60D" w14:textId="21A67CFA" w:rsidR="009B231A" w:rsidRDefault="00916F8A">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9724F3">
          <w:rPr>
            <w:webHidden/>
          </w:rPr>
          <w:t>63</w:t>
        </w:r>
        <w:r w:rsidR="009B231A">
          <w:rPr>
            <w:webHidden/>
          </w:rPr>
          <w:fldChar w:fldCharType="end"/>
        </w:r>
      </w:hyperlink>
    </w:p>
    <w:p w14:paraId="400BD490" w14:textId="4C180202" w:rsidR="009B231A" w:rsidRDefault="00916F8A">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9724F3">
          <w:rPr>
            <w:webHidden/>
          </w:rPr>
          <w:t>64</w:t>
        </w:r>
        <w:r w:rsidR="009B231A">
          <w:rPr>
            <w:webHidden/>
          </w:rPr>
          <w:fldChar w:fldCharType="end"/>
        </w:r>
      </w:hyperlink>
    </w:p>
    <w:p w14:paraId="20E66B43" w14:textId="593A0856" w:rsidR="009B231A" w:rsidRDefault="00916F8A">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9724F3">
          <w:rPr>
            <w:webHidden/>
          </w:rPr>
          <w:t>65</w:t>
        </w:r>
        <w:r w:rsidR="009B231A">
          <w:rPr>
            <w:webHidden/>
          </w:rPr>
          <w:fldChar w:fldCharType="end"/>
        </w:r>
      </w:hyperlink>
    </w:p>
    <w:p w14:paraId="42AD9FBD" w14:textId="27B89CB8" w:rsidR="009B231A" w:rsidRDefault="00916F8A">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9724F3">
          <w:rPr>
            <w:webHidden/>
          </w:rPr>
          <w:t>66</w:t>
        </w:r>
        <w:r w:rsidR="009B231A">
          <w:rPr>
            <w:webHidden/>
          </w:rPr>
          <w:fldChar w:fldCharType="end"/>
        </w:r>
      </w:hyperlink>
    </w:p>
    <w:p w14:paraId="19D5EA8E" w14:textId="56C37157" w:rsidR="009B231A" w:rsidRDefault="00916F8A">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9724F3">
          <w:rPr>
            <w:webHidden/>
          </w:rPr>
          <w:t>67</w:t>
        </w:r>
        <w:r w:rsidR="009B231A">
          <w:rPr>
            <w:webHidden/>
          </w:rPr>
          <w:fldChar w:fldCharType="end"/>
        </w:r>
      </w:hyperlink>
    </w:p>
    <w:p w14:paraId="3E941BB5" w14:textId="081D28CA" w:rsidR="009B231A" w:rsidRDefault="00916F8A">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9724F3">
          <w:rPr>
            <w:webHidden/>
          </w:rPr>
          <w:t>68</w:t>
        </w:r>
        <w:r w:rsidR="009B231A">
          <w:rPr>
            <w:webHidden/>
          </w:rPr>
          <w:fldChar w:fldCharType="end"/>
        </w:r>
      </w:hyperlink>
    </w:p>
    <w:p w14:paraId="52F7CB97" w14:textId="1B14266B" w:rsidR="009B231A" w:rsidRDefault="00916F8A">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9724F3">
          <w:rPr>
            <w:webHidden/>
          </w:rPr>
          <w:t>68</w:t>
        </w:r>
        <w:r w:rsidR="009B231A">
          <w:rPr>
            <w:webHidden/>
          </w:rPr>
          <w:fldChar w:fldCharType="end"/>
        </w:r>
      </w:hyperlink>
    </w:p>
    <w:p w14:paraId="074A3BB9" w14:textId="39BED70D" w:rsidR="009B231A" w:rsidRDefault="00916F8A">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9724F3">
          <w:rPr>
            <w:webHidden/>
          </w:rPr>
          <w:t>68</w:t>
        </w:r>
        <w:r w:rsidR="009B231A">
          <w:rPr>
            <w:webHidden/>
          </w:rPr>
          <w:fldChar w:fldCharType="end"/>
        </w:r>
      </w:hyperlink>
    </w:p>
    <w:p w14:paraId="45E1CFD8" w14:textId="446DE73A" w:rsidR="009B231A" w:rsidRDefault="00916F8A">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02EF6EAF" w14:textId="5E005E89" w:rsidR="009B231A" w:rsidRDefault="00916F8A">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9724F3">
          <w:rPr>
            <w:webHidden/>
          </w:rPr>
          <w:t>69</w:t>
        </w:r>
        <w:r w:rsidR="009B231A">
          <w:rPr>
            <w:webHidden/>
          </w:rPr>
          <w:fldChar w:fldCharType="end"/>
        </w:r>
      </w:hyperlink>
    </w:p>
    <w:p w14:paraId="3675E18D" w14:textId="22C72169" w:rsidR="009B231A" w:rsidRDefault="00916F8A">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635ABDFB" w14:textId="222C6D72" w:rsidR="009B231A" w:rsidRDefault="00916F8A">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2B373C46" w14:textId="59AB8437" w:rsidR="009B231A" w:rsidRDefault="00916F8A">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9724F3">
          <w:rPr>
            <w:noProof/>
            <w:webHidden/>
          </w:rPr>
          <w:t>69</w:t>
        </w:r>
        <w:r w:rsidR="009B231A">
          <w:rPr>
            <w:noProof/>
            <w:webHidden/>
          </w:rPr>
          <w:fldChar w:fldCharType="end"/>
        </w:r>
      </w:hyperlink>
    </w:p>
    <w:p w14:paraId="0110071A" w14:textId="1B915898" w:rsidR="009B231A" w:rsidRDefault="00916F8A">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9724F3">
          <w:rPr>
            <w:webHidden/>
          </w:rPr>
          <w:t>70</w:t>
        </w:r>
        <w:r w:rsidR="009B231A">
          <w:rPr>
            <w:webHidden/>
          </w:rPr>
          <w:fldChar w:fldCharType="end"/>
        </w:r>
      </w:hyperlink>
    </w:p>
    <w:p w14:paraId="5EED105D" w14:textId="5AE8B289" w:rsidR="009B231A" w:rsidRDefault="00916F8A">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9724F3">
          <w:rPr>
            <w:noProof/>
            <w:webHidden/>
          </w:rPr>
          <w:t>71</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6BD78404"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9724F3">
        <w:rPr>
          <w:noProof/>
        </w:rPr>
        <w:t>5</w:t>
      </w:r>
      <w:r w:rsidRPr="00543B0D">
        <w:rPr>
          <w:noProof/>
        </w:rPr>
        <w:fldChar w:fldCharType="end"/>
      </w:r>
    </w:p>
    <w:p w14:paraId="7A6CD0BA" w14:textId="36C24B70"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9724F3">
        <w:rPr>
          <w:noProof/>
        </w:rPr>
        <w:t>6</w:t>
      </w:r>
      <w:r w:rsidRPr="00543B0D">
        <w:rPr>
          <w:noProof/>
        </w:rPr>
        <w:fldChar w:fldCharType="end"/>
      </w:r>
    </w:p>
    <w:p w14:paraId="3B90747E" w14:textId="3CFA0AF4"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9724F3">
        <w:rPr>
          <w:noProof/>
        </w:rPr>
        <w:t>6</w:t>
      </w:r>
      <w:r w:rsidRPr="00543B0D">
        <w:rPr>
          <w:noProof/>
        </w:rPr>
        <w:fldChar w:fldCharType="end"/>
      </w:r>
    </w:p>
    <w:p w14:paraId="2FD1E89B" w14:textId="3F2F9720"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9724F3">
        <w:rPr>
          <w:noProof/>
        </w:rPr>
        <w:t>7</w:t>
      </w:r>
      <w:r w:rsidRPr="00543B0D">
        <w:rPr>
          <w:noProof/>
        </w:rPr>
        <w:fldChar w:fldCharType="end"/>
      </w:r>
    </w:p>
    <w:p w14:paraId="22D54C31" w14:textId="7828B807"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9724F3">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1AA295B5"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42D2C0E"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1E9798C9"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259F50AA"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27AB9473"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9724F3">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lastRenderedPageBreak/>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B67091">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0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8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B67091">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6CA074C" w:rsidR="00A3607A" w:rsidRPr="00CE3387" w:rsidRDefault="00A966E9" w:rsidP="001E39A0">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07CCDBD0" w14:textId="2671DEE3" w:rsidR="00A3607A" w:rsidRPr="00CE3387" w:rsidRDefault="00DE2F95" w:rsidP="001E39A0">
            <w:pPr>
              <w:jc w:val="both"/>
              <w:rPr>
                <w:rFonts w:ascii="Times New Roman" w:hAnsi="Times New Roman" w:cs="Times New Roman"/>
                <w:lang w:val="en-US"/>
              </w:rPr>
            </w:pPr>
            <w:r>
              <w:rPr>
                <w:rFonts w:ascii="Times New Roman" w:hAnsi="Times New Roman" w:cs="Times New Roman"/>
                <w:lang w:val="en-US"/>
              </w:rPr>
              <w:t>String</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63AD57C1" w:rsidR="00A3607A" w:rsidRPr="00CE3387" w:rsidRDefault="00B66B1D" w:rsidP="001E39A0">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37062756" w14:textId="74668E85" w:rsidR="00A3607A" w:rsidRPr="00CE3387" w:rsidRDefault="00A3607A" w:rsidP="001E39A0">
            <w:pPr>
              <w:jc w:val="both"/>
              <w:rPr>
                <w:rFonts w:ascii="Times New Roman" w:hAnsi="Times New Roman" w:cs="Times New Roman"/>
                <w:lang w:val="en-US"/>
              </w:rPr>
            </w:pPr>
          </w:p>
        </w:tc>
        <w:tc>
          <w:tcPr>
            <w:tcW w:w="40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84" w:type="pct"/>
            <w:vAlign w:val="center"/>
          </w:tcPr>
          <w:p w14:paraId="1D173F4E" w14:textId="3EE4C1DB"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r w:rsidR="00B67091">
              <w:rPr>
                <w:rFonts w:ascii="Times New Roman" w:hAnsi="Times New Roman" w:cs="Times New Roman"/>
                <w:lang w:val="en-US"/>
              </w:rPr>
              <w:t>.</w:t>
            </w:r>
          </w:p>
        </w:tc>
      </w:tr>
      <w:tr w:rsidR="008E0B32" w:rsidRPr="00CE3387" w14:paraId="21D13152" w14:textId="77777777" w:rsidTr="00B67091">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6DC537FA"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5849C9D7" w14:textId="68EDD73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r w:rsidR="00B67091">
              <w:rPr>
                <w:rFonts w:ascii="Times New Roman" w:hAnsi="Times New Roman" w:cs="Times New Roman"/>
                <w:lang w:val="en-US"/>
              </w:rPr>
              <w:t>.</w:t>
            </w:r>
          </w:p>
        </w:tc>
      </w:tr>
      <w:tr w:rsidR="00CE356C" w:rsidRPr="00CE3387" w14:paraId="7123BD2C" w14:textId="77777777" w:rsidTr="00B67091">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4A9D37A7"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1D58C253" w14:textId="0766E92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r w:rsidR="00B67091">
              <w:rPr>
                <w:rFonts w:ascii="Times New Roman" w:hAnsi="Times New Roman" w:cs="Times New Roman"/>
                <w:color w:val="000000"/>
              </w:rPr>
              <w:t>.</w:t>
            </w:r>
          </w:p>
        </w:tc>
      </w:tr>
      <w:tr w:rsidR="00CE356C" w:rsidRPr="00CE3387" w14:paraId="434AA977" w14:textId="77777777" w:rsidTr="00B67091">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486CED8B"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0CBCD52C" w14:textId="120A195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r w:rsidR="00B67091">
              <w:rPr>
                <w:rFonts w:ascii="Times New Roman" w:hAnsi="Times New Roman" w:cs="Times New Roman"/>
                <w:color w:val="000000"/>
              </w:rPr>
              <w:t>.</w:t>
            </w:r>
          </w:p>
        </w:tc>
      </w:tr>
      <w:tr w:rsidR="00426D9D" w:rsidRPr="00CE3387" w14:paraId="3AF99B0A" w14:textId="77777777" w:rsidTr="00B67091">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1207DBA6"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2B2B588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w:t>
            </w:r>
            <w:r w:rsidR="00753A35">
              <w:rPr>
                <w:rFonts w:ascii="Times New Roman" w:hAnsi="Times New Roman" w:cs="Times New Roman"/>
                <w:lang w:val="en-US"/>
              </w:rPr>
              <w:t>2</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9E756CB" w14:textId="2879DDB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r w:rsidR="00B67091">
              <w:rPr>
                <w:rFonts w:ascii="Times New Roman" w:hAnsi="Times New Roman" w:cs="Times New Roman"/>
                <w:lang w:val="en-US"/>
              </w:rPr>
              <w:t>.</w:t>
            </w:r>
          </w:p>
        </w:tc>
      </w:tr>
      <w:tr w:rsidR="00426D9D" w:rsidRPr="00CE3387" w14:paraId="329BA17C" w14:textId="77777777" w:rsidTr="00B67091">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6809A6F8"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4D4C7BE8" w:rsidR="008C37FF" w:rsidRPr="00CE3387" w:rsidRDefault="00E9633C" w:rsidP="008C37FF">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7E8A1FF" w14:textId="663C8708" w:rsidR="008C37FF" w:rsidRPr="00CE3387" w:rsidRDefault="008C37FF" w:rsidP="008C37FF">
            <w:pPr>
              <w:pStyle w:val="NormalWeb"/>
              <w:spacing w:before="240"/>
              <w:jc w:val="both"/>
              <w:rPr>
                <w:sz w:val="22"/>
                <w:szCs w:val="22"/>
              </w:rPr>
            </w:pPr>
            <w:r w:rsidRPr="00CE3387">
              <w:rPr>
                <w:color w:val="000000"/>
                <w:sz w:val="22"/>
                <w:szCs w:val="22"/>
              </w:rPr>
              <w:t>Vai trò</w:t>
            </w:r>
            <w:r w:rsidR="00BA5557">
              <w:rPr>
                <w:color w:val="000000"/>
                <w:sz w:val="22"/>
                <w:szCs w:val="22"/>
              </w:rPr>
              <w:t xml:space="preserve"> của người dùng</w:t>
            </w:r>
            <w:r w:rsidR="00B67091">
              <w:rPr>
                <w:color w:val="000000"/>
                <w:sz w:val="22"/>
                <w:szCs w:val="22"/>
              </w:rPr>
              <w:t>.</w:t>
            </w:r>
          </w:p>
        </w:tc>
      </w:tr>
      <w:tr w:rsidR="00426D9D" w:rsidRPr="00CE3387" w14:paraId="5972A2B4" w14:textId="77777777" w:rsidTr="00B67091">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1567478A"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6B633EF1" w14:textId="3B1522E9" w:rsidR="008C37FF" w:rsidRPr="00CE3387" w:rsidRDefault="008C37FF" w:rsidP="008C37FF">
            <w:pPr>
              <w:pStyle w:val="NormalWeb"/>
              <w:spacing w:before="240"/>
              <w:jc w:val="both"/>
              <w:rPr>
                <w:sz w:val="22"/>
                <w:szCs w:val="22"/>
              </w:rPr>
            </w:pPr>
            <w:r w:rsidRPr="00CE3387">
              <w:rPr>
                <w:color w:val="000000"/>
                <w:sz w:val="22"/>
                <w:szCs w:val="22"/>
              </w:rPr>
              <w:t>Họ tên</w:t>
            </w:r>
            <w:r w:rsidR="00B67091">
              <w:rPr>
                <w:color w:val="000000"/>
                <w:sz w:val="22"/>
                <w:szCs w:val="22"/>
              </w:rPr>
              <w:t>.</w:t>
            </w:r>
          </w:p>
        </w:tc>
      </w:tr>
      <w:tr w:rsidR="00221895" w:rsidRPr="00CE3387" w14:paraId="7A50BE77" w14:textId="77777777" w:rsidTr="00B67091">
        <w:trPr>
          <w:trHeight w:val="567"/>
        </w:trPr>
        <w:tc>
          <w:tcPr>
            <w:tcW w:w="750" w:type="pct"/>
            <w:vAlign w:val="center"/>
          </w:tcPr>
          <w:p w14:paraId="39B761A5" w14:textId="16C89854"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6FFE5BEC" w:rsidR="00221895" w:rsidRPr="00CE3387" w:rsidRDefault="00A966E9" w:rsidP="00221895">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C137329" w14:textId="6351A761"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0A83FAC"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4B66893" w14:textId="433C7EE8"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0BA2F034"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04E5ADFF" w14:textId="34E918CA"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221895" w:rsidRPr="00CE3387" w14:paraId="04E0A6E8" w14:textId="77777777" w:rsidTr="00B67091">
        <w:trPr>
          <w:trHeight w:val="567"/>
        </w:trPr>
        <w:tc>
          <w:tcPr>
            <w:tcW w:w="750" w:type="pct"/>
            <w:vAlign w:val="center"/>
          </w:tcPr>
          <w:p w14:paraId="629F196D" w14:textId="7CEADD3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423F155B" w:rsidR="00221895" w:rsidRPr="00CE3387" w:rsidRDefault="00A966E9" w:rsidP="00221895">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5505CEE0" w14:textId="38BD58D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5E2A41A"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2E60E0A9"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55978511"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30D8B691" w14:textId="6D68D68C"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221895" w:rsidRPr="00CE3387" w14:paraId="1C1F699D" w14:textId="77777777" w:rsidTr="00B67091">
        <w:trPr>
          <w:trHeight w:val="567"/>
        </w:trPr>
        <w:tc>
          <w:tcPr>
            <w:tcW w:w="750" w:type="pct"/>
            <w:vAlign w:val="center"/>
          </w:tcPr>
          <w:p w14:paraId="715DE60F" w14:textId="69E9C552"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24CE6041" w:rsidR="00221895" w:rsidRPr="00CE3387" w:rsidRDefault="00A966E9" w:rsidP="00221895">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239405C7" w14:textId="6EAFC799"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30E46DFC" w:rsidR="00221895" w:rsidRPr="00CE3387" w:rsidRDefault="00221895" w:rsidP="00221895">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5F716C73" w14:textId="77777777" w:rsidR="00221895" w:rsidRPr="00CE3387" w:rsidRDefault="00221895" w:rsidP="00221895">
            <w:pPr>
              <w:jc w:val="both"/>
              <w:rPr>
                <w:rFonts w:ascii="Times New Roman" w:hAnsi="Times New Roman" w:cs="Times New Roman"/>
                <w:lang w:val="en-US"/>
              </w:rPr>
            </w:pPr>
          </w:p>
        </w:tc>
        <w:tc>
          <w:tcPr>
            <w:tcW w:w="404" w:type="pct"/>
            <w:vAlign w:val="center"/>
          </w:tcPr>
          <w:p w14:paraId="1D5A6506" w14:textId="77777777" w:rsidR="00221895" w:rsidRPr="00CE3387" w:rsidRDefault="00221895" w:rsidP="00221895">
            <w:pPr>
              <w:jc w:val="both"/>
              <w:rPr>
                <w:rFonts w:ascii="Times New Roman" w:hAnsi="Times New Roman" w:cs="Times New Roman"/>
                <w:lang w:val="en-US"/>
              </w:rPr>
            </w:pPr>
          </w:p>
        </w:tc>
        <w:tc>
          <w:tcPr>
            <w:tcW w:w="884" w:type="pct"/>
            <w:vAlign w:val="center"/>
          </w:tcPr>
          <w:p w14:paraId="2FE26A94" w14:textId="69FB988A" w:rsidR="00221895" w:rsidRPr="00CE3387" w:rsidRDefault="00221895" w:rsidP="00221895">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7C776F" w:rsidRPr="00CE3387" w14:paraId="760881B7" w14:textId="77777777" w:rsidTr="00B67091">
        <w:trPr>
          <w:trHeight w:val="567"/>
        </w:trPr>
        <w:tc>
          <w:tcPr>
            <w:tcW w:w="750" w:type="pct"/>
            <w:vAlign w:val="center"/>
          </w:tcPr>
          <w:p w14:paraId="00D938B9" w14:textId="209A19C2" w:rsidR="007C776F" w:rsidRPr="00CE3387" w:rsidRDefault="007C776F" w:rsidP="007C776F">
            <w:pPr>
              <w:jc w:val="both"/>
              <w:rPr>
                <w:rFonts w:ascii="Times New Roman" w:hAnsi="Times New Roman" w:cs="Times New Roman"/>
                <w:color w:val="000000"/>
              </w:rPr>
            </w:pPr>
            <w:r>
              <w:rPr>
                <w:rFonts w:ascii="Times New Roman" w:hAnsi="Times New Roman" w:cs="Times New Roman"/>
                <w:color w:val="000000"/>
              </w:rPr>
              <w:t>DiaChi</w:t>
            </w:r>
          </w:p>
        </w:tc>
        <w:tc>
          <w:tcPr>
            <w:tcW w:w="540" w:type="pct"/>
            <w:vAlign w:val="center"/>
          </w:tcPr>
          <w:p w14:paraId="2861D4DE" w14:textId="2A3A0D47" w:rsidR="007C776F" w:rsidRPr="00CE3387" w:rsidRDefault="00A966E9" w:rsidP="007C776F">
            <w:pPr>
              <w:jc w:val="both"/>
              <w:rPr>
                <w:rFonts w:ascii="Times New Roman" w:hAnsi="Times New Roman" w:cs="Times New Roman"/>
                <w:color w:val="000000"/>
              </w:rPr>
            </w:pPr>
            <w:r>
              <w:rPr>
                <w:rFonts w:ascii="Times New Roman" w:hAnsi="Times New Roman" w:cs="Times New Roman"/>
                <w:color w:val="000000"/>
              </w:rPr>
              <w:t>Private</w:t>
            </w:r>
          </w:p>
        </w:tc>
        <w:tc>
          <w:tcPr>
            <w:tcW w:w="710" w:type="pct"/>
            <w:vAlign w:val="center"/>
          </w:tcPr>
          <w:p w14:paraId="4C302350" w14:textId="2CB34DA6" w:rsidR="007C776F" w:rsidRPr="00CE3387" w:rsidRDefault="007C776F" w:rsidP="007C776F">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744" w:type="pct"/>
            <w:vAlign w:val="center"/>
          </w:tcPr>
          <w:p w14:paraId="6DC79129" w14:textId="21CEF1C5"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1C18B301" w14:textId="1A4439C2" w:rsidR="007C776F" w:rsidRDefault="00A55FFC" w:rsidP="007C776F">
            <w:pPr>
              <w:jc w:val="both"/>
              <w:rPr>
                <w:rFonts w:ascii="Times New Roman" w:hAnsi="Times New Roman" w:cs="Times New Roman"/>
                <w:lang w:val="en-US"/>
              </w:rPr>
            </w:pPr>
            <w:r>
              <w:rPr>
                <w:rFonts w:ascii="Times New Roman" w:hAnsi="Times New Roman" w:cs="Times New Roman"/>
                <w:lang w:val="en-US"/>
              </w:rPr>
              <w:t>100</w:t>
            </w:r>
          </w:p>
        </w:tc>
        <w:tc>
          <w:tcPr>
            <w:tcW w:w="403" w:type="pct"/>
            <w:vAlign w:val="center"/>
          </w:tcPr>
          <w:p w14:paraId="7A97F06C" w14:textId="77777777" w:rsidR="007C776F" w:rsidRPr="00CE3387" w:rsidRDefault="007C776F" w:rsidP="007C776F">
            <w:pPr>
              <w:jc w:val="both"/>
              <w:rPr>
                <w:rFonts w:ascii="Times New Roman" w:hAnsi="Times New Roman" w:cs="Times New Roman"/>
                <w:lang w:val="en-US"/>
              </w:rPr>
            </w:pPr>
          </w:p>
        </w:tc>
        <w:tc>
          <w:tcPr>
            <w:tcW w:w="404" w:type="pct"/>
            <w:vAlign w:val="center"/>
          </w:tcPr>
          <w:p w14:paraId="31EF4EE1" w14:textId="77777777" w:rsidR="007C776F" w:rsidRPr="00CE3387" w:rsidRDefault="007C776F" w:rsidP="007C776F">
            <w:pPr>
              <w:jc w:val="both"/>
              <w:rPr>
                <w:rFonts w:ascii="Times New Roman" w:hAnsi="Times New Roman" w:cs="Times New Roman"/>
                <w:lang w:val="en-US"/>
              </w:rPr>
            </w:pPr>
          </w:p>
        </w:tc>
        <w:tc>
          <w:tcPr>
            <w:tcW w:w="884" w:type="pct"/>
            <w:vAlign w:val="center"/>
          </w:tcPr>
          <w:p w14:paraId="44B1DA17" w14:textId="78830CCD" w:rsidR="007C776F" w:rsidRPr="00CE3387" w:rsidRDefault="00E7076D" w:rsidP="007C776F">
            <w:pPr>
              <w:jc w:val="both"/>
              <w:rPr>
                <w:rFonts w:ascii="Times New Roman" w:hAnsi="Times New Roman" w:cs="Times New Roman"/>
                <w:lang w:val="en-US"/>
              </w:rPr>
            </w:pPr>
            <w:r>
              <w:rPr>
                <w:rFonts w:ascii="Times New Roman" w:hAnsi="Times New Roman" w:cs="Times New Roman"/>
                <w:lang w:val="en-US"/>
              </w:rPr>
              <w:t>Địa chỉ</w:t>
            </w:r>
            <w:r w:rsidR="00964F8C">
              <w:rPr>
                <w:rFonts w:ascii="Times New Roman" w:hAnsi="Times New Roman" w:cs="Times New Roman"/>
                <w:lang w:val="en-US"/>
              </w:rPr>
              <w:t>.</w:t>
            </w:r>
          </w:p>
        </w:tc>
      </w:tr>
      <w:tr w:rsidR="007C776F" w:rsidRPr="00CE3387" w14:paraId="5EBCE2C0" w14:textId="77777777" w:rsidTr="00B67091">
        <w:trPr>
          <w:trHeight w:val="567"/>
        </w:trPr>
        <w:tc>
          <w:tcPr>
            <w:tcW w:w="750" w:type="pct"/>
            <w:vAlign w:val="center"/>
          </w:tcPr>
          <w:p w14:paraId="3D5A4A2F" w14:textId="15124B1F" w:rsidR="007C776F" w:rsidRPr="00CE3387" w:rsidRDefault="007C776F" w:rsidP="007C776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24ADDEEE" w:rsidR="007C776F" w:rsidRPr="00CE3387" w:rsidRDefault="00A966E9" w:rsidP="007C776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6EBC7CB4" w14:textId="02797A40"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388712AE" w:rsidR="007C776F" w:rsidRPr="00CE3387" w:rsidRDefault="007C776F" w:rsidP="007C776F">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3D6C9C6C" w14:textId="77777777" w:rsidR="007C776F" w:rsidRPr="00CE3387" w:rsidRDefault="007C776F" w:rsidP="007C776F">
            <w:pPr>
              <w:jc w:val="both"/>
              <w:rPr>
                <w:rFonts w:ascii="Times New Roman" w:hAnsi="Times New Roman" w:cs="Times New Roman"/>
                <w:lang w:val="en-US"/>
              </w:rPr>
            </w:pPr>
          </w:p>
        </w:tc>
        <w:tc>
          <w:tcPr>
            <w:tcW w:w="404" w:type="pct"/>
            <w:vAlign w:val="center"/>
          </w:tcPr>
          <w:p w14:paraId="0AB9A558" w14:textId="77777777" w:rsidR="007C776F" w:rsidRPr="00CE3387" w:rsidRDefault="007C776F" w:rsidP="007C776F">
            <w:pPr>
              <w:jc w:val="both"/>
              <w:rPr>
                <w:rFonts w:ascii="Times New Roman" w:hAnsi="Times New Roman" w:cs="Times New Roman"/>
                <w:lang w:val="en-US"/>
              </w:rPr>
            </w:pPr>
          </w:p>
        </w:tc>
        <w:tc>
          <w:tcPr>
            <w:tcW w:w="884" w:type="pct"/>
            <w:vAlign w:val="center"/>
          </w:tcPr>
          <w:p w14:paraId="0F08C6BC" w14:textId="7417E4AF" w:rsidR="007C776F" w:rsidRPr="00CE3387" w:rsidRDefault="007C776F" w:rsidP="007C776F">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tbl>
      <w:tblPr>
        <w:tblStyle w:val="TableGrid"/>
        <w:tblW w:w="5000" w:type="pct"/>
        <w:tblLayout w:type="fixed"/>
        <w:tblLook w:val="04A0" w:firstRow="1" w:lastRow="0" w:firstColumn="1" w:lastColumn="0" w:noHBand="0" w:noVBand="1"/>
      </w:tblPr>
      <w:tblGrid>
        <w:gridCol w:w="1431"/>
        <w:gridCol w:w="921"/>
        <w:gridCol w:w="1464"/>
        <w:gridCol w:w="891"/>
        <w:gridCol w:w="793"/>
        <w:gridCol w:w="792"/>
        <w:gridCol w:w="922"/>
        <w:gridCol w:w="1563"/>
      </w:tblGrid>
      <w:tr w:rsidR="00937E1C" w:rsidRPr="00D56EDF" w14:paraId="2AA5C0DA" w14:textId="77777777" w:rsidTr="00C23C78">
        <w:trPr>
          <w:trHeight w:val="1253"/>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992" w:type="dxa"/>
            <w:vAlign w:val="center"/>
          </w:tcPr>
          <w:p w14:paraId="65500A9D"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truy cập</w:t>
            </w:r>
          </w:p>
        </w:tc>
        <w:tc>
          <w:tcPr>
            <w:tcW w:w="1592" w:type="dxa"/>
            <w:vAlign w:val="center"/>
          </w:tcPr>
          <w:p w14:paraId="4AB41A7A"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Danh sách tên các tham số</w:t>
            </w:r>
          </w:p>
        </w:tc>
        <w:tc>
          <w:tcPr>
            <w:tcW w:w="959" w:type="dxa"/>
            <w:vAlign w:val="center"/>
          </w:tcPr>
          <w:p w14:paraId="7A68944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ích thước</w:t>
            </w:r>
          </w:p>
        </w:tc>
        <w:tc>
          <w:tcPr>
            <w:tcW w:w="993" w:type="dxa"/>
            <w:vAlign w:val="center"/>
          </w:tcPr>
          <w:p w14:paraId="7E5BC8C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701" w:type="dxa"/>
            <w:vAlign w:val="center"/>
          </w:tcPr>
          <w:p w14:paraId="223371E9"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C23C78">
        <w:trPr>
          <w:trHeight w:val="845"/>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992" w:type="dxa"/>
            <w:vMerge w:val="restart"/>
            <w:vAlign w:val="center"/>
          </w:tcPr>
          <w:p w14:paraId="5422BF81"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5419A602"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77027503"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C23C78">
        <w:trPr>
          <w:trHeight w:val="906"/>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992" w:type="dxa"/>
            <w:vMerge/>
            <w:vAlign w:val="center"/>
          </w:tcPr>
          <w:p w14:paraId="60A0DC70" w14:textId="77777777" w:rsidR="00937E1C" w:rsidRPr="00D56EDF" w:rsidRDefault="00937E1C" w:rsidP="008C5847">
            <w:pPr>
              <w:jc w:val="center"/>
              <w:rPr>
                <w:rFonts w:ascii="Times New Roman" w:hAnsi="Times New Roman" w:cs="Times New Roman"/>
              </w:rPr>
            </w:pPr>
          </w:p>
        </w:tc>
        <w:tc>
          <w:tcPr>
            <w:tcW w:w="1592" w:type="dxa"/>
            <w:vAlign w:val="center"/>
          </w:tcPr>
          <w:p w14:paraId="1635AC6D" w14:textId="5B5FE9BE" w:rsidR="00937E1C" w:rsidRPr="00D56EDF" w:rsidRDefault="00781070" w:rsidP="008C5847">
            <w:pPr>
              <w:jc w:val="center"/>
              <w:rPr>
                <w:rFonts w:ascii="Times New Roman" w:hAnsi="Times New Roman" w:cs="Times New Roman"/>
              </w:rPr>
            </w:pPr>
            <w:r w:rsidRPr="00D56EDF">
              <w:rPr>
                <w:rFonts w:ascii="Times New Roman" w:hAnsi="Times New Roman" w:cs="Times New Roman"/>
              </w:rPr>
              <w:t>TaiKhoan</w:t>
            </w:r>
          </w:p>
        </w:tc>
        <w:tc>
          <w:tcPr>
            <w:tcW w:w="959" w:type="dxa"/>
            <w:vAlign w:val="center"/>
          </w:tcPr>
          <w:p w14:paraId="24248F1E"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8C584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5F75A824" w14:textId="77777777" w:rsidR="00937E1C" w:rsidRPr="00D56EDF" w:rsidRDefault="00937E1C" w:rsidP="008C5847">
            <w:pPr>
              <w:jc w:val="center"/>
              <w:rPr>
                <w:rFonts w:ascii="Times New Roman" w:hAnsi="Times New Roman" w:cs="Times New Roman"/>
              </w:rPr>
            </w:pPr>
          </w:p>
        </w:tc>
        <w:tc>
          <w:tcPr>
            <w:tcW w:w="170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23C78">
        <w:trPr>
          <w:trHeight w:val="680"/>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992" w:type="dxa"/>
            <w:vMerge w:val="restart"/>
            <w:vAlign w:val="center"/>
          </w:tcPr>
          <w:p w14:paraId="74B478A8"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4A85C648" w14:textId="1ACB1F45" w:rsidR="00937E1C" w:rsidRPr="00D56EDF" w:rsidRDefault="00937E1C" w:rsidP="008C5847">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3" w:type="dxa"/>
            <w:vMerge w:val="restart"/>
            <w:vAlign w:val="center"/>
          </w:tcPr>
          <w:p w14:paraId="09149EBD" w14:textId="3E6DF58B" w:rsidR="00937E1C" w:rsidRPr="00D56EDF" w:rsidRDefault="0031785A"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C23C78">
        <w:trPr>
          <w:trHeight w:val="680"/>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992" w:type="dxa"/>
            <w:vMerge/>
            <w:vAlign w:val="center"/>
          </w:tcPr>
          <w:p w14:paraId="5D1F3A10" w14:textId="77777777" w:rsidR="00937E1C" w:rsidRPr="00D56EDF" w:rsidRDefault="00937E1C" w:rsidP="008C5847">
            <w:pPr>
              <w:jc w:val="center"/>
              <w:rPr>
                <w:rFonts w:ascii="Times New Roman" w:hAnsi="Times New Roman" w:cs="Times New Roman"/>
              </w:rPr>
            </w:pPr>
          </w:p>
        </w:tc>
        <w:tc>
          <w:tcPr>
            <w:tcW w:w="1592" w:type="dxa"/>
            <w:vAlign w:val="center"/>
          </w:tcPr>
          <w:p w14:paraId="1203649D" w14:textId="5383F1C6" w:rsidR="00937E1C" w:rsidRPr="00D56EDF" w:rsidRDefault="00340584" w:rsidP="008C5847">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2737849F" w14:textId="77777777" w:rsidR="00937E1C" w:rsidRPr="00D56EDF" w:rsidRDefault="00937E1C" w:rsidP="008C5847">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8C5847">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8C5847">
            <w:pPr>
              <w:jc w:val="center"/>
              <w:rPr>
                <w:rFonts w:ascii="Times New Roman" w:hAnsi="Times New Roman" w:cs="Times New Roman"/>
              </w:rPr>
            </w:pPr>
            <w:r w:rsidRPr="00D56EDF">
              <w:rPr>
                <w:rFonts w:ascii="Times New Roman" w:hAnsi="Times New Roman" w:cs="Times New Roman"/>
                <w:color w:val="000000"/>
              </w:rPr>
              <w:t>8</w:t>
            </w:r>
          </w:p>
        </w:tc>
        <w:tc>
          <w:tcPr>
            <w:tcW w:w="993" w:type="dxa"/>
            <w:vMerge/>
            <w:vAlign w:val="center"/>
          </w:tcPr>
          <w:p w14:paraId="68390164" w14:textId="77777777" w:rsidR="00937E1C" w:rsidRPr="00D56EDF" w:rsidRDefault="00937E1C" w:rsidP="008C5847">
            <w:pPr>
              <w:jc w:val="center"/>
              <w:rPr>
                <w:rFonts w:ascii="Times New Roman" w:hAnsi="Times New Roman" w:cs="Times New Roman"/>
              </w:rPr>
            </w:pPr>
          </w:p>
        </w:tc>
        <w:tc>
          <w:tcPr>
            <w:tcW w:w="1701" w:type="dxa"/>
            <w:vMerge/>
            <w:vAlign w:val="center"/>
          </w:tcPr>
          <w:p w14:paraId="6DF74FF0" w14:textId="77777777" w:rsidR="00937E1C" w:rsidRPr="00D56EDF" w:rsidRDefault="00937E1C" w:rsidP="008C5847">
            <w:pPr>
              <w:jc w:val="center"/>
              <w:rPr>
                <w:rFonts w:ascii="Times New Roman" w:hAnsi="Times New Roman" w:cs="Times New Roman"/>
              </w:rPr>
            </w:pPr>
          </w:p>
        </w:tc>
      </w:tr>
      <w:tr w:rsidR="00937E1C" w:rsidRPr="00D56EDF" w14:paraId="3AA1F7F2" w14:textId="77777777" w:rsidTr="00C23C78">
        <w:trPr>
          <w:trHeight w:val="773"/>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992" w:type="dxa"/>
            <w:vMerge w:val="restart"/>
            <w:vAlign w:val="center"/>
          </w:tcPr>
          <w:p w14:paraId="396BC9A0" w14:textId="62EFB1A0" w:rsidR="00937E1C" w:rsidRPr="00D56EDF" w:rsidRDefault="003972BD"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7722CA0D" w14:textId="7F44CEC9" w:rsidR="00937E1C" w:rsidRPr="00D56EDF" w:rsidRDefault="00695A16" w:rsidP="008C5847">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0CAE4724" w14:textId="44BF71D7" w:rsidR="00937E1C" w:rsidRPr="00D56EDF" w:rsidRDefault="00B041B1" w:rsidP="008C5847">
            <w:pPr>
              <w:jc w:val="center"/>
              <w:rPr>
                <w:rFonts w:ascii="Times New Roman" w:hAnsi="Times New Roman" w:cs="Times New Roman"/>
              </w:rPr>
            </w:pPr>
            <w:r w:rsidRPr="00D56EDF">
              <w:rPr>
                <w:rFonts w:ascii="Times New Roman" w:hAnsi="Times New Roman" w:cs="Times New Roman"/>
              </w:rPr>
              <w:t>String</w:t>
            </w:r>
          </w:p>
        </w:tc>
        <w:tc>
          <w:tcPr>
            <w:tcW w:w="170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C23C78">
        <w:trPr>
          <w:trHeight w:val="772"/>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992" w:type="dxa"/>
            <w:vMerge/>
            <w:vAlign w:val="center"/>
          </w:tcPr>
          <w:p w14:paraId="2AA4837F" w14:textId="77777777" w:rsidR="00937E1C" w:rsidRPr="00D56EDF" w:rsidRDefault="00937E1C" w:rsidP="008C5847">
            <w:pPr>
              <w:jc w:val="center"/>
              <w:rPr>
                <w:rFonts w:ascii="Times New Roman" w:hAnsi="Times New Roman" w:cs="Times New Roman"/>
              </w:rPr>
            </w:pPr>
          </w:p>
        </w:tc>
        <w:tc>
          <w:tcPr>
            <w:tcW w:w="1592" w:type="dxa"/>
            <w:vAlign w:val="center"/>
          </w:tcPr>
          <w:p w14:paraId="04556101" w14:textId="64E5D2AC" w:rsidR="00937E1C" w:rsidRPr="00D56EDF" w:rsidRDefault="004554ED" w:rsidP="008C5847">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5A7709E0" w14:textId="700A5953" w:rsidR="00937E1C" w:rsidRPr="00D56EDF" w:rsidRDefault="00661A9E"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8C5847">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50FB72B8" w14:textId="77777777" w:rsidR="00937E1C" w:rsidRPr="00D56EDF" w:rsidRDefault="00937E1C" w:rsidP="008C5847">
            <w:pPr>
              <w:jc w:val="center"/>
              <w:rPr>
                <w:rFonts w:ascii="Times New Roman" w:hAnsi="Times New Roman" w:cs="Times New Roman"/>
              </w:rPr>
            </w:pPr>
          </w:p>
        </w:tc>
        <w:tc>
          <w:tcPr>
            <w:tcW w:w="1701" w:type="dxa"/>
            <w:vMerge/>
            <w:vAlign w:val="center"/>
          </w:tcPr>
          <w:p w14:paraId="596CEA64" w14:textId="77777777" w:rsidR="00937E1C" w:rsidRPr="00D56EDF" w:rsidRDefault="00937E1C" w:rsidP="00714DFA">
            <w:pPr>
              <w:jc w:val="both"/>
              <w:rPr>
                <w:rFonts w:ascii="Times New Roman" w:hAnsi="Times New Roman" w:cs="Times New Roman"/>
              </w:rPr>
            </w:pPr>
          </w:p>
        </w:tc>
      </w:tr>
      <w:tr w:rsidR="006936D2" w:rsidRPr="00D56EDF" w14:paraId="511F492B" w14:textId="77777777" w:rsidTr="00C23C78">
        <w:trPr>
          <w:trHeight w:val="713"/>
        </w:trPr>
        <w:tc>
          <w:tcPr>
            <w:tcW w:w="1555" w:type="dxa"/>
            <w:vMerge w:val="restart"/>
            <w:vAlign w:val="center"/>
          </w:tcPr>
          <w:p w14:paraId="4A67E4BC" w14:textId="0ACA33D5" w:rsidR="006936D2" w:rsidRPr="00D56EDF" w:rsidRDefault="006936D2" w:rsidP="00932432">
            <w:pPr>
              <w:jc w:val="both"/>
              <w:rPr>
                <w:rFonts w:ascii="Times New Roman" w:hAnsi="Times New Roman" w:cs="Times New Roman"/>
              </w:rPr>
            </w:pPr>
            <w:r w:rsidRPr="00D56EDF">
              <w:rPr>
                <w:rFonts w:ascii="Times New Roman" w:hAnsi="Times New Roman" w:cs="Times New Roman"/>
              </w:rPr>
              <w:t>taoTK</w:t>
            </w:r>
          </w:p>
        </w:tc>
        <w:tc>
          <w:tcPr>
            <w:tcW w:w="992" w:type="dxa"/>
            <w:vMerge w:val="restart"/>
            <w:vAlign w:val="center"/>
          </w:tcPr>
          <w:p w14:paraId="0EBED39F" w14:textId="3FEAE4D9" w:rsidR="006936D2" w:rsidRPr="00D56EDF" w:rsidRDefault="006936D2" w:rsidP="00C847B8">
            <w:pPr>
              <w:jc w:val="center"/>
              <w:rPr>
                <w:rFonts w:ascii="Times New Roman" w:hAnsi="Times New Roman" w:cs="Times New Roman"/>
              </w:rPr>
            </w:pPr>
            <w:r w:rsidRPr="00D56EDF">
              <w:rPr>
                <w:rFonts w:ascii="Times New Roman" w:hAnsi="Times New Roman" w:cs="Times New Roman"/>
              </w:rPr>
              <w:t>Protected</w:t>
            </w:r>
          </w:p>
        </w:tc>
        <w:tc>
          <w:tcPr>
            <w:tcW w:w="4252" w:type="dxa"/>
            <w:gridSpan w:val="4"/>
            <w:vAlign w:val="center"/>
          </w:tcPr>
          <w:p w14:paraId="49C92DA3" w14:textId="026E80E2" w:rsidR="006936D2" w:rsidRPr="00D56EDF" w:rsidRDefault="006936D2" w:rsidP="008C5847">
            <w:pPr>
              <w:jc w:val="center"/>
              <w:rPr>
                <w:rFonts w:ascii="Times New Roman" w:hAnsi="Times New Roman" w:cs="Times New Roman"/>
              </w:rPr>
            </w:pPr>
            <w:r w:rsidRPr="00D56EDF">
              <w:rPr>
                <w:rFonts w:ascii="Times New Roman" w:hAnsi="Times New Roman" w:cs="Times New Roman"/>
              </w:rPr>
              <w:t>Có 4 tham số</w:t>
            </w:r>
          </w:p>
        </w:tc>
        <w:tc>
          <w:tcPr>
            <w:tcW w:w="993" w:type="dxa"/>
            <w:vMerge w:val="restart"/>
            <w:vAlign w:val="center"/>
          </w:tcPr>
          <w:p w14:paraId="45E8ACDE" w14:textId="442C9F8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Int</w:t>
            </w:r>
          </w:p>
        </w:tc>
        <w:tc>
          <w:tcPr>
            <w:tcW w:w="1701" w:type="dxa"/>
            <w:vMerge w:val="restart"/>
            <w:vAlign w:val="center"/>
          </w:tcPr>
          <w:p w14:paraId="0A3C94A6" w14:textId="28D4A875" w:rsidR="006936D2" w:rsidRPr="00D56EDF" w:rsidRDefault="006936D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6936D2" w:rsidRPr="00D56EDF" w14:paraId="39B630A1" w14:textId="77777777" w:rsidTr="00C23C78">
        <w:trPr>
          <w:trHeight w:val="712"/>
        </w:trPr>
        <w:tc>
          <w:tcPr>
            <w:tcW w:w="1555" w:type="dxa"/>
            <w:vMerge/>
            <w:vAlign w:val="center"/>
          </w:tcPr>
          <w:p w14:paraId="3846DE8C" w14:textId="77777777" w:rsidR="006936D2" w:rsidRPr="00D56EDF" w:rsidRDefault="006936D2" w:rsidP="00932432">
            <w:pPr>
              <w:jc w:val="both"/>
              <w:rPr>
                <w:rFonts w:ascii="Times New Roman" w:hAnsi="Times New Roman" w:cs="Times New Roman"/>
              </w:rPr>
            </w:pPr>
          </w:p>
        </w:tc>
        <w:tc>
          <w:tcPr>
            <w:tcW w:w="992" w:type="dxa"/>
            <w:vMerge/>
            <w:vAlign w:val="center"/>
          </w:tcPr>
          <w:p w14:paraId="11D4783B" w14:textId="77777777" w:rsidR="006936D2" w:rsidRPr="00D56EDF" w:rsidRDefault="006936D2" w:rsidP="008C5847">
            <w:pPr>
              <w:jc w:val="center"/>
              <w:rPr>
                <w:rFonts w:ascii="Times New Roman" w:hAnsi="Times New Roman" w:cs="Times New Roman"/>
              </w:rPr>
            </w:pPr>
          </w:p>
        </w:tc>
        <w:tc>
          <w:tcPr>
            <w:tcW w:w="1592" w:type="dxa"/>
            <w:vAlign w:val="center"/>
          </w:tcPr>
          <w:p w14:paraId="1F151AF8" w14:textId="6332FCE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HoTen</w:t>
            </w:r>
          </w:p>
        </w:tc>
        <w:tc>
          <w:tcPr>
            <w:tcW w:w="959" w:type="dxa"/>
            <w:vAlign w:val="center"/>
          </w:tcPr>
          <w:p w14:paraId="07B86407" w14:textId="35B3C78D" w:rsidR="006936D2" w:rsidRPr="00D56EDF" w:rsidRDefault="006936D2"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7E22268" w14:textId="2F1DF031"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494EBCA8" w14:textId="444EE699" w:rsidR="006936D2" w:rsidRPr="00D56EDF" w:rsidRDefault="006936D2"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6CA860CE" w14:textId="77777777" w:rsidR="006936D2" w:rsidRPr="00D56EDF" w:rsidRDefault="006936D2" w:rsidP="008C5847">
            <w:pPr>
              <w:jc w:val="center"/>
              <w:rPr>
                <w:rFonts w:ascii="Times New Roman" w:hAnsi="Times New Roman" w:cs="Times New Roman"/>
              </w:rPr>
            </w:pPr>
          </w:p>
        </w:tc>
        <w:tc>
          <w:tcPr>
            <w:tcW w:w="1701" w:type="dxa"/>
            <w:vMerge/>
            <w:vAlign w:val="center"/>
          </w:tcPr>
          <w:p w14:paraId="1296AEA2" w14:textId="77777777" w:rsidR="006936D2" w:rsidRPr="00D56EDF" w:rsidRDefault="006936D2" w:rsidP="00714DFA">
            <w:pPr>
              <w:jc w:val="both"/>
              <w:rPr>
                <w:rFonts w:ascii="Times New Roman" w:hAnsi="Times New Roman" w:cs="Times New Roman"/>
              </w:rPr>
            </w:pPr>
          </w:p>
        </w:tc>
      </w:tr>
      <w:tr w:rsidR="006936D2" w:rsidRPr="00D56EDF" w14:paraId="38B97DA3" w14:textId="77777777" w:rsidTr="00C23C78">
        <w:trPr>
          <w:trHeight w:val="712"/>
        </w:trPr>
        <w:tc>
          <w:tcPr>
            <w:tcW w:w="1555" w:type="dxa"/>
            <w:vMerge/>
            <w:vAlign w:val="center"/>
          </w:tcPr>
          <w:p w14:paraId="6FF40198" w14:textId="77777777" w:rsidR="006936D2" w:rsidRPr="00D56EDF" w:rsidRDefault="006936D2" w:rsidP="00932432">
            <w:pPr>
              <w:jc w:val="both"/>
              <w:rPr>
                <w:rFonts w:ascii="Times New Roman" w:hAnsi="Times New Roman" w:cs="Times New Roman"/>
              </w:rPr>
            </w:pPr>
          </w:p>
        </w:tc>
        <w:tc>
          <w:tcPr>
            <w:tcW w:w="992" w:type="dxa"/>
            <w:vMerge/>
            <w:vAlign w:val="center"/>
          </w:tcPr>
          <w:p w14:paraId="7EEE29F6" w14:textId="77777777" w:rsidR="006936D2" w:rsidRPr="00D56EDF" w:rsidRDefault="006936D2" w:rsidP="008C5847">
            <w:pPr>
              <w:jc w:val="center"/>
              <w:rPr>
                <w:rFonts w:ascii="Times New Roman" w:hAnsi="Times New Roman" w:cs="Times New Roman"/>
              </w:rPr>
            </w:pPr>
          </w:p>
        </w:tc>
        <w:tc>
          <w:tcPr>
            <w:tcW w:w="1592" w:type="dxa"/>
            <w:vAlign w:val="center"/>
          </w:tcPr>
          <w:p w14:paraId="11CCCB6A" w14:textId="4F4264F6"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gaySinh</w:t>
            </w:r>
          </w:p>
        </w:tc>
        <w:tc>
          <w:tcPr>
            <w:tcW w:w="959" w:type="dxa"/>
            <w:vAlign w:val="center"/>
          </w:tcPr>
          <w:p w14:paraId="78A45D86" w14:textId="5EAA4E80" w:rsidR="006936D2" w:rsidRPr="00D56EDF" w:rsidRDefault="006936D2" w:rsidP="008C5847">
            <w:pPr>
              <w:jc w:val="center"/>
              <w:rPr>
                <w:rFonts w:ascii="Times New Roman" w:hAnsi="Times New Roman" w:cs="Times New Roman"/>
              </w:rPr>
            </w:pPr>
            <w:r w:rsidRPr="00D56EDF">
              <w:rPr>
                <w:rFonts w:ascii="Times New Roman" w:hAnsi="Times New Roman" w:cs="Times New Roman"/>
              </w:rPr>
              <w:t>Date</w:t>
            </w:r>
          </w:p>
        </w:tc>
        <w:tc>
          <w:tcPr>
            <w:tcW w:w="851" w:type="dxa"/>
            <w:vAlign w:val="center"/>
          </w:tcPr>
          <w:p w14:paraId="54A4CA7A" w14:textId="15EEEABB"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50F87A45" w14:textId="21F1452A" w:rsidR="006936D2" w:rsidRPr="00D56EDF" w:rsidRDefault="006936D2" w:rsidP="008C5847">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67777BA3" w14:textId="77777777" w:rsidR="006936D2" w:rsidRPr="00D56EDF" w:rsidRDefault="006936D2" w:rsidP="008C5847">
            <w:pPr>
              <w:jc w:val="center"/>
              <w:rPr>
                <w:rFonts w:ascii="Times New Roman" w:hAnsi="Times New Roman" w:cs="Times New Roman"/>
              </w:rPr>
            </w:pPr>
          </w:p>
        </w:tc>
        <w:tc>
          <w:tcPr>
            <w:tcW w:w="1701" w:type="dxa"/>
            <w:vMerge/>
            <w:vAlign w:val="center"/>
          </w:tcPr>
          <w:p w14:paraId="6DCEFC7F" w14:textId="77777777" w:rsidR="006936D2" w:rsidRPr="00D56EDF" w:rsidRDefault="006936D2" w:rsidP="00714DFA">
            <w:pPr>
              <w:jc w:val="both"/>
              <w:rPr>
                <w:rFonts w:ascii="Times New Roman" w:hAnsi="Times New Roman" w:cs="Times New Roman"/>
              </w:rPr>
            </w:pPr>
          </w:p>
        </w:tc>
      </w:tr>
      <w:tr w:rsidR="006936D2" w:rsidRPr="00D56EDF" w14:paraId="612AC617" w14:textId="77777777" w:rsidTr="00C23C78">
        <w:trPr>
          <w:trHeight w:val="712"/>
        </w:trPr>
        <w:tc>
          <w:tcPr>
            <w:tcW w:w="1555" w:type="dxa"/>
            <w:vMerge/>
            <w:vAlign w:val="center"/>
          </w:tcPr>
          <w:p w14:paraId="291E423A" w14:textId="77777777" w:rsidR="006936D2" w:rsidRPr="00D56EDF" w:rsidRDefault="006936D2" w:rsidP="00932432">
            <w:pPr>
              <w:jc w:val="both"/>
              <w:rPr>
                <w:rFonts w:ascii="Times New Roman" w:hAnsi="Times New Roman" w:cs="Times New Roman"/>
              </w:rPr>
            </w:pPr>
          </w:p>
        </w:tc>
        <w:tc>
          <w:tcPr>
            <w:tcW w:w="992" w:type="dxa"/>
            <w:vMerge/>
            <w:vAlign w:val="center"/>
          </w:tcPr>
          <w:p w14:paraId="08DF6FDC" w14:textId="77777777" w:rsidR="006936D2" w:rsidRPr="00D56EDF" w:rsidRDefault="006936D2" w:rsidP="008C5847">
            <w:pPr>
              <w:jc w:val="center"/>
              <w:rPr>
                <w:rFonts w:ascii="Times New Roman" w:hAnsi="Times New Roman" w:cs="Times New Roman"/>
              </w:rPr>
            </w:pPr>
          </w:p>
        </w:tc>
        <w:tc>
          <w:tcPr>
            <w:tcW w:w="1592" w:type="dxa"/>
            <w:vAlign w:val="center"/>
          </w:tcPr>
          <w:p w14:paraId="7ED2F4A7" w14:textId="70F02510" w:rsidR="006936D2" w:rsidRPr="00D56EDF" w:rsidRDefault="006936D2" w:rsidP="008C5847">
            <w:pPr>
              <w:jc w:val="center"/>
              <w:rPr>
                <w:rFonts w:ascii="Times New Roman" w:hAnsi="Times New Roman" w:cs="Times New Roman"/>
              </w:rPr>
            </w:pPr>
            <w:r w:rsidRPr="00D56EDF">
              <w:rPr>
                <w:rFonts w:ascii="Times New Roman" w:hAnsi="Times New Roman" w:cs="Times New Roman"/>
              </w:rPr>
              <w:t>GioiTinh</w:t>
            </w:r>
          </w:p>
        </w:tc>
        <w:tc>
          <w:tcPr>
            <w:tcW w:w="959" w:type="dxa"/>
            <w:vAlign w:val="center"/>
          </w:tcPr>
          <w:p w14:paraId="7E00B189" w14:textId="723BCA42" w:rsidR="006936D2" w:rsidRPr="00D56EDF" w:rsidRDefault="006936D2" w:rsidP="008C5847">
            <w:pPr>
              <w:jc w:val="center"/>
              <w:rPr>
                <w:rFonts w:ascii="Times New Roman" w:hAnsi="Times New Roman" w:cs="Times New Roman"/>
              </w:rPr>
            </w:pPr>
            <w:r w:rsidRPr="00D56EDF">
              <w:rPr>
                <w:rFonts w:ascii="Times New Roman" w:hAnsi="Times New Roman" w:cs="Times New Roman"/>
              </w:rPr>
              <w:t>Boolean</w:t>
            </w:r>
          </w:p>
        </w:tc>
        <w:tc>
          <w:tcPr>
            <w:tcW w:w="851" w:type="dxa"/>
            <w:vAlign w:val="center"/>
          </w:tcPr>
          <w:p w14:paraId="7BA7D32C" w14:textId="2BDA611A" w:rsidR="006936D2" w:rsidRPr="00D56EDF" w:rsidRDefault="006936D2" w:rsidP="008C5847">
            <w:pPr>
              <w:jc w:val="center"/>
              <w:rPr>
                <w:rFonts w:ascii="Times New Roman" w:hAnsi="Times New Roman" w:cs="Times New Roman"/>
              </w:rPr>
            </w:pPr>
            <w:r w:rsidRPr="00D56EDF">
              <w:rPr>
                <w:rFonts w:ascii="Times New Roman" w:hAnsi="Times New Roman" w:cs="Times New Roman"/>
              </w:rPr>
              <w:t>False</w:t>
            </w:r>
          </w:p>
        </w:tc>
        <w:tc>
          <w:tcPr>
            <w:tcW w:w="850" w:type="dxa"/>
            <w:vAlign w:val="center"/>
          </w:tcPr>
          <w:p w14:paraId="705D294E" w14:textId="3FF71DF8" w:rsidR="006936D2" w:rsidRPr="00D56EDF" w:rsidRDefault="006936D2" w:rsidP="008C5847">
            <w:pPr>
              <w:jc w:val="center"/>
              <w:rPr>
                <w:rFonts w:ascii="Times New Roman" w:hAnsi="Times New Roman" w:cs="Times New Roman"/>
              </w:rPr>
            </w:pPr>
            <w:r w:rsidRPr="00D56EDF">
              <w:rPr>
                <w:rFonts w:ascii="Times New Roman" w:hAnsi="Times New Roman" w:cs="Times New Roman"/>
              </w:rPr>
              <w:t>1</w:t>
            </w:r>
          </w:p>
        </w:tc>
        <w:tc>
          <w:tcPr>
            <w:tcW w:w="993" w:type="dxa"/>
            <w:vMerge/>
            <w:vAlign w:val="center"/>
          </w:tcPr>
          <w:p w14:paraId="41068BF3" w14:textId="77777777" w:rsidR="006936D2" w:rsidRPr="00D56EDF" w:rsidRDefault="006936D2" w:rsidP="008C5847">
            <w:pPr>
              <w:jc w:val="center"/>
              <w:rPr>
                <w:rFonts w:ascii="Times New Roman" w:hAnsi="Times New Roman" w:cs="Times New Roman"/>
              </w:rPr>
            </w:pPr>
          </w:p>
        </w:tc>
        <w:tc>
          <w:tcPr>
            <w:tcW w:w="1701" w:type="dxa"/>
            <w:vMerge/>
            <w:vAlign w:val="center"/>
          </w:tcPr>
          <w:p w14:paraId="3333B16F" w14:textId="77777777" w:rsidR="006936D2" w:rsidRPr="00D56EDF" w:rsidRDefault="006936D2" w:rsidP="00714DFA">
            <w:pPr>
              <w:jc w:val="both"/>
              <w:rPr>
                <w:rFonts w:ascii="Times New Roman" w:hAnsi="Times New Roman" w:cs="Times New Roman"/>
              </w:rPr>
            </w:pPr>
          </w:p>
        </w:tc>
      </w:tr>
      <w:tr w:rsidR="006936D2" w:rsidRPr="00D56EDF" w14:paraId="34DDD434" w14:textId="77777777" w:rsidTr="00C23C78">
        <w:trPr>
          <w:trHeight w:val="712"/>
        </w:trPr>
        <w:tc>
          <w:tcPr>
            <w:tcW w:w="1555" w:type="dxa"/>
            <w:vMerge/>
            <w:vAlign w:val="center"/>
          </w:tcPr>
          <w:p w14:paraId="71C6BF3E" w14:textId="77777777" w:rsidR="006936D2" w:rsidRPr="00D56EDF" w:rsidRDefault="006936D2" w:rsidP="00932432">
            <w:pPr>
              <w:jc w:val="both"/>
              <w:rPr>
                <w:rFonts w:ascii="Times New Roman" w:hAnsi="Times New Roman" w:cs="Times New Roman"/>
              </w:rPr>
            </w:pPr>
          </w:p>
        </w:tc>
        <w:tc>
          <w:tcPr>
            <w:tcW w:w="992" w:type="dxa"/>
            <w:vMerge/>
            <w:vAlign w:val="center"/>
          </w:tcPr>
          <w:p w14:paraId="70A39C44" w14:textId="77777777" w:rsidR="006936D2" w:rsidRPr="00D56EDF" w:rsidRDefault="006936D2" w:rsidP="008C5847">
            <w:pPr>
              <w:jc w:val="center"/>
              <w:rPr>
                <w:rFonts w:ascii="Times New Roman" w:hAnsi="Times New Roman" w:cs="Times New Roman"/>
              </w:rPr>
            </w:pPr>
          </w:p>
        </w:tc>
        <w:tc>
          <w:tcPr>
            <w:tcW w:w="1592" w:type="dxa"/>
            <w:vAlign w:val="center"/>
          </w:tcPr>
          <w:p w14:paraId="4FAEC886" w14:textId="1C38B2B9" w:rsidR="006936D2" w:rsidRPr="00D56EDF" w:rsidRDefault="006936D2" w:rsidP="008C5847">
            <w:pPr>
              <w:jc w:val="center"/>
              <w:rPr>
                <w:rFonts w:ascii="Times New Roman" w:hAnsi="Times New Roman" w:cs="Times New Roman"/>
              </w:rPr>
            </w:pPr>
            <w:r w:rsidRPr="00D56EDF">
              <w:rPr>
                <w:rFonts w:ascii="Times New Roman" w:hAnsi="Times New Roman" w:cs="Times New Roman"/>
              </w:rPr>
              <w:t>CCCD</w:t>
            </w:r>
          </w:p>
        </w:tc>
        <w:tc>
          <w:tcPr>
            <w:tcW w:w="959" w:type="dxa"/>
            <w:vAlign w:val="center"/>
          </w:tcPr>
          <w:p w14:paraId="7F4FA533" w14:textId="2835E0C5" w:rsidR="006936D2" w:rsidRPr="00D56EDF" w:rsidRDefault="006936D2" w:rsidP="008C584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D81A4A4" w14:textId="39393457" w:rsidR="006936D2" w:rsidRPr="00D56EDF" w:rsidRDefault="006936D2" w:rsidP="008C5847">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6195FF05" w14:textId="36F44AB6" w:rsidR="006936D2" w:rsidRPr="00D56EDF" w:rsidRDefault="006936D2" w:rsidP="008C5847">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52653BAE" w14:textId="77777777" w:rsidR="006936D2" w:rsidRPr="00D56EDF" w:rsidRDefault="006936D2" w:rsidP="008C5847">
            <w:pPr>
              <w:jc w:val="center"/>
              <w:rPr>
                <w:rFonts w:ascii="Times New Roman" w:hAnsi="Times New Roman" w:cs="Times New Roman"/>
              </w:rPr>
            </w:pPr>
          </w:p>
        </w:tc>
        <w:tc>
          <w:tcPr>
            <w:tcW w:w="1701" w:type="dxa"/>
            <w:vMerge/>
            <w:vAlign w:val="center"/>
          </w:tcPr>
          <w:p w14:paraId="10AF6C63" w14:textId="77777777" w:rsidR="006936D2" w:rsidRPr="00D56EDF" w:rsidRDefault="006936D2" w:rsidP="00714DFA">
            <w:pPr>
              <w:jc w:val="both"/>
              <w:rPr>
                <w:rFonts w:ascii="Times New Roman" w:hAnsi="Times New Roman" w:cs="Times New Roman"/>
              </w:rPr>
            </w:pPr>
          </w:p>
        </w:tc>
      </w:tr>
      <w:tr w:rsidR="00224A2E" w:rsidRPr="00D56EDF" w14:paraId="6330D94A" w14:textId="77777777" w:rsidTr="00C23C78">
        <w:trPr>
          <w:trHeight w:val="712"/>
        </w:trPr>
        <w:tc>
          <w:tcPr>
            <w:tcW w:w="1555" w:type="dxa"/>
            <w:vMerge w:val="restart"/>
            <w:vAlign w:val="center"/>
          </w:tcPr>
          <w:p w14:paraId="4295C823" w14:textId="4E45CF41" w:rsidR="00224A2E" w:rsidRPr="00D56EDF" w:rsidRDefault="00224A2E" w:rsidP="00932432">
            <w:pPr>
              <w:jc w:val="both"/>
              <w:rPr>
                <w:rFonts w:ascii="Times New Roman" w:hAnsi="Times New Roman" w:cs="Times New Roman"/>
              </w:rPr>
            </w:pPr>
            <w:r w:rsidRPr="00D56EDF">
              <w:rPr>
                <w:rFonts w:ascii="Times New Roman" w:hAnsi="Times New Roman" w:cs="Times New Roman"/>
              </w:rPr>
              <w:t>capNhatTK</w:t>
            </w:r>
          </w:p>
        </w:tc>
        <w:tc>
          <w:tcPr>
            <w:tcW w:w="992" w:type="dxa"/>
            <w:vMerge w:val="restart"/>
            <w:vAlign w:val="center"/>
          </w:tcPr>
          <w:p w14:paraId="072BB17F" w14:textId="403BD9F0" w:rsidR="00224A2E" w:rsidRPr="00D56EDF" w:rsidRDefault="00224A2E" w:rsidP="008C5847">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09FC8B77" w14:textId="60083416" w:rsidR="00224A2E" w:rsidRPr="00D56EDF" w:rsidRDefault="00224A2E" w:rsidP="008C5847">
            <w:pPr>
              <w:jc w:val="center"/>
              <w:rPr>
                <w:rFonts w:ascii="Times New Roman" w:hAnsi="Times New Roman" w:cs="Times New Roman"/>
              </w:rPr>
            </w:pPr>
            <w:r w:rsidRPr="00D56EDF">
              <w:rPr>
                <w:rFonts w:ascii="Times New Roman" w:hAnsi="Times New Roman" w:cs="Times New Roman"/>
              </w:rPr>
              <w:t xml:space="preserve">Có </w:t>
            </w:r>
            <w:r w:rsidR="00250E35">
              <w:rPr>
                <w:rFonts w:ascii="Times New Roman" w:hAnsi="Times New Roman" w:cs="Times New Roman"/>
              </w:rPr>
              <w:t>8</w:t>
            </w:r>
            <w:r w:rsidRPr="00D56EDF">
              <w:rPr>
                <w:rFonts w:ascii="Times New Roman" w:hAnsi="Times New Roman" w:cs="Times New Roman"/>
              </w:rPr>
              <w:t xml:space="preserve"> tham số</w:t>
            </w:r>
          </w:p>
        </w:tc>
        <w:tc>
          <w:tcPr>
            <w:tcW w:w="993" w:type="dxa"/>
            <w:vMerge w:val="restart"/>
            <w:vAlign w:val="center"/>
          </w:tcPr>
          <w:p w14:paraId="387EF86C" w14:textId="7829BB53" w:rsidR="00224A2E" w:rsidRPr="00D56EDF" w:rsidRDefault="00224A2E" w:rsidP="008C5847">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7A0D16CE" w14:textId="1E2C39AD" w:rsidR="00224A2E" w:rsidRPr="00D56EDF" w:rsidRDefault="00224A2E" w:rsidP="00714DFA">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224A2E" w:rsidRPr="00D56EDF" w14:paraId="6BB25585" w14:textId="77777777" w:rsidTr="00C23C78">
        <w:trPr>
          <w:trHeight w:val="712"/>
        </w:trPr>
        <w:tc>
          <w:tcPr>
            <w:tcW w:w="1555" w:type="dxa"/>
            <w:vMerge/>
            <w:vAlign w:val="center"/>
          </w:tcPr>
          <w:p w14:paraId="736D835C" w14:textId="77777777" w:rsidR="00224A2E" w:rsidRPr="00D56EDF" w:rsidRDefault="00224A2E" w:rsidP="00932432">
            <w:pPr>
              <w:jc w:val="both"/>
              <w:rPr>
                <w:rFonts w:ascii="Times New Roman" w:hAnsi="Times New Roman" w:cs="Times New Roman"/>
              </w:rPr>
            </w:pPr>
          </w:p>
        </w:tc>
        <w:tc>
          <w:tcPr>
            <w:tcW w:w="992" w:type="dxa"/>
            <w:vMerge/>
            <w:vAlign w:val="center"/>
          </w:tcPr>
          <w:p w14:paraId="4B556605" w14:textId="77777777" w:rsidR="00224A2E" w:rsidRPr="00D56EDF" w:rsidRDefault="00224A2E" w:rsidP="00C3095C">
            <w:pPr>
              <w:jc w:val="center"/>
              <w:rPr>
                <w:rFonts w:ascii="Times New Roman" w:hAnsi="Times New Roman" w:cs="Times New Roman"/>
              </w:rPr>
            </w:pPr>
          </w:p>
        </w:tc>
        <w:tc>
          <w:tcPr>
            <w:tcW w:w="1592" w:type="dxa"/>
            <w:vAlign w:val="center"/>
          </w:tcPr>
          <w:p w14:paraId="2637A290" w14:textId="00E6D617" w:rsidR="00224A2E" w:rsidRPr="00D56EDF" w:rsidRDefault="00224A2E" w:rsidP="00C3095C">
            <w:pPr>
              <w:jc w:val="center"/>
              <w:rPr>
                <w:rFonts w:ascii="Times New Roman" w:hAnsi="Times New Roman" w:cs="Times New Roman"/>
              </w:rPr>
            </w:pPr>
            <w:r w:rsidRPr="00D56EDF">
              <w:rPr>
                <w:rFonts w:ascii="Times New Roman" w:hAnsi="Times New Roman" w:cs="Times New Roman"/>
              </w:rPr>
              <w:t>MatKhau</w:t>
            </w:r>
          </w:p>
        </w:tc>
        <w:tc>
          <w:tcPr>
            <w:tcW w:w="959" w:type="dxa"/>
            <w:vAlign w:val="center"/>
          </w:tcPr>
          <w:p w14:paraId="3F64327F" w14:textId="7D703A21"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01F21738" w14:textId="6CFA2823"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3F717418" w14:textId="04EF9C75" w:rsidR="00224A2E" w:rsidRPr="00D56EDF" w:rsidRDefault="00224A2E" w:rsidP="00C3095C">
            <w:pPr>
              <w:jc w:val="center"/>
              <w:rPr>
                <w:rFonts w:ascii="Times New Roman" w:hAnsi="Times New Roman" w:cs="Times New Roman"/>
              </w:rPr>
            </w:pPr>
            <w:r w:rsidRPr="00D56EDF">
              <w:rPr>
                <w:rFonts w:ascii="Times New Roman" w:hAnsi="Times New Roman" w:cs="Times New Roman"/>
              </w:rPr>
              <w:t>300</w:t>
            </w:r>
          </w:p>
        </w:tc>
        <w:tc>
          <w:tcPr>
            <w:tcW w:w="993" w:type="dxa"/>
            <w:vMerge/>
            <w:vAlign w:val="center"/>
          </w:tcPr>
          <w:p w14:paraId="7E7F91C3" w14:textId="77777777" w:rsidR="00224A2E" w:rsidRPr="00D56EDF" w:rsidRDefault="00224A2E" w:rsidP="00C3095C">
            <w:pPr>
              <w:jc w:val="center"/>
              <w:rPr>
                <w:rFonts w:ascii="Times New Roman" w:hAnsi="Times New Roman" w:cs="Times New Roman"/>
              </w:rPr>
            </w:pPr>
          </w:p>
        </w:tc>
        <w:tc>
          <w:tcPr>
            <w:tcW w:w="1701" w:type="dxa"/>
            <w:vMerge/>
            <w:vAlign w:val="center"/>
          </w:tcPr>
          <w:p w14:paraId="7F07DCE6" w14:textId="77777777" w:rsidR="00224A2E" w:rsidRPr="00D56EDF" w:rsidRDefault="00224A2E" w:rsidP="00C3095C">
            <w:pPr>
              <w:jc w:val="center"/>
              <w:rPr>
                <w:rFonts w:ascii="Times New Roman" w:hAnsi="Times New Roman" w:cs="Times New Roman"/>
              </w:rPr>
            </w:pPr>
          </w:p>
        </w:tc>
      </w:tr>
      <w:tr w:rsidR="00224A2E" w:rsidRPr="00D56EDF" w14:paraId="4F2B2710" w14:textId="77777777" w:rsidTr="00C23C78">
        <w:trPr>
          <w:trHeight w:val="712"/>
        </w:trPr>
        <w:tc>
          <w:tcPr>
            <w:tcW w:w="1555" w:type="dxa"/>
            <w:vMerge/>
            <w:vAlign w:val="center"/>
          </w:tcPr>
          <w:p w14:paraId="757D969C" w14:textId="77777777" w:rsidR="00224A2E" w:rsidRPr="00D56EDF" w:rsidRDefault="00224A2E" w:rsidP="00932432">
            <w:pPr>
              <w:jc w:val="both"/>
              <w:rPr>
                <w:rFonts w:ascii="Times New Roman" w:hAnsi="Times New Roman" w:cs="Times New Roman"/>
              </w:rPr>
            </w:pPr>
          </w:p>
        </w:tc>
        <w:tc>
          <w:tcPr>
            <w:tcW w:w="992" w:type="dxa"/>
            <w:vMerge/>
            <w:vAlign w:val="center"/>
          </w:tcPr>
          <w:p w14:paraId="6E07DD99" w14:textId="77777777" w:rsidR="00224A2E" w:rsidRPr="00D56EDF" w:rsidRDefault="00224A2E" w:rsidP="00C3095C">
            <w:pPr>
              <w:jc w:val="center"/>
              <w:rPr>
                <w:rFonts w:ascii="Times New Roman" w:hAnsi="Times New Roman" w:cs="Times New Roman"/>
              </w:rPr>
            </w:pPr>
          </w:p>
        </w:tc>
        <w:tc>
          <w:tcPr>
            <w:tcW w:w="1592" w:type="dxa"/>
            <w:vAlign w:val="center"/>
          </w:tcPr>
          <w:p w14:paraId="3ECD2B65" w14:textId="72539742" w:rsidR="00224A2E" w:rsidRPr="00D56EDF" w:rsidRDefault="00224A2E" w:rsidP="00C3095C">
            <w:pPr>
              <w:jc w:val="center"/>
              <w:rPr>
                <w:rFonts w:ascii="Times New Roman" w:hAnsi="Times New Roman" w:cs="Times New Roman"/>
              </w:rPr>
            </w:pPr>
            <w:r w:rsidRPr="00D56EDF">
              <w:rPr>
                <w:rFonts w:ascii="Times New Roman" w:hAnsi="Times New Roman" w:cs="Times New Roman"/>
              </w:rPr>
              <w:t>Email</w:t>
            </w:r>
          </w:p>
        </w:tc>
        <w:tc>
          <w:tcPr>
            <w:tcW w:w="959" w:type="dxa"/>
            <w:vAlign w:val="center"/>
          </w:tcPr>
          <w:p w14:paraId="6006A26C" w14:textId="2F8AFD1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991F62D" w14:textId="0E964264" w:rsidR="00224A2E" w:rsidRPr="00D56EDF" w:rsidRDefault="00E036C8" w:rsidP="00C3095C">
            <w:pPr>
              <w:jc w:val="center"/>
              <w:rPr>
                <w:rFonts w:ascii="Times New Roman" w:hAnsi="Times New Roman" w:cs="Times New Roman"/>
              </w:rPr>
            </w:pPr>
            <w:r>
              <w:rPr>
                <w:rFonts w:ascii="Times New Roman" w:hAnsi="Times New Roman" w:cs="Times New Roman"/>
              </w:rPr>
              <w:t>N</w:t>
            </w:r>
            <w:r w:rsidR="00224A2E" w:rsidRPr="00D56EDF">
              <w:rPr>
                <w:rFonts w:ascii="Times New Roman" w:hAnsi="Times New Roman" w:cs="Times New Roman"/>
              </w:rPr>
              <w:t>ull</w:t>
            </w:r>
          </w:p>
        </w:tc>
        <w:tc>
          <w:tcPr>
            <w:tcW w:w="850" w:type="dxa"/>
            <w:vAlign w:val="center"/>
          </w:tcPr>
          <w:p w14:paraId="6F9E2098" w14:textId="1CBBD42B" w:rsidR="00224A2E" w:rsidRPr="00D56EDF" w:rsidRDefault="00224A2E" w:rsidP="00C3095C">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205557FD" w14:textId="77777777" w:rsidR="00224A2E" w:rsidRPr="00D56EDF" w:rsidRDefault="00224A2E" w:rsidP="00C3095C">
            <w:pPr>
              <w:jc w:val="center"/>
              <w:rPr>
                <w:rFonts w:ascii="Times New Roman" w:hAnsi="Times New Roman" w:cs="Times New Roman"/>
              </w:rPr>
            </w:pPr>
          </w:p>
        </w:tc>
        <w:tc>
          <w:tcPr>
            <w:tcW w:w="1701" w:type="dxa"/>
            <w:vMerge/>
            <w:vAlign w:val="center"/>
          </w:tcPr>
          <w:p w14:paraId="051D46A0" w14:textId="77777777" w:rsidR="00224A2E" w:rsidRPr="00D56EDF" w:rsidRDefault="00224A2E" w:rsidP="00C3095C">
            <w:pPr>
              <w:jc w:val="center"/>
              <w:rPr>
                <w:rFonts w:ascii="Times New Roman" w:hAnsi="Times New Roman" w:cs="Times New Roman"/>
              </w:rPr>
            </w:pPr>
          </w:p>
        </w:tc>
      </w:tr>
      <w:tr w:rsidR="00224A2E" w:rsidRPr="00D56EDF" w14:paraId="61241CB7" w14:textId="77777777" w:rsidTr="00C23C78">
        <w:trPr>
          <w:trHeight w:val="712"/>
        </w:trPr>
        <w:tc>
          <w:tcPr>
            <w:tcW w:w="1555" w:type="dxa"/>
            <w:vMerge/>
            <w:vAlign w:val="center"/>
          </w:tcPr>
          <w:p w14:paraId="30F14BA4" w14:textId="77777777" w:rsidR="00224A2E" w:rsidRPr="00D56EDF" w:rsidRDefault="00224A2E" w:rsidP="00932432">
            <w:pPr>
              <w:jc w:val="both"/>
              <w:rPr>
                <w:rFonts w:ascii="Times New Roman" w:hAnsi="Times New Roman" w:cs="Times New Roman"/>
              </w:rPr>
            </w:pPr>
          </w:p>
        </w:tc>
        <w:tc>
          <w:tcPr>
            <w:tcW w:w="992" w:type="dxa"/>
            <w:vMerge/>
            <w:vAlign w:val="center"/>
          </w:tcPr>
          <w:p w14:paraId="33EF9C4F" w14:textId="77777777" w:rsidR="00224A2E" w:rsidRPr="00D56EDF" w:rsidRDefault="00224A2E" w:rsidP="00C3095C">
            <w:pPr>
              <w:jc w:val="center"/>
              <w:rPr>
                <w:rFonts w:ascii="Times New Roman" w:hAnsi="Times New Roman" w:cs="Times New Roman"/>
              </w:rPr>
            </w:pPr>
          </w:p>
        </w:tc>
        <w:tc>
          <w:tcPr>
            <w:tcW w:w="1592" w:type="dxa"/>
            <w:vAlign w:val="center"/>
          </w:tcPr>
          <w:p w14:paraId="0A4C525A" w14:textId="1A55921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DT</w:t>
            </w:r>
          </w:p>
        </w:tc>
        <w:tc>
          <w:tcPr>
            <w:tcW w:w="959" w:type="dxa"/>
            <w:vAlign w:val="center"/>
          </w:tcPr>
          <w:p w14:paraId="2CFFFD65" w14:textId="021BB479"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3A8D618" w14:textId="3812EE63" w:rsidR="00224A2E" w:rsidRPr="00D56EDF" w:rsidRDefault="00D355C1" w:rsidP="00C3095C">
            <w:pPr>
              <w:jc w:val="center"/>
              <w:rPr>
                <w:rFonts w:ascii="Times New Roman" w:hAnsi="Times New Roman" w:cs="Times New Roman"/>
              </w:rPr>
            </w:pPr>
            <w:r>
              <w:rPr>
                <w:rFonts w:ascii="Times New Roman" w:hAnsi="Times New Roman" w:cs="Times New Roman"/>
              </w:rPr>
              <w:t>N</w:t>
            </w:r>
            <w:r w:rsidRPr="00D56EDF">
              <w:rPr>
                <w:rFonts w:ascii="Times New Roman" w:hAnsi="Times New Roman" w:cs="Times New Roman"/>
              </w:rPr>
              <w:t>ull</w:t>
            </w:r>
          </w:p>
        </w:tc>
        <w:tc>
          <w:tcPr>
            <w:tcW w:w="850" w:type="dxa"/>
            <w:vAlign w:val="center"/>
          </w:tcPr>
          <w:p w14:paraId="2F2A3EB8" w14:textId="3107642B"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02B4F72F" w14:textId="77777777" w:rsidR="00224A2E" w:rsidRPr="00D56EDF" w:rsidRDefault="00224A2E" w:rsidP="00C3095C">
            <w:pPr>
              <w:jc w:val="center"/>
              <w:rPr>
                <w:rFonts w:ascii="Times New Roman" w:hAnsi="Times New Roman" w:cs="Times New Roman"/>
              </w:rPr>
            </w:pPr>
          </w:p>
        </w:tc>
        <w:tc>
          <w:tcPr>
            <w:tcW w:w="1701" w:type="dxa"/>
            <w:vMerge/>
            <w:vAlign w:val="center"/>
          </w:tcPr>
          <w:p w14:paraId="737B6D7C" w14:textId="77777777" w:rsidR="00224A2E" w:rsidRPr="00D56EDF" w:rsidRDefault="00224A2E" w:rsidP="00C3095C">
            <w:pPr>
              <w:jc w:val="center"/>
              <w:rPr>
                <w:rFonts w:ascii="Times New Roman" w:hAnsi="Times New Roman" w:cs="Times New Roman"/>
              </w:rPr>
            </w:pPr>
          </w:p>
        </w:tc>
      </w:tr>
      <w:tr w:rsidR="00224A2E" w:rsidRPr="00D56EDF" w14:paraId="7AF03A03" w14:textId="77777777" w:rsidTr="00C23C78">
        <w:trPr>
          <w:trHeight w:val="712"/>
        </w:trPr>
        <w:tc>
          <w:tcPr>
            <w:tcW w:w="1555" w:type="dxa"/>
            <w:vMerge/>
            <w:vAlign w:val="center"/>
          </w:tcPr>
          <w:p w14:paraId="4644AA55" w14:textId="77777777" w:rsidR="00224A2E" w:rsidRPr="00D56EDF" w:rsidRDefault="00224A2E" w:rsidP="00932432">
            <w:pPr>
              <w:jc w:val="both"/>
              <w:rPr>
                <w:rFonts w:ascii="Times New Roman" w:hAnsi="Times New Roman" w:cs="Times New Roman"/>
              </w:rPr>
            </w:pPr>
          </w:p>
        </w:tc>
        <w:tc>
          <w:tcPr>
            <w:tcW w:w="992" w:type="dxa"/>
            <w:vMerge/>
            <w:vAlign w:val="center"/>
          </w:tcPr>
          <w:p w14:paraId="534748FB" w14:textId="77777777" w:rsidR="00224A2E" w:rsidRPr="00D56EDF" w:rsidRDefault="00224A2E" w:rsidP="00C3095C">
            <w:pPr>
              <w:jc w:val="center"/>
              <w:rPr>
                <w:rFonts w:ascii="Times New Roman" w:hAnsi="Times New Roman" w:cs="Times New Roman"/>
              </w:rPr>
            </w:pPr>
          </w:p>
        </w:tc>
        <w:tc>
          <w:tcPr>
            <w:tcW w:w="1592" w:type="dxa"/>
            <w:vAlign w:val="center"/>
          </w:tcPr>
          <w:p w14:paraId="70C7B7AC" w14:textId="53A34552" w:rsidR="00224A2E" w:rsidRPr="00D56EDF" w:rsidRDefault="00224A2E" w:rsidP="00C3095C">
            <w:pPr>
              <w:jc w:val="center"/>
              <w:rPr>
                <w:rFonts w:ascii="Times New Roman" w:hAnsi="Times New Roman" w:cs="Times New Roman"/>
              </w:rPr>
            </w:pPr>
            <w:r w:rsidRPr="00D56EDF">
              <w:rPr>
                <w:rFonts w:ascii="Times New Roman" w:hAnsi="Times New Roman" w:cs="Times New Roman"/>
              </w:rPr>
              <w:t>HoTen</w:t>
            </w:r>
          </w:p>
        </w:tc>
        <w:tc>
          <w:tcPr>
            <w:tcW w:w="959" w:type="dxa"/>
            <w:vAlign w:val="center"/>
          </w:tcPr>
          <w:p w14:paraId="38DE304E" w14:textId="7BE72F0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3EEFECB0" w14:textId="718C0D6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1557F94D" w14:textId="5A57EC6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50</w:t>
            </w:r>
          </w:p>
        </w:tc>
        <w:tc>
          <w:tcPr>
            <w:tcW w:w="993" w:type="dxa"/>
            <w:vMerge/>
            <w:vAlign w:val="center"/>
          </w:tcPr>
          <w:p w14:paraId="6B03BEE2" w14:textId="4BE77D91" w:rsidR="00224A2E" w:rsidRPr="00D56EDF" w:rsidRDefault="00224A2E" w:rsidP="00C3095C">
            <w:pPr>
              <w:jc w:val="center"/>
              <w:rPr>
                <w:rFonts w:ascii="Times New Roman" w:hAnsi="Times New Roman" w:cs="Times New Roman"/>
              </w:rPr>
            </w:pPr>
          </w:p>
        </w:tc>
        <w:tc>
          <w:tcPr>
            <w:tcW w:w="1701" w:type="dxa"/>
            <w:vMerge/>
            <w:vAlign w:val="center"/>
          </w:tcPr>
          <w:p w14:paraId="09BEE1FC" w14:textId="77777777" w:rsidR="00224A2E" w:rsidRPr="00D56EDF" w:rsidRDefault="00224A2E" w:rsidP="00C3095C">
            <w:pPr>
              <w:jc w:val="center"/>
              <w:rPr>
                <w:rFonts w:ascii="Times New Roman" w:hAnsi="Times New Roman" w:cs="Times New Roman"/>
              </w:rPr>
            </w:pPr>
          </w:p>
        </w:tc>
      </w:tr>
      <w:tr w:rsidR="00224A2E" w:rsidRPr="00D56EDF" w14:paraId="59C208D9" w14:textId="77777777" w:rsidTr="00C23C78">
        <w:trPr>
          <w:trHeight w:val="712"/>
        </w:trPr>
        <w:tc>
          <w:tcPr>
            <w:tcW w:w="1555" w:type="dxa"/>
            <w:vMerge/>
            <w:vAlign w:val="center"/>
          </w:tcPr>
          <w:p w14:paraId="4DE43C19" w14:textId="77777777" w:rsidR="00224A2E" w:rsidRPr="00D56EDF" w:rsidRDefault="00224A2E" w:rsidP="00932432">
            <w:pPr>
              <w:jc w:val="both"/>
              <w:rPr>
                <w:rFonts w:ascii="Times New Roman" w:hAnsi="Times New Roman" w:cs="Times New Roman"/>
              </w:rPr>
            </w:pPr>
          </w:p>
        </w:tc>
        <w:tc>
          <w:tcPr>
            <w:tcW w:w="992" w:type="dxa"/>
            <w:vMerge/>
            <w:vAlign w:val="center"/>
          </w:tcPr>
          <w:p w14:paraId="47E27C4C" w14:textId="77777777" w:rsidR="00224A2E" w:rsidRPr="00D56EDF" w:rsidRDefault="00224A2E" w:rsidP="00C3095C">
            <w:pPr>
              <w:jc w:val="center"/>
              <w:rPr>
                <w:rFonts w:ascii="Times New Roman" w:hAnsi="Times New Roman" w:cs="Times New Roman"/>
              </w:rPr>
            </w:pPr>
          </w:p>
        </w:tc>
        <w:tc>
          <w:tcPr>
            <w:tcW w:w="1592" w:type="dxa"/>
            <w:vAlign w:val="center"/>
          </w:tcPr>
          <w:p w14:paraId="56C75B0E" w14:textId="73241FD0" w:rsidR="00224A2E" w:rsidRPr="00D56EDF" w:rsidRDefault="00224A2E" w:rsidP="00C3095C">
            <w:pPr>
              <w:jc w:val="center"/>
              <w:rPr>
                <w:rFonts w:ascii="Times New Roman" w:hAnsi="Times New Roman" w:cs="Times New Roman"/>
              </w:rPr>
            </w:pPr>
            <w:r w:rsidRPr="00D56EDF">
              <w:rPr>
                <w:rFonts w:ascii="Times New Roman" w:hAnsi="Times New Roman" w:cs="Times New Roman"/>
              </w:rPr>
              <w:t>CCCD</w:t>
            </w:r>
          </w:p>
        </w:tc>
        <w:tc>
          <w:tcPr>
            <w:tcW w:w="959" w:type="dxa"/>
            <w:vAlign w:val="center"/>
          </w:tcPr>
          <w:p w14:paraId="38FD140F" w14:textId="6F039AF9" w:rsidR="00224A2E" w:rsidRPr="00D56EDF" w:rsidRDefault="00224A2E" w:rsidP="00C3095C">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FF75379" w14:textId="7A494E5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2E4A227F" w14:textId="5DFFC81D"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2</w:t>
            </w:r>
          </w:p>
        </w:tc>
        <w:tc>
          <w:tcPr>
            <w:tcW w:w="993" w:type="dxa"/>
            <w:vMerge/>
            <w:vAlign w:val="center"/>
          </w:tcPr>
          <w:p w14:paraId="6D1A3E4C" w14:textId="77777777" w:rsidR="00224A2E" w:rsidRPr="00D56EDF" w:rsidRDefault="00224A2E" w:rsidP="00C3095C">
            <w:pPr>
              <w:jc w:val="center"/>
              <w:rPr>
                <w:rFonts w:ascii="Times New Roman" w:hAnsi="Times New Roman" w:cs="Times New Roman"/>
              </w:rPr>
            </w:pPr>
          </w:p>
        </w:tc>
        <w:tc>
          <w:tcPr>
            <w:tcW w:w="1701" w:type="dxa"/>
            <w:vMerge/>
            <w:vAlign w:val="center"/>
          </w:tcPr>
          <w:p w14:paraId="22D4D37C" w14:textId="77777777" w:rsidR="00224A2E" w:rsidRPr="00D56EDF" w:rsidRDefault="00224A2E" w:rsidP="00C3095C">
            <w:pPr>
              <w:jc w:val="center"/>
              <w:rPr>
                <w:rFonts w:ascii="Times New Roman" w:hAnsi="Times New Roman" w:cs="Times New Roman"/>
              </w:rPr>
            </w:pPr>
          </w:p>
        </w:tc>
      </w:tr>
      <w:tr w:rsidR="00224A2E" w:rsidRPr="00D56EDF" w14:paraId="7E98E05E" w14:textId="77777777" w:rsidTr="00C23C78">
        <w:trPr>
          <w:trHeight w:val="712"/>
        </w:trPr>
        <w:tc>
          <w:tcPr>
            <w:tcW w:w="1555" w:type="dxa"/>
            <w:vMerge/>
            <w:vAlign w:val="center"/>
          </w:tcPr>
          <w:p w14:paraId="4F2A1035" w14:textId="77777777" w:rsidR="00224A2E" w:rsidRPr="00D56EDF" w:rsidRDefault="00224A2E" w:rsidP="00932432">
            <w:pPr>
              <w:jc w:val="both"/>
              <w:rPr>
                <w:rFonts w:ascii="Times New Roman" w:hAnsi="Times New Roman" w:cs="Times New Roman"/>
              </w:rPr>
            </w:pPr>
          </w:p>
        </w:tc>
        <w:tc>
          <w:tcPr>
            <w:tcW w:w="992" w:type="dxa"/>
            <w:vMerge/>
            <w:vAlign w:val="center"/>
          </w:tcPr>
          <w:p w14:paraId="1BBC9A45" w14:textId="77777777" w:rsidR="00224A2E" w:rsidRPr="00D56EDF" w:rsidRDefault="00224A2E" w:rsidP="00C3095C">
            <w:pPr>
              <w:jc w:val="center"/>
              <w:rPr>
                <w:rFonts w:ascii="Times New Roman" w:hAnsi="Times New Roman" w:cs="Times New Roman"/>
              </w:rPr>
            </w:pPr>
          </w:p>
        </w:tc>
        <w:tc>
          <w:tcPr>
            <w:tcW w:w="1592" w:type="dxa"/>
            <w:vAlign w:val="center"/>
          </w:tcPr>
          <w:p w14:paraId="2D771AD1" w14:textId="04F0D8B8" w:rsidR="00224A2E" w:rsidRPr="00D56EDF" w:rsidRDefault="00224A2E" w:rsidP="00C3095C">
            <w:pPr>
              <w:jc w:val="center"/>
              <w:rPr>
                <w:rFonts w:ascii="Times New Roman" w:hAnsi="Times New Roman" w:cs="Times New Roman"/>
              </w:rPr>
            </w:pPr>
            <w:r w:rsidRPr="00D56EDF">
              <w:rPr>
                <w:rFonts w:ascii="Times New Roman" w:hAnsi="Times New Roman" w:cs="Times New Roman"/>
              </w:rPr>
              <w:t>GioiTinh</w:t>
            </w:r>
          </w:p>
        </w:tc>
        <w:tc>
          <w:tcPr>
            <w:tcW w:w="959" w:type="dxa"/>
            <w:vAlign w:val="center"/>
          </w:tcPr>
          <w:p w14:paraId="4D4C7DEB" w14:textId="2A0AFB4A" w:rsidR="00224A2E" w:rsidRPr="00D56EDF" w:rsidRDefault="00224A2E" w:rsidP="00C3095C">
            <w:pPr>
              <w:jc w:val="center"/>
              <w:rPr>
                <w:rFonts w:ascii="Times New Roman" w:hAnsi="Times New Roman" w:cs="Times New Roman"/>
              </w:rPr>
            </w:pPr>
            <w:r w:rsidRPr="00D56EDF">
              <w:rPr>
                <w:rFonts w:ascii="Times New Roman" w:hAnsi="Times New Roman" w:cs="Times New Roman"/>
              </w:rPr>
              <w:t>Boolean</w:t>
            </w:r>
          </w:p>
        </w:tc>
        <w:tc>
          <w:tcPr>
            <w:tcW w:w="851" w:type="dxa"/>
            <w:vAlign w:val="center"/>
          </w:tcPr>
          <w:p w14:paraId="0A8790D8" w14:textId="332436EE" w:rsidR="00224A2E" w:rsidRPr="00D56EDF" w:rsidRDefault="00224A2E" w:rsidP="00C3095C">
            <w:pPr>
              <w:jc w:val="center"/>
              <w:rPr>
                <w:rFonts w:ascii="Times New Roman" w:hAnsi="Times New Roman" w:cs="Times New Roman"/>
              </w:rPr>
            </w:pPr>
            <w:r w:rsidRPr="00D56EDF">
              <w:rPr>
                <w:rFonts w:ascii="Times New Roman" w:hAnsi="Times New Roman" w:cs="Times New Roman"/>
              </w:rPr>
              <w:t>False</w:t>
            </w:r>
          </w:p>
        </w:tc>
        <w:tc>
          <w:tcPr>
            <w:tcW w:w="850" w:type="dxa"/>
            <w:vAlign w:val="center"/>
          </w:tcPr>
          <w:p w14:paraId="0DCC543C" w14:textId="0F5C20CE" w:rsidR="00224A2E" w:rsidRPr="00D56EDF" w:rsidRDefault="00224A2E" w:rsidP="00C3095C">
            <w:pPr>
              <w:jc w:val="center"/>
              <w:rPr>
                <w:rFonts w:ascii="Times New Roman" w:hAnsi="Times New Roman" w:cs="Times New Roman"/>
              </w:rPr>
            </w:pPr>
            <w:r w:rsidRPr="00D56EDF">
              <w:rPr>
                <w:rFonts w:ascii="Times New Roman" w:hAnsi="Times New Roman" w:cs="Times New Roman"/>
              </w:rPr>
              <w:t>1</w:t>
            </w:r>
          </w:p>
        </w:tc>
        <w:tc>
          <w:tcPr>
            <w:tcW w:w="993" w:type="dxa"/>
            <w:vMerge/>
            <w:vAlign w:val="center"/>
          </w:tcPr>
          <w:p w14:paraId="72C84A40" w14:textId="77777777" w:rsidR="00224A2E" w:rsidRPr="00D56EDF" w:rsidRDefault="00224A2E" w:rsidP="00C3095C">
            <w:pPr>
              <w:jc w:val="center"/>
              <w:rPr>
                <w:rFonts w:ascii="Times New Roman" w:hAnsi="Times New Roman" w:cs="Times New Roman"/>
              </w:rPr>
            </w:pPr>
          </w:p>
        </w:tc>
        <w:tc>
          <w:tcPr>
            <w:tcW w:w="1701" w:type="dxa"/>
            <w:vMerge/>
            <w:vAlign w:val="center"/>
          </w:tcPr>
          <w:p w14:paraId="08D56BE5" w14:textId="77777777" w:rsidR="00224A2E" w:rsidRPr="00D56EDF" w:rsidRDefault="00224A2E" w:rsidP="00C3095C">
            <w:pPr>
              <w:jc w:val="center"/>
              <w:rPr>
                <w:rFonts w:ascii="Times New Roman" w:hAnsi="Times New Roman" w:cs="Times New Roman"/>
              </w:rPr>
            </w:pPr>
          </w:p>
        </w:tc>
      </w:tr>
      <w:tr w:rsidR="00224A2E" w:rsidRPr="00D56EDF" w14:paraId="21684BCD" w14:textId="77777777" w:rsidTr="00C23C78">
        <w:trPr>
          <w:trHeight w:val="712"/>
        </w:trPr>
        <w:tc>
          <w:tcPr>
            <w:tcW w:w="1555" w:type="dxa"/>
            <w:vMerge/>
            <w:vAlign w:val="center"/>
          </w:tcPr>
          <w:p w14:paraId="32AD0082" w14:textId="77777777" w:rsidR="00224A2E" w:rsidRPr="00D56EDF" w:rsidRDefault="00224A2E" w:rsidP="00932432">
            <w:pPr>
              <w:jc w:val="both"/>
              <w:rPr>
                <w:rFonts w:ascii="Times New Roman" w:hAnsi="Times New Roman" w:cs="Times New Roman"/>
              </w:rPr>
            </w:pPr>
          </w:p>
        </w:tc>
        <w:tc>
          <w:tcPr>
            <w:tcW w:w="992" w:type="dxa"/>
            <w:vMerge/>
            <w:vAlign w:val="center"/>
          </w:tcPr>
          <w:p w14:paraId="31F9542B" w14:textId="77777777" w:rsidR="00224A2E" w:rsidRPr="00D56EDF" w:rsidRDefault="00224A2E" w:rsidP="00C3095C">
            <w:pPr>
              <w:jc w:val="center"/>
              <w:rPr>
                <w:rFonts w:ascii="Times New Roman" w:hAnsi="Times New Roman" w:cs="Times New Roman"/>
              </w:rPr>
            </w:pPr>
          </w:p>
        </w:tc>
        <w:tc>
          <w:tcPr>
            <w:tcW w:w="1592" w:type="dxa"/>
            <w:vAlign w:val="center"/>
          </w:tcPr>
          <w:p w14:paraId="451EC066" w14:textId="1307715F"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gaySinh</w:t>
            </w:r>
          </w:p>
        </w:tc>
        <w:tc>
          <w:tcPr>
            <w:tcW w:w="959" w:type="dxa"/>
            <w:vAlign w:val="center"/>
          </w:tcPr>
          <w:p w14:paraId="47C7ED89" w14:textId="51D24F6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Date</w:t>
            </w:r>
          </w:p>
        </w:tc>
        <w:tc>
          <w:tcPr>
            <w:tcW w:w="851" w:type="dxa"/>
            <w:vAlign w:val="center"/>
          </w:tcPr>
          <w:p w14:paraId="5BF06A7F" w14:textId="2C733AC4" w:rsidR="00224A2E" w:rsidRPr="00D56EDF" w:rsidRDefault="00224A2E" w:rsidP="00C3095C">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31328026" w14:textId="3F6CA221" w:rsidR="00224A2E" w:rsidRPr="00D56EDF" w:rsidRDefault="00224A2E" w:rsidP="00C3095C">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796B0EDD" w14:textId="77777777" w:rsidR="00224A2E" w:rsidRPr="00D56EDF" w:rsidRDefault="00224A2E" w:rsidP="00C3095C">
            <w:pPr>
              <w:jc w:val="center"/>
              <w:rPr>
                <w:rFonts w:ascii="Times New Roman" w:hAnsi="Times New Roman" w:cs="Times New Roman"/>
              </w:rPr>
            </w:pPr>
          </w:p>
        </w:tc>
        <w:tc>
          <w:tcPr>
            <w:tcW w:w="1701" w:type="dxa"/>
            <w:vMerge/>
            <w:vAlign w:val="center"/>
          </w:tcPr>
          <w:p w14:paraId="1B26250E" w14:textId="77777777" w:rsidR="00224A2E" w:rsidRPr="00D56EDF" w:rsidRDefault="00224A2E" w:rsidP="00C3095C">
            <w:pPr>
              <w:jc w:val="center"/>
              <w:rPr>
                <w:rFonts w:ascii="Times New Roman" w:hAnsi="Times New Roman" w:cs="Times New Roman"/>
              </w:rPr>
            </w:pPr>
          </w:p>
        </w:tc>
      </w:tr>
      <w:tr w:rsidR="00224A2E" w:rsidRPr="00D56EDF" w14:paraId="43A471D7" w14:textId="77777777" w:rsidTr="00C23C78">
        <w:trPr>
          <w:trHeight w:val="712"/>
        </w:trPr>
        <w:tc>
          <w:tcPr>
            <w:tcW w:w="1555" w:type="dxa"/>
            <w:vMerge/>
            <w:vAlign w:val="center"/>
          </w:tcPr>
          <w:p w14:paraId="1AD68A97" w14:textId="77777777" w:rsidR="00224A2E" w:rsidRPr="00D56EDF" w:rsidRDefault="00224A2E" w:rsidP="00932432">
            <w:pPr>
              <w:jc w:val="both"/>
              <w:rPr>
                <w:rFonts w:ascii="Times New Roman" w:hAnsi="Times New Roman" w:cs="Times New Roman"/>
              </w:rPr>
            </w:pPr>
          </w:p>
        </w:tc>
        <w:tc>
          <w:tcPr>
            <w:tcW w:w="992" w:type="dxa"/>
            <w:vMerge/>
            <w:vAlign w:val="center"/>
          </w:tcPr>
          <w:p w14:paraId="338F7ECD" w14:textId="77777777" w:rsidR="00224A2E" w:rsidRPr="00D56EDF" w:rsidRDefault="00224A2E" w:rsidP="00C3095C">
            <w:pPr>
              <w:jc w:val="center"/>
              <w:rPr>
                <w:rFonts w:ascii="Times New Roman" w:hAnsi="Times New Roman" w:cs="Times New Roman"/>
              </w:rPr>
            </w:pPr>
          </w:p>
        </w:tc>
        <w:tc>
          <w:tcPr>
            <w:tcW w:w="1592" w:type="dxa"/>
            <w:vAlign w:val="center"/>
          </w:tcPr>
          <w:p w14:paraId="23003DF0" w14:textId="7BCD1EA7" w:rsidR="00224A2E" w:rsidRPr="00D56EDF" w:rsidRDefault="00224A2E" w:rsidP="00C3095C">
            <w:pPr>
              <w:jc w:val="center"/>
              <w:rPr>
                <w:rFonts w:ascii="Times New Roman" w:hAnsi="Times New Roman" w:cs="Times New Roman"/>
              </w:rPr>
            </w:pPr>
            <w:r>
              <w:rPr>
                <w:rFonts w:ascii="Times New Roman" w:hAnsi="Times New Roman" w:cs="Times New Roman"/>
              </w:rPr>
              <w:t>DiaChi</w:t>
            </w:r>
          </w:p>
        </w:tc>
        <w:tc>
          <w:tcPr>
            <w:tcW w:w="959" w:type="dxa"/>
            <w:vAlign w:val="center"/>
          </w:tcPr>
          <w:p w14:paraId="5B54F441" w14:textId="1E5B14B9" w:rsidR="00224A2E" w:rsidRPr="00D56EDF" w:rsidRDefault="00224A2E" w:rsidP="00C3095C">
            <w:pPr>
              <w:jc w:val="center"/>
              <w:rPr>
                <w:rFonts w:ascii="Times New Roman" w:hAnsi="Times New Roman" w:cs="Times New Roman"/>
              </w:rPr>
            </w:pPr>
            <w:r>
              <w:rPr>
                <w:rFonts w:ascii="Times New Roman" w:hAnsi="Times New Roman" w:cs="Times New Roman"/>
              </w:rPr>
              <w:t>String</w:t>
            </w:r>
          </w:p>
        </w:tc>
        <w:tc>
          <w:tcPr>
            <w:tcW w:w="851" w:type="dxa"/>
            <w:vAlign w:val="center"/>
          </w:tcPr>
          <w:p w14:paraId="652B5A2C" w14:textId="7FDEA92C" w:rsidR="00224A2E" w:rsidRPr="00D56EDF" w:rsidRDefault="00224A2E" w:rsidP="00C3095C">
            <w:pPr>
              <w:jc w:val="center"/>
              <w:rPr>
                <w:rFonts w:ascii="Times New Roman" w:hAnsi="Times New Roman" w:cs="Times New Roman"/>
              </w:rPr>
            </w:pPr>
            <w:r>
              <w:rPr>
                <w:rFonts w:ascii="Times New Roman" w:hAnsi="Times New Roman" w:cs="Times New Roman"/>
              </w:rPr>
              <w:t>Null</w:t>
            </w:r>
          </w:p>
        </w:tc>
        <w:tc>
          <w:tcPr>
            <w:tcW w:w="850" w:type="dxa"/>
            <w:vAlign w:val="center"/>
          </w:tcPr>
          <w:p w14:paraId="4B2F2DCA" w14:textId="20D7492A" w:rsidR="00224A2E" w:rsidRPr="00D56EDF" w:rsidRDefault="00224A2E" w:rsidP="00C3095C">
            <w:pPr>
              <w:jc w:val="center"/>
              <w:rPr>
                <w:rFonts w:ascii="Times New Roman" w:hAnsi="Times New Roman" w:cs="Times New Roman"/>
              </w:rPr>
            </w:pPr>
            <w:r>
              <w:rPr>
                <w:rFonts w:ascii="Times New Roman" w:hAnsi="Times New Roman" w:cs="Times New Roman"/>
              </w:rPr>
              <w:t>100</w:t>
            </w:r>
          </w:p>
        </w:tc>
        <w:tc>
          <w:tcPr>
            <w:tcW w:w="993" w:type="dxa"/>
            <w:vMerge/>
            <w:vAlign w:val="center"/>
          </w:tcPr>
          <w:p w14:paraId="6BFC761F" w14:textId="77777777" w:rsidR="00224A2E" w:rsidRPr="00D56EDF" w:rsidRDefault="00224A2E" w:rsidP="00C3095C">
            <w:pPr>
              <w:jc w:val="center"/>
              <w:rPr>
                <w:rFonts w:ascii="Times New Roman" w:hAnsi="Times New Roman" w:cs="Times New Roman"/>
              </w:rPr>
            </w:pPr>
          </w:p>
        </w:tc>
        <w:tc>
          <w:tcPr>
            <w:tcW w:w="1701" w:type="dxa"/>
            <w:vMerge/>
            <w:vAlign w:val="center"/>
          </w:tcPr>
          <w:p w14:paraId="4F4C7800" w14:textId="77777777" w:rsidR="00224A2E" w:rsidRPr="00D56EDF" w:rsidRDefault="00224A2E" w:rsidP="00C3095C">
            <w:pPr>
              <w:jc w:val="center"/>
              <w:rPr>
                <w:rFonts w:ascii="Times New Roman" w:hAnsi="Times New Roman" w:cs="Times New Roman"/>
              </w:rPr>
            </w:pPr>
          </w:p>
        </w:tc>
      </w:tr>
      <w:tr w:rsidR="00D86D4E" w:rsidRPr="00D56EDF" w14:paraId="232A930C" w14:textId="77777777" w:rsidTr="00C23C78">
        <w:trPr>
          <w:trHeight w:val="712"/>
        </w:trPr>
        <w:tc>
          <w:tcPr>
            <w:tcW w:w="1555" w:type="dxa"/>
            <w:vMerge w:val="restart"/>
            <w:vAlign w:val="center"/>
          </w:tcPr>
          <w:p w14:paraId="7EC1D3DF" w14:textId="0A867FB3" w:rsidR="00D86D4E" w:rsidRPr="00D56EDF" w:rsidRDefault="00D86D4E" w:rsidP="00932432">
            <w:pPr>
              <w:jc w:val="both"/>
              <w:rPr>
                <w:rFonts w:ascii="Times New Roman" w:hAnsi="Times New Roman" w:cs="Times New Roman"/>
              </w:rPr>
            </w:pPr>
            <w:r w:rsidRPr="00D56EDF">
              <w:rPr>
                <w:rFonts w:ascii="Times New Roman" w:hAnsi="Times New Roman" w:cs="Times New Roman"/>
              </w:rPr>
              <w:t>doiMatKhau</w:t>
            </w:r>
          </w:p>
        </w:tc>
        <w:tc>
          <w:tcPr>
            <w:tcW w:w="992" w:type="dxa"/>
            <w:vMerge w:val="restart"/>
            <w:vAlign w:val="center"/>
          </w:tcPr>
          <w:p w14:paraId="6CEA1E33" w14:textId="2D0D38EF" w:rsidR="00D86D4E" w:rsidRPr="00D56EDF" w:rsidRDefault="00D86D4E" w:rsidP="00C3095C">
            <w:pPr>
              <w:jc w:val="center"/>
              <w:rPr>
                <w:rFonts w:ascii="Times New Roman" w:hAnsi="Times New Roman" w:cs="Times New Roman"/>
              </w:rPr>
            </w:pPr>
            <w:r w:rsidRPr="00D56EDF">
              <w:rPr>
                <w:rFonts w:ascii="Times New Roman" w:hAnsi="Times New Roman" w:cs="Times New Roman"/>
              </w:rPr>
              <w:t>Protected</w:t>
            </w:r>
          </w:p>
        </w:tc>
        <w:tc>
          <w:tcPr>
            <w:tcW w:w="4252" w:type="dxa"/>
            <w:gridSpan w:val="4"/>
            <w:vAlign w:val="center"/>
          </w:tcPr>
          <w:p w14:paraId="593D839A" w14:textId="1B2C08CE" w:rsidR="00D86D4E" w:rsidRPr="00D56EDF" w:rsidRDefault="00D86D4E" w:rsidP="00C3095C">
            <w:pPr>
              <w:jc w:val="center"/>
              <w:rPr>
                <w:rFonts w:ascii="Times New Roman" w:hAnsi="Times New Roman" w:cs="Times New Roman"/>
              </w:rPr>
            </w:pPr>
            <w:r w:rsidRPr="00D56EDF">
              <w:rPr>
                <w:rFonts w:ascii="Times New Roman" w:hAnsi="Times New Roman" w:cs="Times New Roman"/>
              </w:rPr>
              <w:t>Có 2 tham số</w:t>
            </w:r>
          </w:p>
        </w:tc>
        <w:tc>
          <w:tcPr>
            <w:tcW w:w="993" w:type="dxa"/>
            <w:vMerge w:val="restart"/>
            <w:vAlign w:val="center"/>
          </w:tcPr>
          <w:p w14:paraId="27EE986B" w14:textId="32BBE852" w:rsidR="00D86D4E" w:rsidRPr="00D56EDF" w:rsidRDefault="00D86D4E" w:rsidP="00C3095C">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075A02D0" w14:textId="75F062DD" w:rsidR="00D86D4E" w:rsidRPr="00D56EDF" w:rsidRDefault="00D86D4E" w:rsidP="00B701D8">
            <w:pPr>
              <w:jc w:val="both"/>
              <w:rPr>
                <w:rFonts w:ascii="Times New Roman" w:hAnsi="Times New Roman" w:cs="Times New Roman"/>
              </w:rPr>
            </w:pPr>
            <w:r w:rsidRPr="00D56EDF">
              <w:rPr>
                <w:rFonts w:ascii="Times New Roman" w:hAnsi="Times New Roman" w:cs="Times New Roman"/>
              </w:rPr>
              <w:t>Nhập vào mật khẩu mới, trả về true nếu đổi mật khẩu thành công, ngược lại trả về flase.</w:t>
            </w:r>
          </w:p>
        </w:tc>
      </w:tr>
      <w:tr w:rsidR="00D86D4E" w:rsidRPr="00D56EDF" w14:paraId="36CFFB34" w14:textId="77777777" w:rsidTr="00C23C78">
        <w:trPr>
          <w:trHeight w:val="712"/>
        </w:trPr>
        <w:tc>
          <w:tcPr>
            <w:tcW w:w="1555" w:type="dxa"/>
            <w:vMerge/>
            <w:vAlign w:val="center"/>
          </w:tcPr>
          <w:p w14:paraId="3C355A63" w14:textId="77777777" w:rsidR="00D86D4E" w:rsidRPr="00D56EDF" w:rsidRDefault="00D86D4E" w:rsidP="00932432">
            <w:pPr>
              <w:jc w:val="both"/>
              <w:rPr>
                <w:rFonts w:ascii="Times New Roman" w:hAnsi="Times New Roman" w:cs="Times New Roman"/>
              </w:rPr>
            </w:pPr>
          </w:p>
        </w:tc>
        <w:tc>
          <w:tcPr>
            <w:tcW w:w="992" w:type="dxa"/>
            <w:vMerge/>
            <w:vAlign w:val="center"/>
          </w:tcPr>
          <w:p w14:paraId="65D96B65" w14:textId="77777777" w:rsidR="00D86D4E" w:rsidRPr="00D56EDF" w:rsidRDefault="00D86D4E" w:rsidP="00EC69FF">
            <w:pPr>
              <w:jc w:val="center"/>
              <w:rPr>
                <w:rFonts w:ascii="Times New Roman" w:hAnsi="Times New Roman" w:cs="Times New Roman"/>
              </w:rPr>
            </w:pPr>
          </w:p>
        </w:tc>
        <w:tc>
          <w:tcPr>
            <w:tcW w:w="1592" w:type="dxa"/>
            <w:vAlign w:val="center"/>
          </w:tcPr>
          <w:p w14:paraId="60F9DCF4" w14:textId="5C2E4385" w:rsidR="00D86D4E" w:rsidRPr="00D56EDF" w:rsidRDefault="00D86D4E" w:rsidP="00EC69FF">
            <w:pPr>
              <w:jc w:val="center"/>
              <w:rPr>
                <w:rFonts w:ascii="Times New Roman" w:hAnsi="Times New Roman" w:cs="Times New Roman"/>
              </w:rPr>
            </w:pPr>
            <w:r w:rsidRPr="00D56EDF">
              <w:rPr>
                <w:rFonts w:ascii="Times New Roman" w:hAnsi="Times New Roman" w:cs="Times New Roman"/>
              </w:rPr>
              <w:t>ID</w:t>
            </w:r>
          </w:p>
        </w:tc>
        <w:tc>
          <w:tcPr>
            <w:tcW w:w="959" w:type="dxa"/>
            <w:vAlign w:val="center"/>
          </w:tcPr>
          <w:p w14:paraId="6C9E5F9E" w14:textId="7E272936" w:rsidR="00D86D4E" w:rsidRPr="00D56EDF" w:rsidRDefault="00D86D4E" w:rsidP="00EC69FF">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D86D4E" w:rsidRPr="00D56EDF" w:rsidRDefault="00D86D4E" w:rsidP="00EC69FF">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D86D4E" w:rsidRPr="00D56EDF" w:rsidRDefault="00D86D4E" w:rsidP="00EC69FF">
            <w:pPr>
              <w:jc w:val="center"/>
              <w:rPr>
                <w:rFonts w:ascii="Times New Roman" w:hAnsi="Times New Roman" w:cs="Times New Roman"/>
              </w:rPr>
            </w:pPr>
            <w:r w:rsidRPr="00D56EDF">
              <w:rPr>
                <w:rFonts w:ascii="Times New Roman" w:hAnsi="Times New Roman" w:cs="Times New Roman"/>
              </w:rPr>
              <w:t>8</w:t>
            </w:r>
          </w:p>
        </w:tc>
        <w:tc>
          <w:tcPr>
            <w:tcW w:w="993" w:type="dxa"/>
            <w:vMerge/>
            <w:vAlign w:val="center"/>
          </w:tcPr>
          <w:p w14:paraId="46943CBD" w14:textId="77777777" w:rsidR="00D86D4E" w:rsidRPr="00D56EDF" w:rsidRDefault="00D86D4E" w:rsidP="00EC69FF">
            <w:pPr>
              <w:jc w:val="center"/>
              <w:rPr>
                <w:rFonts w:ascii="Times New Roman" w:hAnsi="Times New Roman" w:cs="Times New Roman"/>
              </w:rPr>
            </w:pPr>
          </w:p>
        </w:tc>
        <w:tc>
          <w:tcPr>
            <w:tcW w:w="1701" w:type="dxa"/>
            <w:vMerge/>
            <w:vAlign w:val="center"/>
          </w:tcPr>
          <w:p w14:paraId="3FEB0949" w14:textId="2E1BA75D" w:rsidR="00D86D4E" w:rsidRPr="00D56EDF" w:rsidRDefault="00D86D4E" w:rsidP="00B701D8">
            <w:pPr>
              <w:jc w:val="both"/>
              <w:rPr>
                <w:rFonts w:ascii="Times New Roman" w:hAnsi="Times New Roman" w:cs="Times New Roman"/>
              </w:rPr>
            </w:pPr>
          </w:p>
        </w:tc>
      </w:tr>
      <w:tr w:rsidR="00D86D4E" w:rsidRPr="00D56EDF" w14:paraId="24F2F801" w14:textId="77777777" w:rsidTr="00C23C78">
        <w:trPr>
          <w:trHeight w:val="712"/>
        </w:trPr>
        <w:tc>
          <w:tcPr>
            <w:tcW w:w="1555" w:type="dxa"/>
            <w:vMerge/>
            <w:vAlign w:val="center"/>
          </w:tcPr>
          <w:p w14:paraId="218E432B" w14:textId="77777777" w:rsidR="00D86D4E" w:rsidRPr="00D56EDF" w:rsidRDefault="00D86D4E" w:rsidP="00932432">
            <w:pPr>
              <w:jc w:val="both"/>
              <w:rPr>
                <w:rFonts w:ascii="Times New Roman" w:hAnsi="Times New Roman" w:cs="Times New Roman"/>
              </w:rPr>
            </w:pPr>
          </w:p>
        </w:tc>
        <w:tc>
          <w:tcPr>
            <w:tcW w:w="992" w:type="dxa"/>
            <w:vMerge/>
            <w:vAlign w:val="center"/>
          </w:tcPr>
          <w:p w14:paraId="69B38F0D" w14:textId="77777777" w:rsidR="00D86D4E" w:rsidRPr="00D56EDF" w:rsidRDefault="00D86D4E" w:rsidP="00EC69FF">
            <w:pPr>
              <w:jc w:val="center"/>
              <w:rPr>
                <w:rFonts w:ascii="Times New Roman" w:hAnsi="Times New Roman" w:cs="Times New Roman"/>
              </w:rPr>
            </w:pPr>
          </w:p>
        </w:tc>
        <w:tc>
          <w:tcPr>
            <w:tcW w:w="1592" w:type="dxa"/>
            <w:vAlign w:val="center"/>
          </w:tcPr>
          <w:p w14:paraId="2883DC09" w14:textId="64814815" w:rsidR="00D86D4E" w:rsidRPr="00D56EDF" w:rsidRDefault="00D86D4E" w:rsidP="00EC69FF">
            <w:pPr>
              <w:jc w:val="center"/>
              <w:rPr>
                <w:rFonts w:ascii="Times New Roman" w:hAnsi="Times New Roman" w:cs="Times New Roman"/>
              </w:rPr>
            </w:pPr>
            <w:r w:rsidRPr="00D56EDF">
              <w:rPr>
                <w:rFonts w:ascii="Times New Roman" w:hAnsi="Times New Roman" w:cs="Times New Roman"/>
              </w:rPr>
              <w:t>MatKhau</w:t>
            </w:r>
          </w:p>
        </w:tc>
        <w:tc>
          <w:tcPr>
            <w:tcW w:w="959" w:type="dxa"/>
            <w:vAlign w:val="center"/>
          </w:tcPr>
          <w:p w14:paraId="659D17D7" w14:textId="2ECF103D" w:rsidR="00D86D4E" w:rsidRPr="00D56EDF" w:rsidRDefault="00D86D4E" w:rsidP="00EC69FF">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6A87363" w14:textId="5E7332FF" w:rsidR="00D86D4E" w:rsidRPr="00D56EDF" w:rsidRDefault="00D86D4E" w:rsidP="00EC69FF">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175F8677" w14:textId="70BC397B" w:rsidR="00D86D4E" w:rsidRPr="00D56EDF" w:rsidRDefault="00D86D4E" w:rsidP="00EC69FF">
            <w:pPr>
              <w:jc w:val="center"/>
              <w:rPr>
                <w:rFonts w:ascii="Times New Roman" w:hAnsi="Times New Roman" w:cs="Times New Roman"/>
              </w:rPr>
            </w:pPr>
            <w:r w:rsidRPr="00D56EDF">
              <w:rPr>
                <w:rFonts w:ascii="Times New Roman" w:hAnsi="Times New Roman" w:cs="Times New Roman"/>
              </w:rPr>
              <w:t>300</w:t>
            </w:r>
          </w:p>
        </w:tc>
        <w:tc>
          <w:tcPr>
            <w:tcW w:w="993" w:type="dxa"/>
            <w:vMerge/>
            <w:vAlign w:val="center"/>
          </w:tcPr>
          <w:p w14:paraId="46B6537B" w14:textId="6285668C" w:rsidR="00D86D4E" w:rsidRPr="00D56EDF" w:rsidRDefault="00D86D4E" w:rsidP="00EC69FF">
            <w:pPr>
              <w:jc w:val="center"/>
              <w:rPr>
                <w:rFonts w:ascii="Times New Roman" w:hAnsi="Times New Roman" w:cs="Times New Roman"/>
              </w:rPr>
            </w:pPr>
          </w:p>
        </w:tc>
        <w:tc>
          <w:tcPr>
            <w:tcW w:w="1701" w:type="dxa"/>
            <w:vMerge/>
            <w:vAlign w:val="center"/>
          </w:tcPr>
          <w:p w14:paraId="5BAD5DC3" w14:textId="60196C4A" w:rsidR="00D86D4E" w:rsidRPr="00D56EDF" w:rsidRDefault="00D86D4E" w:rsidP="00B701D8">
            <w:pPr>
              <w:jc w:val="both"/>
              <w:rPr>
                <w:rFonts w:ascii="Times New Roman" w:hAnsi="Times New Roman" w:cs="Times New Roman"/>
              </w:rPr>
            </w:pPr>
          </w:p>
        </w:tc>
      </w:tr>
      <w:tr w:rsidR="00B058FB" w:rsidRPr="00D56EDF" w14:paraId="56D572DD" w14:textId="77777777" w:rsidTr="00C23C78">
        <w:trPr>
          <w:trHeight w:val="712"/>
        </w:trPr>
        <w:tc>
          <w:tcPr>
            <w:tcW w:w="1555" w:type="dxa"/>
            <w:vMerge w:val="restart"/>
            <w:vAlign w:val="center"/>
          </w:tcPr>
          <w:p w14:paraId="6798EFC6" w14:textId="36EAB641" w:rsidR="00B058FB" w:rsidRPr="00D56EDF" w:rsidRDefault="00B058FB" w:rsidP="00932432">
            <w:pPr>
              <w:jc w:val="both"/>
              <w:rPr>
                <w:rFonts w:ascii="Times New Roman" w:hAnsi="Times New Roman" w:cs="Times New Roman"/>
              </w:rPr>
            </w:pPr>
            <w:r w:rsidRPr="00D56EDF">
              <w:rPr>
                <w:rFonts w:ascii="Times New Roman" w:hAnsi="Times New Roman" w:cs="Times New Roman"/>
              </w:rPr>
              <w:t>datCauHoi</w:t>
            </w:r>
          </w:p>
        </w:tc>
        <w:tc>
          <w:tcPr>
            <w:tcW w:w="992" w:type="dxa"/>
            <w:vMerge w:val="restart"/>
            <w:vAlign w:val="center"/>
          </w:tcPr>
          <w:p w14:paraId="713371B8" w14:textId="18C822AF" w:rsidR="00B058FB" w:rsidRPr="00D56EDF" w:rsidRDefault="00B058FB" w:rsidP="006F19E9">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34959A4C" w14:textId="25A4D936" w:rsidR="00B058FB" w:rsidRPr="00D56EDF" w:rsidRDefault="00B058FB" w:rsidP="00EC69FF">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restart"/>
            <w:vAlign w:val="center"/>
          </w:tcPr>
          <w:p w14:paraId="6A4D276E" w14:textId="7675977E" w:rsidR="00B058FB" w:rsidRPr="00D56EDF" w:rsidRDefault="00B058FB" w:rsidP="006F19E9">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2CEE8E4A" w14:textId="20C1FB18" w:rsidR="00B058FB" w:rsidRPr="00D56EDF" w:rsidRDefault="00B058FB" w:rsidP="00B701D8">
            <w:pPr>
              <w:jc w:val="both"/>
              <w:rPr>
                <w:rFonts w:ascii="Times New Roman" w:hAnsi="Times New Roman" w:cs="Times New Roman"/>
              </w:rPr>
            </w:pPr>
            <w:r w:rsidRPr="00D56EDF">
              <w:rPr>
                <w:rFonts w:ascii="Times New Roman" w:hAnsi="Times New Roman" w:cs="Times New Roman"/>
              </w:rPr>
              <w:t>Nhập vào chuỗi câu hỏi, trả về true nếu gửi câu hỏi thành công, ngược lại trả về false.</w:t>
            </w:r>
          </w:p>
        </w:tc>
      </w:tr>
      <w:tr w:rsidR="00B058FB" w:rsidRPr="00D56EDF" w14:paraId="39FB3963" w14:textId="77777777" w:rsidTr="00C23C78">
        <w:trPr>
          <w:trHeight w:val="712"/>
        </w:trPr>
        <w:tc>
          <w:tcPr>
            <w:tcW w:w="1555" w:type="dxa"/>
            <w:vMerge/>
            <w:vAlign w:val="center"/>
          </w:tcPr>
          <w:p w14:paraId="375E127C" w14:textId="510138BE" w:rsidR="00B058FB" w:rsidRPr="00D56EDF" w:rsidRDefault="00B058FB" w:rsidP="00932432">
            <w:pPr>
              <w:jc w:val="both"/>
              <w:rPr>
                <w:rFonts w:ascii="Times New Roman" w:hAnsi="Times New Roman" w:cs="Times New Roman"/>
              </w:rPr>
            </w:pPr>
          </w:p>
        </w:tc>
        <w:tc>
          <w:tcPr>
            <w:tcW w:w="992" w:type="dxa"/>
            <w:vMerge/>
            <w:vAlign w:val="center"/>
          </w:tcPr>
          <w:p w14:paraId="2EF7E87A" w14:textId="2AB910D9" w:rsidR="00B058FB" w:rsidRPr="00D56EDF" w:rsidRDefault="00B058FB" w:rsidP="006F19E9">
            <w:pPr>
              <w:jc w:val="center"/>
              <w:rPr>
                <w:rFonts w:ascii="Times New Roman" w:hAnsi="Times New Roman" w:cs="Times New Roman"/>
              </w:rPr>
            </w:pPr>
          </w:p>
        </w:tc>
        <w:tc>
          <w:tcPr>
            <w:tcW w:w="1592" w:type="dxa"/>
            <w:vAlign w:val="center"/>
          </w:tcPr>
          <w:p w14:paraId="779E6A75" w14:textId="65A5C8A5" w:rsidR="00B058FB" w:rsidRPr="00D56EDF" w:rsidRDefault="00B058FB" w:rsidP="006F19E9">
            <w:pPr>
              <w:jc w:val="center"/>
              <w:rPr>
                <w:rFonts w:ascii="Times New Roman" w:hAnsi="Times New Roman" w:cs="Times New Roman"/>
              </w:rPr>
            </w:pPr>
            <w:r w:rsidRPr="00D56EDF">
              <w:rPr>
                <w:rFonts w:ascii="Times New Roman" w:hAnsi="Times New Roman" w:cs="Times New Roman"/>
              </w:rPr>
              <w:t>CauHoi</w:t>
            </w:r>
          </w:p>
        </w:tc>
        <w:tc>
          <w:tcPr>
            <w:tcW w:w="959" w:type="dxa"/>
            <w:vAlign w:val="center"/>
          </w:tcPr>
          <w:p w14:paraId="1366F80D" w14:textId="29F0FC4A" w:rsidR="00B058FB" w:rsidRPr="00D56EDF" w:rsidRDefault="00B058FB" w:rsidP="006F19E9">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046D3C6" w14:textId="5CC5367D" w:rsidR="00B058FB" w:rsidRPr="00D56EDF" w:rsidRDefault="00B058FB" w:rsidP="006F19E9">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683756F4" w14:textId="4B2BD63B" w:rsidR="00B058FB" w:rsidRPr="00D56EDF" w:rsidRDefault="00B058FB" w:rsidP="006F19E9">
            <w:pPr>
              <w:jc w:val="center"/>
              <w:rPr>
                <w:rFonts w:ascii="Times New Roman" w:hAnsi="Times New Roman" w:cs="Times New Roman"/>
              </w:rPr>
            </w:pPr>
            <w:r w:rsidRPr="00D56EDF">
              <w:rPr>
                <w:rFonts w:ascii="Times New Roman" w:hAnsi="Times New Roman" w:cs="Times New Roman"/>
              </w:rPr>
              <w:t>500</w:t>
            </w:r>
          </w:p>
        </w:tc>
        <w:tc>
          <w:tcPr>
            <w:tcW w:w="993" w:type="dxa"/>
            <w:vMerge/>
            <w:vAlign w:val="center"/>
          </w:tcPr>
          <w:p w14:paraId="2E0FAA94" w14:textId="005921E2" w:rsidR="00B058FB" w:rsidRPr="00D56EDF" w:rsidRDefault="00B058FB" w:rsidP="006F19E9">
            <w:pPr>
              <w:jc w:val="center"/>
              <w:rPr>
                <w:rFonts w:ascii="Times New Roman" w:hAnsi="Times New Roman" w:cs="Times New Roman"/>
              </w:rPr>
            </w:pPr>
          </w:p>
        </w:tc>
        <w:tc>
          <w:tcPr>
            <w:tcW w:w="1701" w:type="dxa"/>
            <w:vMerge/>
            <w:vAlign w:val="center"/>
          </w:tcPr>
          <w:p w14:paraId="2A0FC4BC" w14:textId="05581FA0" w:rsidR="00B058FB" w:rsidRPr="00D56EDF" w:rsidRDefault="00B058FB" w:rsidP="00B701D8">
            <w:pPr>
              <w:jc w:val="both"/>
              <w:rPr>
                <w:rFonts w:ascii="Times New Roman" w:hAnsi="Times New Roman" w:cs="Times New Roman"/>
              </w:rPr>
            </w:pPr>
          </w:p>
        </w:tc>
      </w:tr>
      <w:tr w:rsidR="00B058FB" w:rsidRPr="00D56EDF" w14:paraId="68FD8B66" w14:textId="77777777" w:rsidTr="00C23C78">
        <w:trPr>
          <w:trHeight w:val="712"/>
        </w:trPr>
        <w:tc>
          <w:tcPr>
            <w:tcW w:w="1555" w:type="dxa"/>
            <w:vMerge/>
            <w:vAlign w:val="center"/>
          </w:tcPr>
          <w:p w14:paraId="4A0943CB" w14:textId="77777777" w:rsidR="00B058FB" w:rsidRPr="00D56EDF" w:rsidRDefault="00B058FB" w:rsidP="00932432">
            <w:pPr>
              <w:jc w:val="both"/>
              <w:rPr>
                <w:rFonts w:ascii="Times New Roman" w:hAnsi="Times New Roman" w:cs="Times New Roman"/>
              </w:rPr>
            </w:pPr>
          </w:p>
        </w:tc>
        <w:tc>
          <w:tcPr>
            <w:tcW w:w="992" w:type="dxa"/>
            <w:vMerge/>
            <w:vAlign w:val="center"/>
          </w:tcPr>
          <w:p w14:paraId="607A9611" w14:textId="77777777" w:rsidR="00B058FB" w:rsidRPr="00D56EDF" w:rsidRDefault="00B058FB" w:rsidP="004545E1">
            <w:pPr>
              <w:jc w:val="center"/>
              <w:rPr>
                <w:rFonts w:ascii="Times New Roman" w:hAnsi="Times New Roman" w:cs="Times New Roman"/>
              </w:rPr>
            </w:pPr>
          </w:p>
        </w:tc>
        <w:tc>
          <w:tcPr>
            <w:tcW w:w="4252" w:type="dxa"/>
            <w:gridSpan w:val="4"/>
            <w:vAlign w:val="center"/>
          </w:tcPr>
          <w:p w14:paraId="66854E0E" w14:textId="110FB169" w:rsidR="00B058FB" w:rsidRPr="00D56EDF" w:rsidRDefault="00B058FB" w:rsidP="004545E1">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ign w:val="center"/>
          </w:tcPr>
          <w:p w14:paraId="23105703" w14:textId="77777777" w:rsidR="00B058FB" w:rsidRPr="00D56EDF" w:rsidRDefault="00B058FB" w:rsidP="004545E1">
            <w:pPr>
              <w:jc w:val="center"/>
              <w:rPr>
                <w:rFonts w:ascii="Times New Roman" w:hAnsi="Times New Roman" w:cs="Times New Roman"/>
              </w:rPr>
            </w:pPr>
          </w:p>
        </w:tc>
        <w:tc>
          <w:tcPr>
            <w:tcW w:w="1701" w:type="dxa"/>
            <w:vMerge/>
            <w:vAlign w:val="center"/>
          </w:tcPr>
          <w:p w14:paraId="44E6E575" w14:textId="77777777" w:rsidR="00B058FB" w:rsidRPr="00D56EDF" w:rsidRDefault="00B058FB" w:rsidP="00B701D8">
            <w:pPr>
              <w:jc w:val="both"/>
              <w:rPr>
                <w:rFonts w:ascii="Times New Roman" w:hAnsi="Times New Roman" w:cs="Times New Roman"/>
              </w:rPr>
            </w:pPr>
          </w:p>
        </w:tc>
      </w:tr>
      <w:tr w:rsidR="008D7802" w:rsidRPr="00D56EDF" w14:paraId="3108DA3A" w14:textId="77777777" w:rsidTr="00C23C78">
        <w:trPr>
          <w:trHeight w:val="712"/>
        </w:trPr>
        <w:tc>
          <w:tcPr>
            <w:tcW w:w="1555" w:type="dxa"/>
            <w:vMerge w:val="restart"/>
            <w:vAlign w:val="center"/>
          </w:tcPr>
          <w:p w14:paraId="2228B14E" w14:textId="63571CC2" w:rsidR="008D7802" w:rsidRPr="00D56EDF" w:rsidRDefault="008D7802" w:rsidP="00932432">
            <w:pPr>
              <w:jc w:val="both"/>
              <w:rPr>
                <w:rFonts w:ascii="Times New Roman" w:hAnsi="Times New Roman" w:cs="Times New Roman"/>
              </w:rPr>
            </w:pPr>
            <w:r w:rsidRPr="00D56EDF">
              <w:rPr>
                <w:rFonts w:ascii="Times New Roman" w:hAnsi="Times New Roman" w:cs="Times New Roman"/>
              </w:rPr>
              <w:t>gopY</w:t>
            </w:r>
          </w:p>
        </w:tc>
        <w:tc>
          <w:tcPr>
            <w:tcW w:w="992" w:type="dxa"/>
            <w:vMerge w:val="restart"/>
            <w:vAlign w:val="center"/>
          </w:tcPr>
          <w:p w14:paraId="0E26C02D" w14:textId="2792B04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Public</w:t>
            </w:r>
          </w:p>
        </w:tc>
        <w:tc>
          <w:tcPr>
            <w:tcW w:w="1592" w:type="dxa"/>
            <w:vAlign w:val="center"/>
          </w:tcPr>
          <w:p w14:paraId="7FA732B8" w14:textId="7797C272" w:rsidR="008D7802" w:rsidRPr="00D56EDF" w:rsidRDefault="008D7802" w:rsidP="004545E1">
            <w:pPr>
              <w:jc w:val="center"/>
              <w:rPr>
                <w:rFonts w:ascii="Times New Roman" w:hAnsi="Times New Roman" w:cs="Times New Roman"/>
              </w:rPr>
            </w:pPr>
            <w:r w:rsidRPr="00D56EDF">
              <w:rPr>
                <w:rFonts w:ascii="Times New Roman" w:hAnsi="Times New Roman" w:cs="Times New Roman"/>
              </w:rPr>
              <w:t>GopY</w:t>
            </w:r>
          </w:p>
        </w:tc>
        <w:tc>
          <w:tcPr>
            <w:tcW w:w="959" w:type="dxa"/>
            <w:vAlign w:val="center"/>
          </w:tcPr>
          <w:p w14:paraId="4C51BBC6" w14:textId="3F348043" w:rsidR="008D7802" w:rsidRPr="00D56EDF" w:rsidRDefault="008D7802" w:rsidP="004545E1">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69D6960" w14:textId="5C29647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FE08EE6" w14:textId="3B0089DE" w:rsidR="008D7802" w:rsidRPr="00D56EDF" w:rsidRDefault="008D7802" w:rsidP="004545E1">
            <w:pPr>
              <w:jc w:val="center"/>
              <w:rPr>
                <w:rFonts w:ascii="Times New Roman" w:hAnsi="Times New Roman" w:cs="Times New Roman"/>
              </w:rPr>
            </w:pPr>
            <w:r w:rsidRPr="00D56EDF">
              <w:rPr>
                <w:rFonts w:ascii="Times New Roman" w:hAnsi="Times New Roman" w:cs="Times New Roman"/>
              </w:rPr>
              <w:t>500</w:t>
            </w:r>
          </w:p>
        </w:tc>
        <w:tc>
          <w:tcPr>
            <w:tcW w:w="993" w:type="dxa"/>
            <w:vMerge w:val="restart"/>
            <w:vAlign w:val="center"/>
          </w:tcPr>
          <w:p w14:paraId="34D6CD52" w14:textId="405B614F" w:rsidR="008D7802" w:rsidRPr="00D56EDF" w:rsidRDefault="008D7802" w:rsidP="004545E1">
            <w:pPr>
              <w:jc w:val="center"/>
              <w:rPr>
                <w:rFonts w:ascii="Times New Roman" w:hAnsi="Times New Roman" w:cs="Times New Roman"/>
              </w:rPr>
            </w:pPr>
            <w:r w:rsidRPr="00D56EDF">
              <w:rPr>
                <w:rFonts w:ascii="Times New Roman" w:hAnsi="Times New Roman" w:cs="Times New Roman"/>
              </w:rPr>
              <w:t>Boolean</w:t>
            </w:r>
          </w:p>
        </w:tc>
        <w:tc>
          <w:tcPr>
            <w:tcW w:w="1701" w:type="dxa"/>
            <w:vMerge w:val="restart"/>
            <w:vAlign w:val="center"/>
          </w:tcPr>
          <w:p w14:paraId="2F8F8C5F" w14:textId="34C95D30" w:rsidR="008D7802" w:rsidRPr="00D56EDF" w:rsidRDefault="008D7802" w:rsidP="00B701D8">
            <w:pPr>
              <w:jc w:val="both"/>
              <w:rPr>
                <w:rFonts w:ascii="Times New Roman" w:hAnsi="Times New Roman" w:cs="Times New Roman"/>
              </w:rPr>
            </w:pPr>
            <w:r w:rsidRPr="00D56EDF">
              <w:rPr>
                <w:rFonts w:ascii="Times New Roman" w:hAnsi="Times New Roman" w:cs="Times New Roman"/>
              </w:rPr>
              <w:t>Nhập vào chuỗi góp ý, trả về true nếu gửi góp ý thành công, ngược lại trả về false.</w:t>
            </w:r>
          </w:p>
        </w:tc>
      </w:tr>
      <w:tr w:rsidR="008D7802" w:rsidRPr="00D56EDF" w14:paraId="37DB3D3C" w14:textId="77777777" w:rsidTr="00C23C78">
        <w:trPr>
          <w:trHeight w:val="712"/>
        </w:trPr>
        <w:tc>
          <w:tcPr>
            <w:tcW w:w="1555" w:type="dxa"/>
            <w:vMerge/>
            <w:vAlign w:val="center"/>
          </w:tcPr>
          <w:p w14:paraId="2E96028C" w14:textId="77777777" w:rsidR="008D7802" w:rsidRPr="00D56EDF" w:rsidRDefault="008D7802" w:rsidP="00932432">
            <w:pPr>
              <w:jc w:val="both"/>
              <w:rPr>
                <w:rFonts w:ascii="Times New Roman" w:hAnsi="Times New Roman" w:cs="Times New Roman"/>
              </w:rPr>
            </w:pPr>
          </w:p>
        </w:tc>
        <w:tc>
          <w:tcPr>
            <w:tcW w:w="992" w:type="dxa"/>
            <w:vMerge/>
            <w:vAlign w:val="center"/>
          </w:tcPr>
          <w:p w14:paraId="4BEC7632" w14:textId="77777777" w:rsidR="008D7802" w:rsidRPr="00D56EDF" w:rsidRDefault="008D7802" w:rsidP="004545E1">
            <w:pPr>
              <w:jc w:val="center"/>
              <w:rPr>
                <w:rFonts w:ascii="Times New Roman" w:hAnsi="Times New Roman" w:cs="Times New Roman"/>
              </w:rPr>
            </w:pPr>
          </w:p>
        </w:tc>
        <w:tc>
          <w:tcPr>
            <w:tcW w:w="4252" w:type="dxa"/>
            <w:gridSpan w:val="4"/>
            <w:vAlign w:val="center"/>
          </w:tcPr>
          <w:p w14:paraId="4A4BBA2C" w14:textId="716249EA" w:rsidR="008D7802" w:rsidRPr="00D56EDF" w:rsidRDefault="008D7802" w:rsidP="004545E1">
            <w:pPr>
              <w:jc w:val="center"/>
              <w:rPr>
                <w:rFonts w:ascii="Times New Roman" w:hAnsi="Times New Roman" w:cs="Times New Roman"/>
              </w:rPr>
            </w:pPr>
            <w:r w:rsidRPr="00D56EDF">
              <w:rPr>
                <w:rFonts w:ascii="Times New Roman" w:hAnsi="Times New Roman" w:cs="Times New Roman"/>
              </w:rPr>
              <w:t>Có 1 tham số</w:t>
            </w:r>
          </w:p>
        </w:tc>
        <w:tc>
          <w:tcPr>
            <w:tcW w:w="993" w:type="dxa"/>
            <w:vMerge/>
            <w:vAlign w:val="center"/>
          </w:tcPr>
          <w:p w14:paraId="56320E50" w14:textId="77777777" w:rsidR="008D7802" w:rsidRPr="00D56EDF" w:rsidRDefault="008D7802" w:rsidP="004545E1">
            <w:pPr>
              <w:jc w:val="center"/>
              <w:rPr>
                <w:rFonts w:ascii="Times New Roman" w:hAnsi="Times New Roman" w:cs="Times New Roman"/>
              </w:rPr>
            </w:pPr>
          </w:p>
        </w:tc>
        <w:tc>
          <w:tcPr>
            <w:tcW w:w="1701" w:type="dxa"/>
            <w:vMerge/>
            <w:vAlign w:val="center"/>
          </w:tcPr>
          <w:p w14:paraId="595BF538" w14:textId="77777777" w:rsidR="008D7802" w:rsidRPr="00D56EDF" w:rsidRDefault="008D7802" w:rsidP="00B701D8">
            <w:pPr>
              <w:jc w:val="both"/>
              <w:rPr>
                <w:rFonts w:ascii="Times New Roman" w:hAnsi="Times New Roman" w:cs="Times New Roman"/>
              </w:rPr>
            </w:pPr>
          </w:p>
        </w:tc>
      </w:tr>
      <w:tr w:rsidR="004545E1" w:rsidRPr="00D56EDF" w14:paraId="79449CAA" w14:textId="77777777" w:rsidTr="00C23C78">
        <w:trPr>
          <w:trHeight w:val="712"/>
        </w:trPr>
        <w:tc>
          <w:tcPr>
            <w:tcW w:w="1555" w:type="dxa"/>
            <w:vAlign w:val="center"/>
          </w:tcPr>
          <w:p w14:paraId="6F1BF3EF" w14:textId="61F042DC" w:rsidR="004545E1" w:rsidRPr="00D56EDF" w:rsidRDefault="004545E1" w:rsidP="00932432">
            <w:pPr>
              <w:jc w:val="both"/>
              <w:rPr>
                <w:rFonts w:ascii="Times New Roman" w:hAnsi="Times New Roman" w:cs="Times New Roman"/>
              </w:rPr>
            </w:pPr>
            <w:r w:rsidRPr="00D56EDF">
              <w:rPr>
                <w:rFonts w:ascii="Times New Roman" w:hAnsi="Times New Roman" w:cs="Times New Roman"/>
              </w:rPr>
              <w:t>baoLoi</w:t>
            </w:r>
          </w:p>
        </w:tc>
        <w:tc>
          <w:tcPr>
            <w:tcW w:w="992" w:type="dxa"/>
            <w:vAlign w:val="center"/>
          </w:tcPr>
          <w:p w14:paraId="1E6A08E5" w14:textId="4F88831A" w:rsidR="004545E1" w:rsidRPr="00D56EDF" w:rsidRDefault="004545E1" w:rsidP="004545E1">
            <w:pPr>
              <w:jc w:val="center"/>
              <w:rPr>
                <w:rFonts w:ascii="Times New Roman" w:hAnsi="Times New Roman" w:cs="Times New Roman"/>
              </w:rPr>
            </w:pPr>
            <w:r w:rsidRPr="00D56EDF">
              <w:rPr>
                <w:rFonts w:ascii="Times New Roman" w:hAnsi="Times New Roman" w:cs="Times New Roman"/>
              </w:rPr>
              <w:t>Public</w:t>
            </w:r>
          </w:p>
        </w:tc>
        <w:tc>
          <w:tcPr>
            <w:tcW w:w="1592" w:type="dxa"/>
            <w:vAlign w:val="center"/>
          </w:tcPr>
          <w:p w14:paraId="64E3F069" w14:textId="64304C29" w:rsidR="004545E1" w:rsidRPr="00D56EDF" w:rsidRDefault="004545E1" w:rsidP="004545E1">
            <w:pPr>
              <w:jc w:val="center"/>
              <w:rPr>
                <w:rFonts w:ascii="Times New Roman" w:hAnsi="Times New Roman" w:cs="Times New Roman"/>
              </w:rPr>
            </w:pPr>
            <w:r w:rsidRPr="00D56EDF">
              <w:rPr>
                <w:rFonts w:ascii="Times New Roman" w:hAnsi="Times New Roman" w:cs="Times New Roman"/>
              </w:rPr>
              <w:t>BaoLoi</w:t>
            </w:r>
          </w:p>
        </w:tc>
        <w:tc>
          <w:tcPr>
            <w:tcW w:w="959" w:type="dxa"/>
            <w:vAlign w:val="center"/>
          </w:tcPr>
          <w:p w14:paraId="178AE754" w14:textId="4C801E59" w:rsidR="004545E1" w:rsidRPr="00D56EDF" w:rsidRDefault="004545E1" w:rsidP="004545E1">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6D94CAB" w14:textId="6A191D36" w:rsidR="004545E1" w:rsidRPr="00D56EDF" w:rsidRDefault="004545E1" w:rsidP="004545E1">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95F1D15" w14:textId="60829B7F" w:rsidR="004545E1" w:rsidRPr="00D56EDF" w:rsidRDefault="004545E1" w:rsidP="004545E1">
            <w:pPr>
              <w:jc w:val="center"/>
              <w:rPr>
                <w:rFonts w:ascii="Times New Roman" w:hAnsi="Times New Roman" w:cs="Times New Roman"/>
              </w:rPr>
            </w:pPr>
            <w:r w:rsidRPr="00D56EDF">
              <w:rPr>
                <w:rFonts w:ascii="Times New Roman" w:hAnsi="Times New Roman" w:cs="Times New Roman"/>
              </w:rPr>
              <w:t>500</w:t>
            </w:r>
          </w:p>
        </w:tc>
        <w:tc>
          <w:tcPr>
            <w:tcW w:w="993" w:type="dxa"/>
            <w:vAlign w:val="center"/>
          </w:tcPr>
          <w:p w14:paraId="70EB63C0" w14:textId="0D945325" w:rsidR="004545E1" w:rsidRPr="00D56EDF" w:rsidRDefault="004545E1" w:rsidP="004545E1">
            <w:pPr>
              <w:jc w:val="center"/>
              <w:rPr>
                <w:rFonts w:ascii="Times New Roman" w:hAnsi="Times New Roman" w:cs="Times New Roman"/>
              </w:rPr>
            </w:pPr>
            <w:r w:rsidRPr="00D56EDF">
              <w:rPr>
                <w:rFonts w:ascii="Times New Roman" w:hAnsi="Times New Roman" w:cs="Times New Roman"/>
              </w:rPr>
              <w:t>Boolean</w:t>
            </w:r>
          </w:p>
        </w:tc>
        <w:tc>
          <w:tcPr>
            <w:tcW w:w="1701" w:type="dxa"/>
            <w:vAlign w:val="center"/>
          </w:tcPr>
          <w:p w14:paraId="115EB4A3" w14:textId="2DD1CAC8" w:rsidR="004545E1" w:rsidRPr="00D56EDF" w:rsidRDefault="004545E1" w:rsidP="00B701D8">
            <w:pPr>
              <w:jc w:val="both"/>
              <w:rPr>
                <w:rFonts w:ascii="Times New Roman" w:hAnsi="Times New Roman" w:cs="Times New Roman"/>
              </w:rPr>
            </w:pPr>
            <w:r w:rsidRPr="00D56EDF">
              <w:rPr>
                <w:rFonts w:ascii="Times New Roman" w:hAnsi="Times New Roman" w:cs="Times New Roman"/>
              </w:rPr>
              <w:t>Nhập vào chuỗi báo lỗi, trả về true nếu gửi báo lỗi thành công, ngược lại trả về false.</w:t>
            </w:r>
          </w:p>
        </w:tc>
      </w:tr>
      <w:tr w:rsidR="000B0E75" w:rsidRPr="00D56EDF" w14:paraId="3C1B9966" w14:textId="77777777" w:rsidTr="00C23C78">
        <w:trPr>
          <w:trHeight w:val="712"/>
        </w:trPr>
        <w:tc>
          <w:tcPr>
            <w:tcW w:w="1555" w:type="dxa"/>
            <w:vAlign w:val="center"/>
          </w:tcPr>
          <w:p w14:paraId="6D750AA9" w14:textId="4A0768F5" w:rsidR="000B0E75" w:rsidRPr="00D56EDF" w:rsidRDefault="000B0E75" w:rsidP="00932432">
            <w:pPr>
              <w:jc w:val="both"/>
              <w:rPr>
                <w:rFonts w:ascii="Times New Roman" w:hAnsi="Times New Roman" w:cs="Times New Roman"/>
              </w:rPr>
            </w:pPr>
            <w:r w:rsidRPr="00D56EDF">
              <w:rPr>
                <w:rFonts w:ascii="Times New Roman" w:hAnsi="Times New Roman" w:cs="Times New Roman"/>
              </w:rPr>
              <w:t>quenMatKhau</w:t>
            </w:r>
          </w:p>
        </w:tc>
        <w:tc>
          <w:tcPr>
            <w:tcW w:w="992" w:type="dxa"/>
            <w:vAlign w:val="center"/>
          </w:tcPr>
          <w:p w14:paraId="3E26F1C7" w14:textId="52EBEB6D" w:rsidR="000B0E75" w:rsidRPr="00D56EDF" w:rsidRDefault="000B0E75" w:rsidP="004545E1">
            <w:pPr>
              <w:jc w:val="center"/>
              <w:rPr>
                <w:rFonts w:ascii="Times New Roman" w:hAnsi="Times New Roman" w:cs="Times New Roman"/>
              </w:rPr>
            </w:pPr>
            <w:r w:rsidRPr="00D56EDF">
              <w:rPr>
                <w:rFonts w:ascii="Times New Roman" w:hAnsi="Times New Roman" w:cs="Times New Roman"/>
              </w:rPr>
              <w:t>Public</w:t>
            </w:r>
          </w:p>
        </w:tc>
        <w:tc>
          <w:tcPr>
            <w:tcW w:w="4252" w:type="dxa"/>
            <w:gridSpan w:val="4"/>
            <w:vAlign w:val="center"/>
          </w:tcPr>
          <w:p w14:paraId="108E3789" w14:textId="0BBAB762" w:rsidR="000B0E75" w:rsidRPr="00D56EDF" w:rsidRDefault="000B0E75" w:rsidP="004545E1">
            <w:pPr>
              <w:jc w:val="center"/>
              <w:rPr>
                <w:rFonts w:ascii="Times New Roman" w:hAnsi="Times New Roman" w:cs="Times New Roman"/>
              </w:rPr>
            </w:pPr>
            <w:r w:rsidRPr="00D56EDF">
              <w:rPr>
                <w:rFonts w:ascii="Times New Roman" w:hAnsi="Times New Roman" w:cs="Times New Roman"/>
              </w:rPr>
              <w:t>Không có tham số</w:t>
            </w:r>
          </w:p>
        </w:tc>
        <w:tc>
          <w:tcPr>
            <w:tcW w:w="993" w:type="dxa"/>
            <w:vAlign w:val="center"/>
          </w:tcPr>
          <w:p w14:paraId="3AF52F5A" w14:textId="65EE76C5" w:rsidR="000B0E75" w:rsidRPr="00D56EDF" w:rsidRDefault="006206B5" w:rsidP="004545E1">
            <w:pPr>
              <w:jc w:val="center"/>
              <w:rPr>
                <w:rFonts w:ascii="Times New Roman" w:hAnsi="Times New Roman" w:cs="Times New Roman"/>
              </w:rPr>
            </w:pPr>
            <w:r w:rsidRPr="00D56EDF">
              <w:rPr>
                <w:rFonts w:ascii="Times New Roman" w:hAnsi="Times New Roman" w:cs="Times New Roman"/>
              </w:rPr>
              <w:t>String</w:t>
            </w:r>
          </w:p>
        </w:tc>
        <w:tc>
          <w:tcPr>
            <w:tcW w:w="1701" w:type="dxa"/>
            <w:vAlign w:val="center"/>
          </w:tcPr>
          <w:p w14:paraId="6B266C74" w14:textId="7EBF9261" w:rsidR="000B0E75" w:rsidRPr="00D56EDF" w:rsidRDefault="00676ED3" w:rsidP="00B701D8">
            <w:pPr>
              <w:jc w:val="both"/>
              <w:rPr>
                <w:rFonts w:ascii="Times New Roman" w:hAnsi="Times New Roman" w:cs="Times New Roman"/>
              </w:rPr>
            </w:pPr>
            <w:r w:rsidRPr="00D56EDF">
              <w:rPr>
                <w:rFonts w:ascii="Times New Roman" w:hAnsi="Times New Roman" w:cs="Times New Roman"/>
              </w:rPr>
              <w:t>Trả về đường link reset mật khẩu.</w:t>
            </w: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7928ACA" w:rsidR="00F92095" w:rsidRDefault="00F92095" w:rsidP="009E4F13">
      <w:pPr>
        <w:pStyle w:val="Heading3"/>
        <w:rPr>
          <w:szCs w:val="26"/>
        </w:rPr>
      </w:pPr>
      <w:r w:rsidRPr="009E4F13">
        <w:t>3.2.</w:t>
      </w:r>
      <w:r w:rsidR="00190D24">
        <w:t>2</w:t>
      </w:r>
      <w:r w:rsidRPr="009E4F13">
        <w:t xml:space="preserve"> Lớp Độc giả</w:t>
      </w:r>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06728E98" w:rsidR="004E1711" w:rsidRPr="00EF6EE3" w:rsidRDefault="004E1711" w:rsidP="004E1711">
      <w:pPr>
        <w:pStyle w:val="Heading4"/>
      </w:pPr>
      <w:r w:rsidRPr="00EF6EE3">
        <w:lastRenderedPageBreak/>
        <w:t>3.2.</w:t>
      </w:r>
      <w:r w:rsidR="00190D24">
        <w:t>2</w:t>
      </w:r>
      <w:r w:rsidRPr="00EF6EE3">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8C5847">
        <w:trPr>
          <w:trHeight w:val="567"/>
          <w:tblHeader/>
          <w:jc w:val="center"/>
        </w:trPr>
        <w:tc>
          <w:tcPr>
            <w:tcW w:w="1047" w:type="pct"/>
            <w:vAlign w:val="center"/>
          </w:tcPr>
          <w:p w14:paraId="03FDC720"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8C5847">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8C5847">
        <w:trPr>
          <w:trHeight w:val="567"/>
          <w:jc w:val="center"/>
        </w:trPr>
        <w:tc>
          <w:tcPr>
            <w:tcW w:w="1047" w:type="pct"/>
            <w:vAlign w:val="center"/>
          </w:tcPr>
          <w:p w14:paraId="17636F3A" w14:textId="3810178D" w:rsidR="000C7E80" w:rsidRPr="00D56EDF" w:rsidRDefault="00F704B8" w:rsidP="008C5847">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8C584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8C5847">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8C5847">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8C5847">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8C5847">
        <w:trPr>
          <w:trHeight w:val="567"/>
          <w:jc w:val="center"/>
        </w:trPr>
        <w:tc>
          <w:tcPr>
            <w:tcW w:w="1047" w:type="pct"/>
            <w:vAlign w:val="center"/>
          </w:tcPr>
          <w:p w14:paraId="1C7F4D95" w14:textId="6B266FDC" w:rsidR="00806882" w:rsidRPr="00D56EDF" w:rsidRDefault="00806882" w:rsidP="00806882">
            <w:pPr>
              <w:pStyle w:val="NormalWeb"/>
              <w:spacing w:before="240"/>
              <w:jc w:val="both"/>
              <w:rPr>
                <w:sz w:val="22"/>
                <w:szCs w:val="22"/>
              </w:rPr>
            </w:pPr>
            <w:r>
              <w:rPr>
                <w:color w:val="000000"/>
                <w:sz w:val="22"/>
                <w:szCs w:val="22"/>
              </w:rPr>
              <w:t>DiaChi</w:t>
            </w:r>
          </w:p>
          <w:p w14:paraId="5AD007CC" w14:textId="77777777" w:rsidR="00806882" w:rsidRPr="00D56EDF" w:rsidRDefault="00806882" w:rsidP="00806882">
            <w:pPr>
              <w:jc w:val="both"/>
              <w:rPr>
                <w:rFonts w:ascii="Times New Roman" w:hAnsi="Times New Roman" w:cs="Times New Roman"/>
                <w:lang w:val="en-US"/>
              </w:rPr>
            </w:pPr>
          </w:p>
        </w:tc>
        <w:tc>
          <w:tcPr>
            <w:tcW w:w="485" w:type="pct"/>
            <w:vAlign w:val="center"/>
          </w:tcPr>
          <w:p w14:paraId="79C7FF90" w14:textId="61BE8436" w:rsidR="00806882" w:rsidRPr="00D56EDF" w:rsidRDefault="00A966E9" w:rsidP="0080688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80688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806882">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806882">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806882">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4DAF6833" w:rsidR="00580602" w:rsidRPr="00EF6EE3" w:rsidRDefault="00580602" w:rsidP="00580602">
      <w:pPr>
        <w:pStyle w:val="Heading4"/>
      </w:pPr>
      <w:r w:rsidRPr="00EF6EE3">
        <w:t>3.2.</w:t>
      </w:r>
      <w:r w:rsidR="00190D24">
        <w:t>2</w:t>
      </w:r>
      <w:r w:rsidRPr="00EF6EE3">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582302" w:rsidRPr="00C04B1D" w14:paraId="2888F9C6" w14:textId="77777777" w:rsidTr="00674B83">
        <w:trPr>
          <w:trHeight w:val="1253"/>
        </w:trPr>
        <w:tc>
          <w:tcPr>
            <w:tcW w:w="1555" w:type="dxa"/>
            <w:vAlign w:val="center"/>
          </w:tcPr>
          <w:p w14:paraId="0C6B7304"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112827D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4C8E00BB"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7EBEEFA7"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224754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2BB3B73A"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674B83">
        <w:trPr>
          <w:trHeight w:val="1253"/>
        </w:trPr>
        <w:tc>
          <w:tcPr>
            <w:tcW w:w="1555" w:type="dxa"/>
            <w:vAlign w:val="center"/>
          </w:tcPr>
          <w:p w14:paraId="29E2E245" w14:textId="0F3714BE" w:rsidR="00582302" w:rsidRPr="00C04B1D" w:rsidRDefault="00582302" w:rsidP="008C5847">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1134" w:type="dxa"/>
            <w:vAlign w:val="center"/>
          </w:tcPr>
          <w:p w14:paraId="000F3388"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238A04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316A972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61354081" w14:textId="4E4E6E85" w:rsidR="00582302" w:rsidRPr="00C04B1D" w:rsidRDefault="00582302" w:rsidP="008C5847">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674B83">
        <w:trPr>
          <w:trHeight w:val="845"/>
        </w:trPr>
        <w:tc>
          <w:tcPr>
            <w:tcW w:w="1555" w:type="dxa"/>
            <w:vMerge w:val="restart"/>
            <w:vAlign w:val="center"/>
          </w:tcPr>
          <w:p w14:paraId="21A46B14" w14:textId="025C2F8D" w:rsidR="00582302" w:rsidRPr="00C04B1D" w:rsidRDefault="00582302" w:rsidP="008C5847">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1134" w:type="dxa"/>
            <w:vMerge w:val="restart"/>
            <w:vAlign w:val="center"/>
          </w:tcPr>
          <w:p w14:paraId="3BACAD9E"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A8D4795"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49002061"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24E70FBE" w14:textId="41791769" w:rsidR="00582302" w:rsidRPr="00C04B1D" w:rsidRDefault="00582302" w:rsidP="008C5847">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674B83">
        <w:trPr>
          <w:trHeight w:val="906"/>
        </w:trPr>
        <w:tc>
          <w:tcPr>
            <w:tcW w:w="1555" w:type="dxa"/>
            <w:vMerge/>
            <w:vAlign w:val="center"/>
          </w:tcPr>
          <w:p w14:paraId="58E3A319" w14:textId="77777777" w:rsidR="00582302" w:rsidRPr="00C04B1D" w:rsidRDefault="00582302" w:rsidP="008C5847">
            <w:pPr>
              <w:jc w:val="both"/>
              <w:rPr>
                <w:rFonts w:ascii="Times New Roman" w:hAnsi="Times New Roman" w:cs="Times New Roman"/>
              </w:rPr>
            </w:pPr>
          </w:p>
        </w:tc>
        <w:tc>
          <w:tcPr>
            <w:tcW w:w="1134" w:type="dxa"/>
            <w:vMerge/>
            <w:vAlign w:val="center"/>
          </w:tcPr>
          <w:p w14:paraId="2FF4DD42" w14:textId="77777777" w:rsidR="00582302" w:rsidRPr="00C04B1D" w:rsidRDefault="00582302" w:rsidP="008C5847">
            <w:pPr>
              <w:jc w:val="center"/>
              <w:rPr>
                <w:rFonts w:ascii="Times New Roman" w:hAnsi="Times New Roman" w:cs="Times New Roman"/>
              </w:rPr>
            </w:pPr>
          </w:p>
        </w:tc>
        <w:tc>
          <w:tcPr>
            <w:tcW w:w="1450" w:type="dxa"/>
            <w:vAlign w:val="center"/>
          </w:tcPr>
          <w:p w14:paraId="5FD90B62" w14:textId="4A51DA72" w:rsidR="00582302" w:rsidRPr="00C04B1D" w:rsidRDefault="00E557F7" w:rsidP="008C5847">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959" w:type="dxa"/>
            <w:vAlign w:val="center"/>
          </w:tcPr>
          <w:p w14:paraId="2496A9B6"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213447D6" w14:textId="77777777" w:rsidR="00582302" w:rsidRPr="00C04B1D" w:rsidRDefault="00582302" w:rsidP="008C5847">
            <w:pPr>
              <w:jc w:val="center"/>
              <w:rPr>
                <w:rFonts w:ascii="Times New Roman" w:hAnsi="Times New Roman" w:cs="Times New Roman"/>
              </w:rPr>
            </w:pPr>
          </w:p>
        </w:tc>
        <w:tc>
          <w:tcPr>
            <w:tcW w:w="1701" w:type="dxa"/>
            <w:vMerge/>
            <w:vAlign w:val="center"/>
          </w:tcPr>
          <w:p w14:paraId="6DB4B1C9" w14:textId="77777777" w:rsidR="00582302" w:rsidRPr="00C04B1D" w:rsidRDefault="00582302" w:rsidP="008C5847">
            <w:pPr>
              <w:jc w:val="both"/>
              <w:rPr>
                <w:rFonts w:ascii="Times New Roman" w:hAnsi="Times New Roman" w:cs="Times New Roman"/>
              </w:rPr>
            </w:pPr>
          </w:p>
        </w:tc>
      </w:tr>
      <w:tr w:rsidR="00582302" w:rsidRPr="00C04B1D" w14:paraId="19150DD9" w14:textId="77777777" w:rsidTr="00674B83">
        <w:trPr>
          <w:trHeight w:val="680"/>
        </w:trPr>
        <w:tc>
          <w:tcPr>
            <w:tcW w:w="1555" w:type="dxa"/>
            <w:vMerge w:val="restart"/>
            <w:vAlign w:val="center"/>
          </w:tcPr>
          <w:p w14:paraId="74147002" w14:textId="63AC455E" w:rsidR="00582302" w:rsidRPr="00C04B1D" w:rsidRDefault="001169CE" w:rsidP="008C5847">
            <w:pPr>
              <w:jc w:val="both"/>
              <w:rPr>
                <w:rFonts w:ascii="Times New Roman" w:hAnsi="Times New Roman" w:cs="Times New Roman"/>
              </w:rPr>
            </w:pPr>
            <w:r>
              <w:rPr>
                <w:rFonts w:ascii="Times New Roman" w:hAnsi="Times New Roman" w:cs="Times New Roman"/>
              </w:rPr>
              <w:t>deXuatSach()</w:t>
            </w:r>
          </w:p>
        </w:tc>
        <w:tc>
          <w:tcPr>
            <w:tcW w:w="1134" w:type="dxa"/>
            <w:vMerge w:val="restart"/>
            <w:vAlign w:val="center"/>
          </w:tcPr>
          <w:p w14:paraId="4F19E746" w14:textId="77F029D5" w:rsidR="00582302" w:rsidRPr="00C04B1D" w:rsidRDefault="00364042" w:rsidP="008C5847">
            <w:pPr>
              <w:jc w:val="center"/>
              <w:rPr>
                <w:rFonts w:ascii="Times New Roman" w:hAnsi="Times New Roman" w:cs="Times New Roman"/>
              </w:rPr>
            </w:pPr>
            <w:r>
              <w:rPr>
                <w:rFonts w:ascii="Times New Roman" w:hAnsi="Times New Roman" w:cs="Times New Roman"/>
              </w:rPr>
              <w:t>Public</w:t>
            </w:r>
          </w:p>
        </w:tc>
        <w:tc>
          <w:tcPr>
            <w:tcW w:w="4110" w:type="dxa"/>
            <w:gridSpan w:val="4"/>
            <w:vAlign w:val="center"/>
          </w:tcPr>
          <w:p w14:paraId="2FCA4DA9" w14:textId="7BEF8F5C" w:rsidR="00582302" w:rsidRPr="00C04B1D" w:rsidRDefault="00582302" w:rsidP="008C5847">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7F120F14" w14:textId="2AB29286" w:rsidR="00582302" w:rsidRPr="00C04B1D" w:rsidRDefault="004A3A09" w:rsidP="008C5847">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72D9656D" w14:textId="609DA2BF" w:rsidR="00582302" w:rsidRPr="00C04B1D" w:rsidRDefault="00C8493B" w:rsidP="008C5847">
            <w:pPr>
              <w:jc w:val="both"/>
              <w:rPr>
                <w:rFonts w:ascii="Times New Roman" w:hAnsi="Times New Roman" w:cs="Times New Roman"/>
              </w:rPr>
            </w:pPr>
            <w:r>
              <w:rPr>
                <w:rFonts w:ascii="Times New Roman" w:hAnsi="Times New Roman" w:cs="Times New Roman"/>
              </w:rPr>
              <w:t>Người dùng đề xuất sách mới.</w:t>
            </w:r>
          </w:p>
        </w:tc>
      </w:tr>
      <w:tr w:rsidR="00582302" w:rsidRPr="00C04B1D" w14:paraId="3959A977" w14:textId="77777777" w:rsidTr="00674B83">
        <w:trPr>
          <w:trHeight w:val="680"/>
        </w:trPr>
        <w:tc>
          <w:tcPr>
            <w:tcW w:w="1555" w:type="dxa"/>
            <w:vMerge/>
            <w:vAlign w:val="center"/>
          </w:tcPr>
          <w:p w14:paraId="57C0EC10" w14:textId="77777777" w:rsidR="00582302" w:rsidRPr="00C04B1D" w:rsidRDefault="00582302" w:rsidP="008C5847">
            <w:pPr>
              <w:jc w:val="both"/>
              <w:rPr>
                <w:rFonts w:ascii="Times New Roman" w:hAnsi="Times New Roman" w:cs="Times New Roman"/>
              </w:rPr>
            </w:pPr>
          </w:p>
        </w:tc>
        <w:tc>
          <w:tcPr>
            <w:tcW w:w="1134" w:type="dxa"/>
            <w:vMerge/>
            <w:vAlign w:val="center"/>
          </w:tcPr>
          <w:p w14:paraId="1F2CFE6D" w14:textId="77777777" w:rsidR="00582302" w:rsidRPr="00C04B1D" w:rsidRDefault="00582302" w:rsidP="008C5847">
            <w:pPr>
              <w:jc w:val="center"/>
              <w:rPr>
                <w:rFonts w:ascii="Times New Roman" w:hAnsi="Times New Roman" w:cs="Times New Roman"/>
              </w:rPr>
            </w:pPr>
          </w:p>
        </w:tc>
        <w:tc>
          <w:tcPr>
            <w:tcW w:w="1450" w:type="dxa"/>
            <w:vAlign w:val="center"/>
          </w:tcPr>
          <w:p w14:paraId="1C29628F" w14:textId="7CA800EA" w:rsidR="00582302" w:rsidRPr="00C04B1D" w:rsidRDefault="00D82548" w:rsidP="008C5847">
            <w:pPr>
              <w:jc w:val="center"/>
              <w:rPr>
                <w:rFonts w:ascii="Times New Roman" w:hAnsi="Times New Roman" w:cs="Times New Roman"/>
              </w:rPr>
            </w:pPr>
            <w:r>
              <w:rPr>
                <w:rFonts w:ascii="Times New Roman" w:hAnsi="Times New Roman" w:cs="Times New Roman"/>
              </w:rPr>
              <w:t>ISBN</w:t>
            </w:r>
          </w:p>
        </w:tc>
        <w:tc>
          <w:tcPr>
            <w:tcW w:w="959" w:type="dxa"/>
            <w:vAlign w:val="center"/>
          </w:tcPr>
          <w:p w14:paraId="7AB6BBF2" w14:textId="77777777" w:rsidR="00582302" w:rsidRPr="00C04B1D" w:rsidRDefault="00582302" w:rsidP="008C5847">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4F55355D" w14:textId="30BB785D" w:rsidR="00582302" w:rsidRPr="00C04B1D" w:rsidRDefault="00CB4AF2" w:rsidP="008C5847">
            <w:pPr>
              <w:jc w:val="center"/>
              <w:rPr>
                <w:rFonts w:ascii="Times New Roman" w:hAnsi="Times New Roman" w:cs="Times New Roman"/>
              </w:rPr>
            </w:pPr>
            <w:r>
              <w:rPr>
                <w:rFonts w:ascii="Times New Roman" w:hAnsi="Times New Roman" w:cs="Times New Roman"/>
                <w:lang w:val="en-US"/>
              </w:rPr>
              <w:t>Null</w:t>
            </w:r>
          </w:p>
        </w:tc>
        <w:tc>
          <w:tcPr>
            <w:tcW w:w="850" w:type="dxa"/>
            <w:vAlign w:val="center"/>
          </w:tcPr>
          <w:p w14:paraId="12ED13C5" w14:textId="1FD8D39A" w:rsidR="00582302" w:rsidRPr="00C04B1D" w:rsidRDefault="00A56153" w:rsidP="008C5847">
            <w:pPr>
              <w:jc w:val="center"/>
              <w:rPr>
                <w:rFonts w:ascii="Times New Roman" w:hAnsi="Times New Roman" w:cs="Times New Roman"/>
              </w:rPr>
            </w:pPr>
            <w:r>
              <w:rPr>
                <w:rFonts w:ascii="Times New Roman" w:hAnsi="Times New Roman" w:cs="Times New Roman"/>
                <w:color w:val="000000"/>
              </w:rPr>
              <w:t>20</w:t>
            </w:r>
          </w:p>
        </w:tc>
        <w:tc>
          <w:tcPr>
            <w:tcW w:w="993" w:type="dxa"/>
            <w:vMerge/>
            <w:vAlign w:val="center"/>
          </w:tcPr>
          <w:p w14:paraId="2C1C1E05" w14:textId="77777777" w:rsidR="00582302" w:rsidRPr="00C04B1D" w:rsidRDefault="00582302" w:rsidP="008C5847">
            <w:pPr>
              <w:jc w:val="center"/>
              <w:rPr>
                <w:rFonts w:ascii="Times New Roman" w:hAnsi="Times New Roman" w:cs="Times New Roman"/>
              </w:rPr>
            </w:pPr>
          </w:p>
        </w:tc>
        <w:tc>
          <w:tcPr>
            <w:tcW w:w="1701" w:type="dxa"/>
            <w:vMerge/>
            <w:vAlign w:val="center"/>
          </w:tcPr>
          <w:p w14:paraId="4DB87B29" w14:textId="77777777" w:rsidR="00582302" w:rsidRPr="00C04B1D" w:rsidRDefault="00582302" w:rsidP="008C5847">
            <w:pPr>
              <w:jc w:val="both"/>
              <w:rPr>
                <w:rFonts w:ascii="Times New Roman" w:hAnsi="Times New Roman" w:cs="Times New Roman"/>
              </w:rPr>
            </w:pPr>
          </w:p>
        </w:tc>
      </w:tr>
      <w:tr w:rsidR="00582302" w:rsidRPr="00C04B1D" w14:paraId="12334287" w14:textId="77777777" w:rsidTr="00674B83">
        <w:trPr>
          <w:trHeight w:val="804"/>
        </w:trPr>
        <w:tc>
          <w:tcPr>
            <w:tcW w:w="1555" w:type="dxa"/>
            <w:vMerge/>
            <w:vAlign w:val="center"/>
          </w:tcPr>
          <w:p w14:paraId="3FC6FE57" w14:textId="77777777" w:rsidR="00582302" w:rsidRPr="00C04B1D" w:rsidRDefault="00582302" w:rsidP="008C5847">
            <w:pPr>
              <w:jc w:val="both"/>
              <w:rPr>
                <w:rFonts w:ascii="Times New Roman" w:hAnsi="Times New Roman" w:cs="Times New Roman"/>
              </w:rPr>
            </w:pPr>
          </w:p>
        </w:tc>
        <w:tc>
          <w:tcPr>
            <w:tcW w:w="1134" w:type="dxa"/>
            <w:vMerge/>
            <w:vAlign w:val="center"/>
          </w:tcPr>
          <w:p w14:paraId="50182DB7" w14:textId="77777777" w:rsidR="00582302" w:rsidRPr="00C04B1D" w:rsidRDefault="00582302" w:rsidP="008C5847">
            <w:pPr>
              <w:jc w:val="center"/>
              <w:rPr>
                <w:rFonts w:ascii="Times New Roman" w:hAnsi="Times New Roman" w:cs="Times New Roman"/>
              </w:rPr>
            </w:pPr>
          </w:p>
        </w:tc>
        <w:tc>
          <w:tcPr>
            <w:tcW w:w="1450" w:type="dxa"/>
            <w:vAlign w:val="center"/>
          </w:tcPr>
          <w:p w14:paraId="4A9EA4B7" w14:textId="77358170" w:rsidR="00582302" w:rsidRPr="00C04B1D" w:rsidRDefault="00B33FB6" w:rsidP="008C5847">
            <w:pPr>
              <w:jc w:val="center"/>
              <w:rPr>
                <w:rFonts w:ascii="Times New Roman" w:hAnsi="Times New Roman" w:cs="Times New Roman"/>
              </w:rPr>
            </w:pPr>
            <w:r>
              <w:rPr>
                <w:rFonts w:ascii="Times New Roman" w:hAnsi="Times New Roman" w:cs="Times New Roman"/>
              </w:rPr>
              <w:t>TenSach</w:t>
            </w:r>
          </w:p>
        </w:tc>
        <w:tc>
          <w:tcPr>
            <w:tcW w:w="959" w:type="dxa"/>
            <w:vAlign w:val="center"/>
          </w:tcPr>
          <w:p w14:paraId="4321D526" w14:textId="70F5F2F7" w:rsidR="00582302" w:rsidRPr="00C04B1D" w:rsidRDefault="00E932AB" w:rsidP="008C5847">
            <w:pPr>
              <w:jc w:val="center"/>
              <w:rPr>
                <w:rFonts w:ascii="Times New Roman" w:hAnsi="Times New Roman" w:cs="Times New Roman"/>
              </w:rPr>
            </w:pPr>
            <w:r>
              <w:rPr>
                <w:rFonts w:ascii="Times New Roman" w:hAnsi="Times New Roman" w:cs="Times New Roman"/>
                <w:color w:val="000000"/>
              </w:rPr>
              <w:t>String</w:t>
            </w:r>
          </w:p>
        </w:tc>
        <w:tc>
          <w:tcPr>
            <w:tcW w:w="851" w:type="dxa"/>
            <w:vAlign w:val="center"/>
          </w:tcPr>
          <w:p w14:paraId="03FAF663" w14:textId="0CFC5243" w:rsidR="00582302" w:rsidRPr="00C04B1D" w:rsidRDefault="00B2404D" w:rsidP="008C5847">
            <w:pPr>
              <w:jc w:val="center"/>
              <w:rPr>
                <w:rFonts w:ascii="Times New Roman" w:hAnsi="Times New Roman" w:cs="Times New Roman"/>
              </w:rPr>
            </w:pPr>
            <w:r>
              <w:rPr>
                <w:rFonts w:ascii="Times New Roman" w:hAnsi="Times New Roman" w:cs="Times New Roman"/>
              </w:rPr>
              <w:t>Null</w:t>
            </w:r>
          </w:p>
        </w:tc>
        <w:tc>
          <w:tcPr>
            <w:tcW w:w="850" w:type="dxa"/>
            <w:vAlign w:val="center"/>
          </w:tcPr>
          <w:p w14:paraId="4DCAF6CD" w14:textId="014A5166" w:rsidR="00582302" w:rsidRPr="00C04B1D" w:rsidRDefault="00AA0C26" w:rsidP="008C5847">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7E6AF135" w14:textId="77777777" w:rsidR="00582302" w:rsidRPr="00C04B1D" w:rsidRDefault="00582302" w:rsidP="008C5847">
            <w:pPr>
              <w:jc w:val="center"/>
              <w:rPr>
                <w:rFonts w:ascii="Times New Roman" w:hAnsi="Times New Roman" w:cs="Times New Roman"/>
              </w:rPr>
            </w:pPr>
          </w:p>
        </w:tc>
        <w:tc>
          <w:tcPr>
            <w:tcW w:w="1701" w:type="dxa"/>
            <w:vMerge/>
            <w:vAlign w:val="center"/>
          </w:tcPr>
          <w:p w14:paraId="67B47D2E" w14:textId="77777777" w:rsidR="00582302" w:rsidRPr="00C04B1D" w:rsidRDefault="00582302" w:rsidP="008C584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0A112E1" w:rsidR="00BB234B" w:rsidRPr="002C173F" w:rsidRDefault="00BB234B" w:rsidP="00C602B3">
      <w:pPr>
        <w:pStyle w:val="Heading3"/>
      </w:pPr>
      <w:bookmarkStart w:id="71" w:name="_Toc130206066"/>
      <w:r w:rsidRPr="002C173F">
        <w:t>3.2.</w:t>
      </w:r>
      <w:r w:rsidR="0075224D">
        <w:t>3</w:t>
      </w:r>
      <w:r w:rsidRPr="002C173F">
        <w:t xml:space="preserve">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41256664" w:rsidR="00BB234B" w:rsidRPr="00EF6EE3" w:rsidRDefault="00BB234B" w:rsidP="00D05869">
      <w:pPr>
        <w:pStyle w:val="Heading4"/>
      </w:pPr>
      <w:bookmarkStart w:id="72" w:name="_Toc130206067"/>
      <w:r w:rsidRPr="00EF6EE3">
        <w:lastRenderedPageBreak/>
        <w:t>3.2.</w:t>
      </w:r>
      <w:r w:rsidR="003A6478">
        <w:t>3</w:t>
      </w:r>
      <w:r w:rsidRPr="00EF6EE3">
        <w:t>.1 Bảng mô tả thuộc tính</w:t>
      </w:r>
      <w:bookmarkEnd w:id="72"/>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8B350D">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8B350D">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7B1418">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286E29" w:rsidRPr="00D56EDF" w14:paraId="58676A48" w14:textId="77777777" w:rsidTr="008B350D">
        <w:trPr>
          <w:trHeight w:val="567"/>
          <w:jc w:val="center"/>
        </w:trPr>
        <w:tc>
          <w:tcPr>
            <w:tcW w:w="1047" w:type="pct"/>
            <w:vAlign w:val="center"/>
          </w:tcPr>
          <w:p w14:paraId="681F772E" w14:textId="0D832E70" w:rsidR="00286E29" w:rsidRPr="00336568" w:rsidRDefault="00286E29" w:rsidP="00336568">
            <w:pPr>
              <w:pStyle w:val="NormalWeb"/>
              <w:spacing w:before="240"/>
              <w:jc w:val="both"/>
              <w:rPr>
                <w:sz w:val="22"/>
                <w:szCs w:val="22"/>
              </w:rPr>
            </w:pPr>
            <w:r w:rsidRPr="00D56EDF">
              <w:rPr>
                <w:color w:val="000000"/>
                <w:sz w:val="22"/>
                <w:szCs w:val="22"/>
              </w:rPr>
              <w:t>ngayBDLamViec</w:t>
            </w:r>
          </w:p>
        </w:tc>
        <w:tc>
          <w:tcPr>
            <w:tcW w:w="485" w:type="pct"/>
            <w:vAlign w:val="center"/>
          </w:tcPr>
          <w:p w14:paraId="1A2C09E3" w14:textId="233DF59E" w:rsidR="00286E29" w:rsidRPr="00D56EDF" w:rsidRDefault="00A966E9" w:rsidP="00286E2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286E29" w:rsidRPr="00D56EDF" w:rsidRDefault="00286E29" w:rsidP="00286E29">
            <w:pPr>
              <w:jc w:val="both"/>
              <w:rPr>
                <w:rFonts w:ascii="Times New Roman" w:hAnsi="Times New Roman" w:cs="Times New Roman"/>
                <w:lang w:val="en-US"/>
              </w:rPr>
            </w:pPr>
          </w:p>
        </w:tc>
        <w:tc>
          <w:tcPr>
            <w:tcW w:w="484" w:type="pct"/>
            <w:vAlign w:val="center"/>
          </w:tcPr>
          <w:p w14:paraId="75408224" w14:textId="77777777" w:rsidR="00286E29" w:rsidRPr="00D56EDF" w:rsidRDefault="00286E29" w:rsidP="00286E29">
            <w:pPr>
              <w:jc w:val="both"/>
              <w:rPr>
                <w:rFonts w:ascii="Times New Roman" w:hAnsi="Times New Roman" w:cs="Times New Roman"/>
                <w:lang w:val="en-US"/>
              </w:rPr>
            </w:pPr>
          </w:p>
        </w:tc>
        <w:tc>
          <w:tcPr>
            <w:tcW w:w="804" w:type="pct"/>
            <w:vAlign w:val="center"/>
          </w:tcPr>
          <w:p w14:paraId="46CD98B0" w14:textId="232DC448" w:rsidR="00286E29" w:rsidRPr="00D56EDF" w:rsidRDefault="00286E29" w:rsidP="00286E29">
            <w:pPr>
              <w:jc w:val="both"/>
              <w:rPr>
                <w:rFonts w:ascii="Times New Roman" w:hAnsi="Times New Roman" w:cs="Times New Roman"/>
                <w:lang w:val="en-US"/>
              </w:rPr>
            </w:pPr>
            <w:r w:rsidRPr="00D56EDF">
              <w:rPr>
                <w:rFonts w:ascii="Times New Roman" w:hAnsi="Times New Roman" w:cs="Times New Roman"/>
                <w:lang w:val="en-US"/>
              </w:rPr>
              <w:t>Ngày bắt đầu làm việc</w:t>
            </w:r>
            <w:r w:rsidR="00CE1EC5" w:rsidRPr="00D56EDF">
              <w:rPr>
                <w:rFonts w:ascii="Times New Roman" w:hAnsi="Times New Roman" w:cs="Times New Roman"/>
                <w:lang w:val="en-US"/>
              </w:rPr>
              <w:t>.</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732BF0F4" w:rsidR="00BB234B" w:rsidRPr="00EF6EE3" w:rsidRDefault="00BB234B" w:rsidP="00D05869">
      <w:pPr>
        <w:pStyle w:val="Heading4"/>
      </w:pPr>
      <w:bookmarkStart w:id="73" w:name="_Toc130206068"/>
      <w:r w:rsidRPr="00EF6EE3">
        <w:t>3.2.</w:t>
      </w:r>
      <w:r w:rsidR="003A6478">
        <w:t>3</w:t>
      </w:r>
      <w:r w:rsidRPr="00EF6EE3">
        <w:t>.2 Bảng mô tả phương thức</w:t>
      </w:r>
      <w:bookmarkEnd w:id="73"/>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CC35F7" w:rsidRPr="00C04B1D" w14:paraId="40CE3E05" w14:textId="77777777" w:rsidTr="00674B83">
        <w:trPr>
          <w:trHeight w:val="1253"/>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674B83">
        <w:trPr>
          <w:trHeight w:val="1253"/>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674B83">
        <w:trPr>
          <w:trHeight w:val="845"/>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6A73D6" w:rsidRPr="00C04B1D" w14:paraId="37E9C32A" w14:textId="77777777" w:rsidTr="00674B83">
        <w:trPr>
          <w:trHeight w:val="906"/>
        </w:trPr>
        <w:tc>
          <w:tcPr>
            <w:tcW w:w="1555" w:type="dxa"/>
            <w:vMerge/>
            <w:vAlign w:val="center"/>
          </w:tcPr>
          <w:p w14:paraId="2F38327F" w14:textId="77777777" w:rsidR="006A73D6" w:rsidRPr="00C04B1D" w:rsidRDefault="006A73D6" w:rsidP="003E5FA6">
            <w:pPr>
              <w:jc w:val="both"/>
              <w:rPr>
                <w:rFonts w:ascii="Times New Roman" w:hAnsi="Times New Roman" w:cs="Times New Roman"/>
              </w:rPr>
            </w:pPr>
          </w:p>
        </w:tc>
        <w:tc>
          <w:tcPr>
            <w:tcW w:w="1134" w:type="dxa"/>
            <w:vMerge/>
            <w:vAlign w:val="center"/>
          </w:tcPr>
          <w:p w14:paraId="19F606CF" w14:textId="77777777" w:rsidR="006A73D6" w:rsidRPr="00C04B1D" w:rsidRDefault="006A73D6" w:rsidP="006A73D6">
            <w:pPr>
              <w:jc w:val="center"/>
              <w:rPr>
                <w:rFonts w:ascii="Times New Roman" w:hAnsi="Times New Roman" w:cs="Times New Roman"/>
              </w:rPr>
            </w:pPr>
          </w:p>
        </w:tc>
        <w:tc>
          <w:tcPr>
            <w:tcW w:w="1450" w:type="dxa"/>
            <w:vAlign w:val="center"/>
          </w:tcPr>
          <w:p w14:paraId="0E6FF06B"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ThuThuID</w:t>
            </w:r>
          </w:p>
        </w:tc>
        <w:tc>
          <w:tcPr>
            <w:tcW w:w="959" w:type="dxa"/>
            <w:vAlign w:val="center"/>
          </w:tcPr>
          <w:p w14:paraId="7766FBB4"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4D3297E" w14:textId="6E3C033C" w:rsidR="006A73D6" w:rsidRPr="00C04B1D" w:rsidRDefault="006A73D6" w:rsidP="006A73D6">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3EB9F69" w14:textId="339D10CE" w:rsidR="006A73D6" w:rsidRPr="00C04B1D" w:rsidRDefault="006A73D6" w:rsidP="006A73D6">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314F7AC7" w14:textId="77777777" w:rsidR="006A73D6" w:rsidRPr="00C04B1D" w:rsidRDefault="006A73D6" w:rsidP="006A73D6">
            <w:pPr>
              <w:jc w:val="center"/>
              <w:rPr>
                <w:rFonts w:ascii="Times New Roman" w:hAnsi="Times New Roman" w:cs="Times New Roman"/>
              </w:rPr>
            </w:pPr>
          </w:p>
        </w:tc>
        <w:tc>
          <w:tcPr>
            <w:tcW w:w="1701" w:type="dxa"/>
            <w:vMerge/>
            <w:vAlign w:val="center"/>
          </w:tcPr>
          <w:p w14:paraId="5125F30B" w14:textId="77777777" w:rsidR="006A73D6" w:rsidRPr="00C04B1D" w:rsidRDefault="006A73D6" w:rsidP="003E5FA6">
            <w:pPr>
              <w:jc w:val="both"/>
              <w:rPr>
                <w:rFonts w:ascii="Times New Roman" w:hAnsi="Times New Roman" w:cs="Times New Roman"/>
              </w:rPr>
            </w:pPr>
          </w:p>
        </w:tc>
      </w:tr>
      <w:tr w:rsidR="006A73D6" w:rsidRPr="00C04B1D" w14:paraId="67796DBA" w14:textId="77777777" w:rsidTr="00674B83">
        <w:trPr>
          <w:trHeight w:val="680"/>
        </w:trPr>
        <w:tc>
          <w:tcPr>
            <w:tcW w:w="1555" w:type="dxa"/>
            <w:vMerge w:val="restart"/>
            <w:vAlign w:val="center"/>
          </w:tcPr>
          <w:p w14:paraId="1DF0F7C1" w14:textId="77777777" w:rsidR="006A73D6" w:rsidRPr="00C04B1D" w:rsidRDefault="006A73D6" w:rsidP="003E5FA6">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6A73D6" w:rsidRPr="00C04B1D" w:rsidRDefault="006F5A0F" w:rsidP="006A73D6">
            <w:pPr>
              <w:jc w:val="center"/>
              <w:rPr>
                <w:rFonts w:ascii="Times New Roman" w:hAnsi="Times New Roman" w:cs="Times New Roman"/>
              </w:rPr>
            </w:pPr>
            <w:r w:rsidRPr="00C04B1D">
              <w:rPr>
                <w:rFonts w:ascii="Times New Roman" w:hAnsi="Times New Roman" w:cs="Times New Roman"/>
              </w:rPr>
              <w:t>Protected</w:t>
            </w:r>
          </w:p>
        </w:tc>
        <w:tc>
          <w:tcPr>
            <w:tcW w:w="4110" w:type="dxa"/>
            <w:gridSpan w:val="4"/>
            <w:vAlign w:val="center"/>
          </w:tcPr>
          <w:p w14:paraId="59DBF3D8" w14:textId="77777777" w:rsidR="006A73D6" w:rsidRPr="00C04B1D" w:rsidRDefault="006A73D6" w:rsidP="006A73D6">
            <w:pPr>
              <w:jc w:val="center"/>
              <w:rPr>
                <w:rFonts w:ascii="Times New Roman" w:hAnsi="Times New Roman" w:cs="Times New Roman"/>
              </w:rPr>
            </w:pPr>
            <w:r w:rsidRPr="00C04B1D">
              <w:rPr>
                <w:rFonts w:ascii="Times New Roman" w:hAnsi="Times New Roman" w:cs="Times New Roman"/>
              </w:rPr>
              <w:t>Có 2 tham số</w:t>
            </w:r>
          </w:p>
        </w:tc>
        <w:tc>
          <w:tcPr>
            <w:tcW w:w="993" w:type="dxa"/>
            <w:vMerge w:val="restart"/>
            <w:vAlign w:val="center"/>
          </w:tcPr>
          <w:p w14:paraId="66268453" w14:textId="089F9394" w:rsidR="006A73D6" w:rsidRPr="00C04B1D" w:rsidRDefault="004455EC" w:rsidP="006A73D6">
            <w:pPr>
              <w:jc w:val="center"/>
              <w:rPr>
                <w:rFonts w:ascii="Times New Roman" w:hAnsi="Times New Roman" w:cs="Times New Roman"/>
              </w:rPr>
            </w:pPr>
            <w:r w:rsidRPr="00C04B1D">
              <w:rPr>
                <w:rFonts w:ascii="Times New Roman" w:hAnsi="Times New Roman" w:cs="Times New Roman"/>
              </w:rPr>
              <w:t>B</w:t>
            </w:r>
            <w:r w:rsidR="006A73D6" w:rsidRPr="00C04B1D">
              <w:rPr>
                <w:rFonts w:ascii="Times New Roman" w:hAnsi="Times New Roman" w:cs="Times New Roman"/>
              </w:rPr>
              <w:t>oolean</w:t>
            </w:r>
          </w:p>
        </w:tc>
        <w:tc>
          <w:tcPr>
            <w:tcW w:w="1701" w:type="dxa"/>
            <w:vMerge w:val="restart"/>
            <w:vAlign w:val="center"/>
          </w:tcPr>
          <w:p w14:paraId="596A8B93" w14:textId="50D61154" w:rsidR="006A73D6" w:rsidRPr="00C04B1D" w:rsidRDefault="006A73D6" w:rsidP="003E5FA6">
            <w:pPr>
              <w:jc w:val="both"/>
              <w:rPr>
                <w:rFonts w:ascii="Times New Roman" w:hAnsi="Times New Roman" w:cs="Times New Roman"/>
              </w:rPr>
            </w:pPr>
            <w:r w:rsidRPr="00C04B1D">
              <w:rPr>
                <w:rFonts w:ascii="Times New Roman" w:hAnsi="Times New Roman" w:cs="Times New Roman"/>
              </w:rPr>
              <w:t>Thêm</w:t>
            </w:r>
            <w:r w:rsidR="0065328D" w:rsidRPr="00C04B1D">
              <w:rPr>
                <w:rFonts w:ascii="Times New Roman" w:hAnsi="Times New Roman" w:cs="Times New Roman"/>
              </w:rPr>
              <w:t xml:space="preserve"> một</w:t>
            </w:r>
            <w:r w:rsidRPr="00C04B1D">
              <w:rPr>
                <w:rFonts w:ascii="Times New Roman" w:hAnsi="Times New Roman" w:cs="Times New Roman"/>
              </w:rPr>
              <w:t xml:space="preserve"> thủ thư</w:t>
            </w:r>
            <w:r w:rsidR="0065328D" w:rsidRPr="00C04B1D">
              <w:rPr>
                <w:rFonts w:ascii="Times New Roman" w:hAnsi="Times New Roman" w:cs="Times New Roman"/>
              </w:rPr>
              <w:t xml:space="preserve"> mới.</w:t>
            </w:r>
            <w:r w:rsidR="00CE0230" w:rsidRPr="00C04B1D">
              <w:rPr>
                <w:rFonts w:ascii="Times New Roman" w:hAnsi="Times New Roman" w:cs="Times New Roman"/>
              </w:rPr>
              <w:t xml:space="preserve"> </w:t>
            </w:r>
            <w:r w:rsidRPr="00C04B1D">
              <w:rPr>
                <w:rFonts w:ascii="Times New Roman" w:hAnsi="Times New Roman" w:cs="Times New Roman"/>
              </w:rPr>
              <w:t>Trả về true nếu thêm thành công, ngược lại</w:t>
            </w:r>
            <w:r w:rsidR="003B0CB8" w:rsidRPr="00C04B1D">
              <w:rPr>
                <w:rFonts w:ascii="Times New Roman" w:hAnsi="Times New Roman" w:cs="Times New Roman"/>
              </w:rPr>
              <w:t xml:space="preserve"> trả về</w:t>
            </w:r>
            <w:r w:rsidRPr="00C04B1D">
              <w:rPr>
                <w:rFonts w:ascii="Times New Roman" w:hAnsi="Times New Roman" w:cs="Times New Roman"/>
              </w:rPr>
              <w:t xml:space="preserve"> false</w:t>
            </w:r>
            <w:r w:rsidR="003A44A7" w:rsidRPr="00C04B1D">
              <w:rPr>
                <w:rFonts w:ascii="Times New Roman" w:hAnsi="Times New Roman" w:cs="Times New Roman"/>
              </w:rPr>
              <w:t>.</w:t>
            </w:r>
          </w:p>
        </w:tc>
      </w:tr>
      <w:tr w:rsidR="00AB0607" w:rsidRPr="00C04B1D" w14:paraId="1B3CE887" w14:textId="77777777" w:rsidTr="00674B83">
        <w:trPr>
          <w:trHeight w:val="680"/>
        </w:trPr>
        <w:tc>
          <w:tcPr>
            <w:tcW w:w="1555" w:type="dxa"/>
            <w:vMerge/>
            <w:vAlign w:val="center"/>
          </w:tcPr>
          <w:p w14:paraId="387364EB" w14:textId="77777777" w:rsidR="00AB0607" w:rsidRPr="00C04B1D" w:rsidRDefault="00AB0607" w:rsidP="003E5FA6">
            <w:pPr>
              <w:jc w:val="both"/>
              <w:rPr>
                <w:rFonts w:ascii="Times New Roman" w:hAnsi="Times New Roman" w:cs="Times New Roman"/>
              </w:rPr>
            </w:pPr>
          </w:p>
        </w:tc>
        <w:tc>
          <w:tcPr>
            <w:tcW w:w="1134" w:type="dxa"/>
            <w:vMerge/>
            <w:vAlign w:val="center"/>
          </w:tcPr>
          <w:p w14:paraId="3DF357E0" w14:textId="77777777" w:rsidR="00AB0607" w:rsidRPr="00C04B1D" w:rsidRDefault="00AB0607" w:rsidP="00AB0607">
            <w:pPr>
              <w:jc w:val="center"/>
              <w:rPr>
                <w:rFonts w:ascii="Times New Roman" w:hAnsi="Times New Roman" w:cs="Times New Roman"/>
              </w:rPr>
            </w:pPr>
          </w:p>
        </w:tc>
        <w:tc>
          <w:tcPr>
            <w:tcW w:w="1450" w:type="dxa"/>
            <w:vAlign w:val="center"/>
          </w:tcPr>
          <w:p w14:paraId="3B7EF14F" w14:textId="732AB608" w:rsidR="00AB0607" w:rsidRPr="00C04B1D" w:rsidRDefault="00FD61A2" w:rsidP="00AB0607">
            <w:pPr>
              <w:jc w:val="center"/>
              <w:rPr>
                <w:rFonts w:ascii="Times New Roman" w:hAnsi="Times New Roman" w:cs="Times New Roman"/>
              </w:rPr>
            </w:pPr>
            <w:r w:rsidRPr="00C04B1D">
              <w:rPr>
                <w:rFonts w:ascii="Times New Roman" w:hAnsi="Times New Roman" w:cs="Times New Roman"/>
              </w:rPr>
              <w:t>ID</w:t>
            </w:r>
          </w:p>
        </w:tc>
        <w:tc>
          <w:tcPr>
            <w:tcW w:w="959" w:type="dxa"/>
            <w:vAlign w:val="center"/>
          </w:tcPr>
          <w:p w14:paraId="0FFC41BD"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5B72A190" w14:textId="50571624" w:rsidR="00AB0607" w:rsidRPr="00C04B1D" w:rsidRDefault="00AB0607" w:rsidP="00AB060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57ACEA1A" w14:textId="3D75EBAC" w:rsidR="00AB0607" w:rsidRPr="00C04B1D" w:rsidRDefault="00601A36" w:rsidP="00AB0607">
            <w:pPr>
              <w:jc w:val="center"/>
              <w:rPr>
                <w:rFonts w:ascii="Times New Roman" w:hAnsi="Times New Roman" w:cs="Times New Roman"/>
              </w:rPr>
            </w:pPr>
            <w:r w:rsidRPr="00C04B1D">
              <w:rPr>
                <w:rFonts w:ascii="Times New Roman" w:hAnsi="Times New Roman" w:cs="Times New Roman"/>
                <w:color w:val="000000"/>
              </w:rPr>
              <w:t>8</w:t>
            </w:r>
          </w:p>
        </w:tc>
        <w:tc>
          <w:tcPr>
            <w:tcW w:w="993" w:type="dxa"/>
            <w:vMerge/>
            <w:vAlign w:val="center"/>
          </w:tcPr>
          <w:p w14:paraId="1F9DCAA7" w14:textId="77777777" w:rsidR="00AB0607" w:rsidRPr="00C04B1D" w:rsidRDefault="00AB0607" w:rsidP="00AB0607">
            <w:pPr>
              <w:jc w:val="center"/>
              <w:rPr>
                <w:rFonts w:ascii="Times New Roman" w:hAnsi="Times New Roman" w:cs="Times New Roman"/>
              </w:rPr>
            </w:pPr>
          </w:p>
        </w:tc>
        <w:tc>
          <w:tcPr>
            <w:tcW w:w="1701" w:type="dxa"/>
            <w:vMerge/>
            <w:vAlign w:val="center"/>
          </w:tcPr>
          <w:p w14:paraId="03742F08" w14:textId="77777777" w:rsidR="00AB0607" w:rsidRPr="00C04B1D" w:rsidRDefault="00AB0607" w:rsidP="003E5FA6">
            <w:pPr>
              <w:jc w:val="both"/>
              <w:rPr>
                <w:rFonts w:ascii="Times New Roman" w:hAnsi="Times New Roman" w:cs="Times New Roman"/>
              </w:rPr>
            </w:pPr>
          </w:p>
        </w:tc>
      </w:tr>
      <w:tr w:rsidR="00AB0607" w:rsidRPr="00C04B1D" w14:paraId="3D7D928F" w14:textId="77777777" w:rsidTr="00674B83">
        <w:trPr>
          <w:trHeight w:val="804"/>
        </w:trPr>
        <w:tc>
          <w:tcPr>
            <w:tcW w:w="1555" w:type="dxa"/>
            <w:vMerge/>
            <w:vAlign w:val="center"/>
          </w:tcPr>
          <w:p w14:paraId="0AB13360" w14:textId="77777777" w:rsidR="00AB0607" w:rsidRPr="00C04B1D" w:rsidRDefault="00AB0607" w:rsidP="003E5FA6">
            <w:pPr>
              <w:jc w:val="both"/>
              <w:rPr>
                <w:rFonts w:ascii="Times New Roman" w:hAnsi="Times New Roman" w:cs="Times New Roman"/>
              </w:rPr>
            </w:pPr>
          </w:p>
        </w:tc>
        <w:tc>
          <w:tcPr>
            <w:tcW w:w="1134" w:type="dxa"/>
            <w:vMerge/>
            <w:vAlign w:val="center"/>
          </w:tcPr>
          <w:p w14:paraId="4B0CA36B" w14:textId="77777777" w:rsidR="00AB0607" w:rsidRPr="00C04B1D" w:rsidRDefault="00AB0607" w:rsidP="00AB0607">
            <w:pPr>
              <w:jc w:val="center"/>
              <w:rPr>
                <w:rFonts w:ascii="Times New Roman" w:hAnsi="Times New Roman" w:cs="Times New Roman"/>
              </w:rPr>
            </w:pPr>
          </w:p>
        </w:tc>
        <w:tc>
          <w:tcPr>
            <w:tcW w:w="1450" w:type="dxa"/>
            <w:vAlign w:val="center"/>
          </w:tcPr>
          <w:p w14:paraId="3EE62CE4"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rPr>
              <w:t>ngayBDLamViec</w:t>
            </w:r>
          </w:p>
        </w:tc>
        <w:tc>
          <w:tcPr>
            <w:tcW w:w="959" w:type="dxa"/>
            <w:vAlign w:val="center"/>
          </w:tcPr>
          <w:p w14:paraId="1F550BAF" w14:textId="77777777" w:rsidR="00AB0607" w:rsidRPr="00C04B1D" w:rsidRDefault="00AB0607" w:rsidP="00AB0607">
            <w:pPr>
              <w:jc w:val="center"/>
              <w:rPr>
                <w:rFonts w:ascii="Times New Roman" w:hAnsi="Times New Roman" w:cs="Times New Roman"/>
              </w:rPr>
            </w:pPr>
            <w:r w:rsidRPr="00C04B1D">
              <w:rPr>
                <w:rFonts w:ascii="Times New Roman" w:hAnsi="Times New Roman" w:cs="Times New Roman"/>
                <w:color w:val="000000"/>
              </w:rPr>
              <w:t>Date</w:t>
            </w:r>
          </w:p>
        </w:tc>
        <w:tc>
          <w:tcPr>
            <w:tcW w:w="851" w:type="dxa"/>
            <w:vAlign w:val="center"/>
          </w:tcPr>
          <w:p w14:paraId="1CADFEC9" w14:textId="2F2EB27B" w:rsidR="00AB0607" w:rsidRPr="00C04B1D" w:rsidRDefault="00AB0607" w:rsidP="00AB0607">
            <w:pPr>
              <w:jc w:val="center"/>
              <w:rPr>
                <w:rFonts w:ascii="Times New Roman" w:hAnsi="Times New Roman" w:cs="Times New Roman"/>
              </w:rPr>
            </w:pPr>
            <w:r w:rsidRPr="00C04B1D">
              <w:rPr>
                <w:rFonts w:ascii="Times New Roman" w:hAnsi="Times New Roman" w:cs="Times New Roman"/>
              </w:rPr>
              <w:t>Date-Now()</w:t>
            </w:r>
          </w:p>
        </w:tc>
        <w:tc>
          <w:tcPr>
            <w:tcW w:w="850" w:type="dxa"/>
            <w:vAlign w:val="center"/>
          </w:tcPr>
          <w:p w14:paraId="5A142010" w14:textId="645C9999" w:rsidR="00AB0607" w:rsidRPr="00C04B1D" w:rsidRDefault="000970D1" w:rsidP="00AB060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511EE4BF" w14:textId="77777777" w:rsidR="00AB0607" w:rsidRPr="00C04B1D" w:rsidRDefault="00AB0607" w:rsidP="00AB0607">
            <w:pPr>
              <w:jc w:val="center"/>
              <w:rPr>
                <w:rFonts w:ascii="Times New Roman" w:hAnsi="Times New Roman" w:cs="Times New Roman"/>
              </w:rPr>
            </w:pPr>
          </w:p>
        </w:tc>
        <w:tc>
          <w:tcPr>
            <w:tcW w:w="1701" w:type="dxa"/>
            <w:vMerge/>
            <w:vAlign w:val="center"/>
          </w:tcPr>
          <w:p w14:paraId="293A528C" w14:textId="77777777" w:rsidR="00AB0607" w:rsidRPr="00C04B1D" w:rsidRDefault="00AB0607" w:rsidP="003E5FA6">
            <w:pPr>
              <w:jc w:val="both"/>
              <w:rPr>
                <w:rFonts w:ascii="Times New Roman" w:hAnsi="Times New Roman" w:cs="Times New Roman"/>
              </w:rPr>
            </w:pPr>
          </w:p>
        </w:tc>
      </w:tr>
      <w:tr w:rsidR="00BA4193" w:rsidRPr="00C04B1D" w14:paraId="4E73327C" w14:textId="77777777" w:rsidTr="00674B83">
        <w:trPr>
          <w:trHeight w:val="773"/>
        </w:trPr>
        <w:tc>
          <w:tcPr>
            <w:tcW w:w="1555" w:type="dxa"/>
            <w:vMerge w:val="restart"/>
            <w:vAlign w:val="center"/>
          </w:tcPr>
          <w:p w14:paraId="156C5FA7" w14:textId="1465F6C2" w:rsidR="00BA4193" w:rsidRPr="00C04B1D" w:rsidRDefault="00BA4193" w:rsidP="00BA4193">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BA4193" w:rsidRPr="00C04B1D" w:rsidRDefault="00BA4193" w:rsidP="00BA4193">
            <w:pPr>
              <w:jc w:val="center"/>
              <w:rPr>
                <w:rFonts w:ascii="Times New Roman" w:hAnsi="Times New Roman" w:cs="Times New Roman"/>
              </w:rPr>
            </w:pPr>
            <w:r w:rsidRPr="00C04B1D">
              <w:rPr>
                <w:rFonts w:ascii="Times New Roman" w:hAnsi="Times New Roman" w:cs="Times New Roman"/>
              </w:rPr>
              <w:t>Protected</w:t>
            </w:r>
          </w:p>
        </w:tc>
        <w:tc>
          <w:tcPr>
            <w:tcW w:w="4110" w:type="dxa"/>
            <w:gridSpan w:val="4"/>
            <w:vAlign w:val="center"/>
          </w:tcPr>
          <w:p w14:paraId="48DB6C3F" w14:textId="493982FC" w:rsidR="00BA4193" w:rsidRPr="00C04B1D" w:rsidRDefault="00BA4193" w:rsidP="00BA4193">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24D49A36" w14:textId="5E23F607" w:rsidR="00BA4193" w:rsidRPr="00C04B1D" w:rsidRDefault="004455EC" w:rsidP="00BA4193">
            <w:pPr>
              <w:jc w:val="center"/>
              <w:rPr>
                <w:rFonts w:ascii="Times New Roman" w:hAnsi="Times New Roman" w:cs="Times New Roman"/>
              </w:rPr>
            </w:pPr>
            <w:r w:rsidRPr="00C04B1D">
              <w:rPr>
                <w:rFonts w:ascii="Times New Roman" w:hAnsi="Times New Roman" w:cs="Times New Roman"/>
              </w:rPr>
              <w:t>Boolean</w:t>
            </w:r>
          </w:p>
        </w:tc>
        <w:tc>
          <w:tcPr>
            <w:tcW w:w="1701" w:type="dxa"/>
            <w:vMerge w:val="restart"/>
            <w:vAlign w:val="center"/>
          </w:tcPr>
          <w:p w14:paraId="0B2CBD9F" w14:textId="7302E347" w:rsidR="00BA4193" w:rsidRPr="00C04B1D" w:rsidRDefault="00BA4193" w:rsidP="00BA4193">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w:t>
            </w:r>
            <w:r w:rsidR="003B0CB8" w:rsidRPr="00C04B1D">
              <w:rPr>
                <w:rFonts w:ascii="Times New Roman" w:hAnsi="Times New Roman" w:cs="Times New Roman"/>
              </w:rPr>
              <w:t xml:space="preserve"> trả về</w:t>
            </w:r>
            <w:r w:rsidRPr="00C04B1D">
              <w:rPr>
                <w:rFonts w:ascii="Times New Roman" w:hAnsi="Times New Roman" w:cs="Times New Roman"/>
              </w:rPr>
              <w:t xml:space="preserve"> false</w:t>
            </w:r>
            <w:r w:rsidR="003A44A7" w:rsidRPr="00C04B1D">
              <w:rPr>
                <w:rFonts w:ascii="Times New Roman" w:hAnsi="Times New Roman" w:cs="Times New Roman"/>
              </w:rPr>
              <w:t>.</w:t>
            </w:r>
          </w:p>
        </w:tc>
      </w:tr>
      <w:tr w:rsidR="00852ED1" w:rsidRPr="00C04B1D" w14:paraId="6A2210B9" w14:textId="77777777" w:rsidTr="00674B83">
        <w:trPr>
          <w:trHeight w:val="772"/>
        </w:trPr>
        <w:tc>
          <w:tcPr>
            <w:tcW w:w="1555" w:type="dxa"/>
            <w:vMerge/>
            <w:vAlign w:val="center"/>
          </w:tcPr>
          <w:p w14:paraId="3464A1F4" w14:textId="77777777" w:rsidR="00852ED1" w:rsidRPr="00C04B1D" w:rsidRDefault="00852ED1" w:rsidP="00852ED1">
            <w:pPr>
              <w:jc w:val="both"/>
              <w:rPr>
                <w:rFonts w:ascii="Times New Roman" w:hAnsi="Times New Roman" w:cs="Times New Roman"/>
              </w:rPr>
            </w:pPr>
          </w:p>
        </w:tc>
        <w:tc>
          <w:tcPr>
            <w:tcW w:w="1134" w:type="dxa"/>
            <w:vMerge/>
            <w:vAlign w:val="center"/>
          </w:tcPr>
          <w:p w14:paraId="13A5DE7E" w14:textId="77777777" w:rsidR="00852ED1" w:rsidRPr="00C04B1D" w:rsidRDefault="00852ED1" w:rsidP="00852ED1">
            <w:pPr>
              <w:jc w:val="center"/>
              <w:rPr>
                <w:rFonts w:ascii="Times New Roman" w:hAnsi="Times New Roman" w:cs="Times New Roman"/>
              </w:rPr>
            </w:pPr>
          </w:p>
        </w:tc>
        <w:tc>
          <w:tcPr>
            <w:tcW w:w="1450" w:type="dxa"/>
            <w:vAlign w:val="center"/>
          </w:tcPr>
          <w:p w14:paraId="5D553AE0" w14:textId="4ABBFEDD" w:rsidR="00852ED1" w:rsidRPr="00C04B1D" w:rsidRDefault="00852ED1" w:rsidP="00852ED1">
            <w:pPr>
              <w:jc w:val="center"/>
              <w:rPr>
                <w:rFonts w:ascii="Times New Roman" w:hAnsi="Times New Roman" w:cs="Times New Roman"/>
              </w:rPr>
            </w:pPr>
            <w:r w:rsidRPr="00C04B1D">
              <w:rPr>
                <w:rFonts w:ascii="Times New Roman" w:hAnsi="Times New Roman" w:cs="Times New Roman"/>
              </w:rPr>
              <w:t>ThuThuID</w:t>
            </w:r>
          </w:p>
        </w:tc>
        <w:tc>
          <w:tcPr>
            <w:tcW w:w="959" w:type="dxa"/>
            <w:vAlign w:val="center"/>
          </w:tcPr>
          <w:p w14:paraId="29C07892" w14:textId="292D4B3D" w:rsidR="00852ED1" w:rsidRPr="00C04B1D" w:rsidRDefault="00852ED1" w:rsidP="00852ED1">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57DE40AB" w14:textId="49AC2CAA" w:rsidR="00852ED1" w:rsidRPr="00C04B1D" w:rsidRDefault="00852ED1" w:rsidP="00852ED1">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0463D2D7" w14:textId="6D3A56DD" w:rsidR="00852ED1" w:rsidRPr="00C04B1D" w:rsidRDefault="00852ED1" w:rsidP="00852ED1">
            <w:pPr>
              <w:jc w:val="center"/>
              <w:rPr>
                <w:rFonts w:ascii="Times New Roman" w:hAnsi="Times New Roman" w:cs="Times New Roman"/>
              </w:rPr>
            </w:pPr>
            <w:r w:rsidRPr="00C04B1D">
              <w:rPr>
                <w:rFonts w:ascii="Times New Roman" w:hAnsi="Times New Roman" w:cs="Times New Roman"/>
                <w:color w:val="000000"/>
              </w:rPr>
              <w:t>8</w:t>
            </w:r>
          </w:p>
        </w:tc>
        <w:tc>
          <w:tcPr>
            <w:tcW w:w="993" w:type="dxa"/>
            <w:vMerge/>
            <w:vAlign w:val="center"/>
          </w:tcPr>
          <w:p w14:paraId="049C391B" w14:textId="77777777" w:rsidR="00852ED1" w:rsidRPr="00C04B1D" w:rsidRDefault="00852ED1" w:rsidP="00852ED1">
            <w:pPr>
              <w:jc w:val="center"/>
              <w:rPr>
                <w:rFonts w:ascii="Times New Roman" w:hAnsi="Times New Roman" w:cs="Times New Roman"/>
              </w:rPr>
            </w:pPr>
          </w:p>
        </w:tc>
        <w:tc>
          <w:tcPr>
            <w:tcW w:w="1701" w:type="dxa"/>
            <w:vMerge/>
            <w:vAlign w:val="center"/>
          </w:tcPr>
          <w:p w14:paraId="784780B8" w14:textId="77777777" w:rsidR="00852ED1" w:rsidRPr="00C04B1D" w:rsidRDefault="00852ED1" w:rsidP="00852ED1">
            <w:pPr>
              <w:jc w:val="both"/>
              <w:rPr>
                <w:rFonts w:ascii="Times New Roman" w:hAnsi="Times New Roman" w:cs="Times New Roman"/>
              </w:rPr>
            </w:pPr>
          </w:p>
        </w:tc>
      </w:tr>
      <w:tr w:rsidR="00852ED1" w:rsidRPr="00C04B1D" w14:paraId="0676A0D4" w14:textId="77777777" w:rsidTr="00674B83">
        <w:trPr>
          <w:trHeight w:val="712"/>
        </w:trPr>
        <w:tc>
          <w:tcPr>
            <w:tcW w:w="1555" w:type="dxa"/>
            <w:vMerge/>
            <w:vAlign w:val="center"/>
          </w:tcPr>
          <w:p w14:paraId="6DB680C6" w14:textId="77777777" w:rsidR="00852ED1" w:rsidRPr="00C04B1D" w:rsidRDefault="00852ED1" w:rsidP="00852ED1">
            <w:pPr>
              <w:jc w:val="center"/>
              <w:rPr>
                <w:rFonts w:ascii="Times New Roman" w:hAnsi="Times New Roman" w:cs="Times New Roman"/>
              </w:rPr>
            </w:pPr>
          </w:p>
        </w:tc>
        <w:tc>
          <w:tcPr>
            <w:tcW w:w="1134" w:type="dxa"/>
            <w:vMerge/>
            <w:vAlign w:val="center"/>
          </w:tcPr>
          <w:p w14:paraId="0D770B3E" w14:textId="77777777" w:rsidR="00852ED1" w:rsidRPr="00C04B1D" w:rsidRDefault="00852ED1" w:rsidP="00852ED1">
            <w:pPr>
              <w:jc w:val="center"/>
              <w:rPr>
                <w:rFonts w:ascii="Times New Roman" w:hAnsi="Times New Roman" w:cs="Times New Roman"/>
              </w:rPr>
            </w:pPr>
          </w:p>
        </w:tc>
        <w:tc>
          <w:tcPr>
            <w:tcW w:w="1450" w:type="dxa"/>
            <w:vAlign w:val="center"/>
          </w:tcPr>
          <w:p w14:paraId="2AF6FECD" w14:textId="77777777" w:rsidR="00852ED1" w:rsidRPr="00C04B1D" w:rsidRDefault="00852ED1" w:rsidP="00852ED1">
            <w:pPr>
              <w:jc w:val="center"/>
              <w:rPr>
                <w:rFonts w:ascii="Times New Roman" w:hAnsi="Times New Roman" w:cs="Times New Roman"/>
              </w:rPr>
            </w:pPr>
          </w:p>
        </w:tc>
        <w:tc>
          <w:tcPr>
            <w:tcW w:w="959" w:type="dxa"/>
            <w:vAlign w:val="center"/>
          </w:tcPr>
          <w:p w14:paraId="6099B791" w14:textId="77777777" w:rsidR="00852ED1" w:rsidRPr="00C04B1D" w:rsidRDefault="00852ED1" w:rsidP="00852ED1">
            <w:pPr>
              <w:jc w:val="center"/>
              <w:rPr>
                <w:rFonts w:ascii="Times New Roman" w:hAnsi="Times New Roman" w:cs="Times New Roman"/>
              </w:rPr>
            </w:pPr>
          </w:p>
        </w:tc>
        <w:tc>
          <w:tcPr>
            <w:tcW w:w="851" w:type="dxa"/>
            <w:vAlign w:val="center"/>
          </w:tcPr>
          <w:p w14:paraId="04241F41" w14:textId="77777777" w:rsidR="00852ED1" w:rsidRPr="00C04B1D" w:rsidRDefault="00852ED1" w:rsidP="00852ED1">
            <w:pPr>
              <w:jc w:val="center"/>
              <w:rPr>
                <w:rFonts w:ascii="Times New Roman" w:hAnsi="Times New Roman" w:cs="Times New Roman"/>
              </w:rPr>
            </w:pPr>
          </w:p>
        </w:tc>
        <w:tc>
          <w:tcPr>
            <w:tcW w:w="850" w:type="dxa"/>
            <w:vAlign w:val="center"/>
          </w:tcPr>
          <w:p w14:paraId="78CFB177" w14:textId="77777777" w:rsidR="00852ED1" w:rsidRPr="00C04B1D" w:rsidRDefault="00852ED1" w:rsidP="00852ED1">
            <w:pPr>
              <w:jc w:val="center"/>
              <w:rPr>
                <w:rFonts w:ascii="Times New Roman" w:hAnsi="Times New Roman" w:cs="Times New Roman"/>
              </w:rPr>
            </w:pPr>
          </w:p>
        </w:tc>
        <w:tc>
          <w:tcPr>
            <w:tcW w:w="993" w:type="dxa"/>
            <w:vMerge/>
            <w:vAlign w:val="center"/>
          </w:tcPr>
          <w:p w14:paraId="52D80C8E" w14:textId="77777777" w:rsidR="00852ED1" w:rsidRPr="00C04B1D" w:rsidRDefault="00852ED1" w:rsidP="00852ED1">
            <w:pPr>
              <w:jc w:val="center"/>
              <w:rPr>
                <w:rFonts w:ascii="Times New Roman" w:hAnsi="Times New Roman" w:cs="Times New Roman"/>
              </w:rPr>
            </w:pPr>
          </w:p>
        </w:tc>
        <w:tc>
          <w:tcPr>
            <w:tcW w:w="1701" w:type="dxa"/>
            <w:vMerge/>
            <w:vAlign w:val="center"/>
          </w:tcPr>
          <w:p w14:paraId="456673D6" w14:textId="77777777" w:rsidR="00852ED1" w:rsidRPr="00C04B1D" w:rsidRDefault="00852ED1" w:rsidP="00852ED1">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30B03C57" w:rsidR="00BB234B" w:rsidRPr="002C173F" w:rsidRDefault="00BB234B" w:rsidP="00C602B3">
      <w:pPr>
        <w:pStyle w:val="Heading3"/>
      </w:pPr>
      <w:bookmarkStart w:id="74" w:name="_Toc130206069"/>
      <w:r w:rsidRPr="002C173F">
        <w:lastRenderedPageBreak/>
        <w:t>3.2.</w:t>
      </w:r>
      <w:r w:rsidR="000733C9">
        <w:t>4</w:t>
      </w:r>
      <w:r w:rsidRPr="002C173F">
        <w:t xml:space="preserve"> Lớp </w:t>
      </w:r>
      <w:bookmarkEnd w:id="74"/>
      <w:r w:rsidR="00AE7E53">
        <w:t>QuanTriVien</w:t>
      </w:r>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664155D1" w:rsidR="00BB234B" w:rsidRPr="00EF6EE3" w:rsidRDefault="00BB234B" w:rsidP="00D05869">
      <w:pPr>
        <w:pStyle w:val="Heading4"/>
      </w:pPr>
      <w:bookmarkStart w:id="75" w:name="_Toc130206070"/>
      <w:r w:rsidRPr="00EF6EE3">
        <w:t>3.2.</w:t>
      </w:r>
      <w:r w:rsidR="000733C9">
        <w:t>4</w:t>
      </w:r>
      <w:r w:rsidRPr="00EF6EE3">
        <w:t>.1 Bảng mô tả thuộc tính</w:t>
      </w:r>
      <w:bookmarkEnd w:id="75"/>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C5847">
        <w:trPr>
          <w:trHeight w:val="567"/>
          <w:tblHeader/>
          <w:jc w:val="center"/>
        </w:trPr>
        <w:tc>
          <w:tcPr>
            <w:tcW w:w="1047" w:type="pct"/>
            <w:vAlign w:val="center"/>
          </w:tcPr>
          <w:p w14:paraId="70B929F4"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8C5847">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C5847">
        <w:trPr>
          <w:trHeight w:val="567"/>
          <w:jc w:val="center"/>
        </w:trPr>
        <w:tc>
          <w:tcPr>
            <w:tcW w:w="1047" w:type="pct"/>
            <w:vAlign w:val="center"/>
          </w:tcPr>
          <w:p w14:paraId="39B94A26" w14:textId="44C7B0AF" w:rsidR="00353659" w:rsidRPr="00D56EDF" w:rsidRDefault="00596AC5" w:rsidP="008C5847">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8C584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8C5847">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8C5847">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8C5847">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7B33EF63" w:rsidR="00BB234B" w:rsidRPr="00EF6EE3" w:rsidRDefault="00BB234B" w:rsidP="00D05869">
      <w:pPr>
        <w:pStyle w:val="Heading4"/>
      </w:pPr>
      <w:bookmarkStart w:id="76" w:name="_Toc130206071"/>
      <w:r w:rsidRPr="00EF6EE3">
        <w:t>3.2.</w:t>
      </w:r>
      <w:r w:rsidR="000733C9">
        <w:t>4</w:t>
      </w:r>
      <w:r w:rsidRPr="00EF6EE3">
        <w:t>.2 Bảng mô tả phương thức</w:t>
      </w:r>
      <w:bookmarkEnd w:id="76"/>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FB0FA9" w:rsidRPr="00C04B1D" w14:paraId="297FE29E" w14:textId="77777777" w:rsidTr="00674B83">
        <w:trPr>
          <w:trHeight w:val="1253"/>
          <w:tblHeader/>
        </w:trPr>
        <w:tc>
          <w:tcPr>
            <w:tcW w:w="1555" w:type="dxa"/>
            <w:vAlign w:val="center"/>
          </w:tcPr>
          <w:p w14:paraId="2750EEF3"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66EBA92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vAlign w:val="center"/>
          </w:tcPr>
          <w:p w14:paraId="79C63FCB"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959" w:type="dxa"/>
            <w:vAlign w:val="center"/>
          </w:tcPr>
          <w:p w14:paraId="458A5923"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678A806F"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476E11AB"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64A8A3D0"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34A14279"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674B83">
        <w:trPr>
          <w:trHeight w:val="1253"/>
        </w:trPr>
        <w:tc>
          <w:tcPr>
            <w:tcW w:w="1555" w:type="dxa"/>
            <w:vAlign w:val="center"/>
          </w:tcPr>
          <w:p w14:paraId="2A2585E4" w14:textId="7E5723E3" w:rsidR="00FB0FA9" w:rsidRPr="00C04B1D" w:rsidRDefault="00FB0FA9" w:rsidP="008C5847">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134" w:type="dxa"/>
            <w:vAlign w:val="center"/>
          </w:tcPr>
          <w:p w14:paraId="7C8E4208"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788834AC"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Không có tham số</w:t>
            </w:r>
          </w:p>
        </w:tc>
        <w:tc>
          <w:tcPr>
            <w:tcW w:w="993" w:type="dxa"/>
            <w:vAlign w:val="center"/>
          </w:tcPr>
          <w:p w14:paraId="1C59AFC9"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37B96AE4" w14:textId="6A7019BF" w:rsidR="00FB0FA9" w:rsidRPr="00C04B1D" w:rsidRDefault="00FB0FA9" w:rsidP="008C5847">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674B83">
        <w:trPr>
          <w:trHeight w:val="845"/>
        </w:trPr>
        <w:tc>
          <w:tcPr>
            <w:tcW w:w="1555" w:type="dxa"/>
            <w:vMerge w:val="restart"/>
            <w:vAlign w:val="center"/>
          </w:tcPr>
          <w:p w14:paraId="2EE2C8B8" w14:textId="6AF1DB20" w:rsidR="00FB0FA9" w:rsidRPr="00C04B1D" w:rsidRDefault="00FB0FA9" w:rsidP="008C5847">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134" w:type="dxa"/>
            <w:vMerge w:val="restart"/>
            <w:vAlign w:val="center"/>
          </w:tcPr>
          <w:p w14:paraId="4D3AFDA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4"/>
            <w:vAlign w:val="center"/>
          </w:tcPr>
          <w:p w14:paraId="6B22D6F2"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329D00D8" w14:textId="5599C0FC"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4C362CEB" w14:textId="1F48DFE9" w:rsidR="00FB0FA9" w:rsidRPr="00C04B1D" w:rsidRDefault="00FB0FA9" w:rsidP="008C5847">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B0FA9" w:rsidRPr="00C04B1D" w14:paraId="37BE874E" w14:textId="77777777" w:rsidTr="00674B83">
        <w:trPr>
          <w:trHeight w:val="906"/>
        </w:trPr>
        <w:tc>
          <w:tcPr>
            <w:tcW w:w="1555" w:type="dxa"/>
            <w:vMerge/>
            <w:vAlign w:val="center"/>
          </w:tcPr>
          <w:p w14:paraId="481B3685" w14:textId="77777777" w:rsidR="00FB0FA9" w:rsidRPr="00C04B1D" w:rsidRDefault="00FB0FA9" w:rsidP="008C5847">
            <w:pPr>
              <w:jc w:val="both"/>
              <w:rPr>
                <w:rFonts w:ascii="Times New Roman" w:hAnsi="Times New Roman" w:cs="Times New Roman"/>
              </w:rPr>
            </w:pPr>
          </w:p>
        </w:tc>
        <w:tc>
          <w:tcPr>
            <w:tcW w:w="1134" w:type="dxa"/>
            <w:vMerge/>
            <w:vAlign w:val="center"/>
          </w:tcPr>
          <w:p w14:paraId="57076E52" w14:textId="77777777" w:rsidR="00FB0FA9" w:rsidRPr="00C04B1D" w:rsidRDefault="00FB0FA9" w:rsidP="008C5847">
            <w:pPr>
              <w:jc w:val="center"/>
              <w:rPr>
                <w:rFonts w:ascii="Times New Roman" w:hAnsi="Times New Roman" w:cs="Times New Roman"/>
              </w:rPr>
            </w:pPr>
          </w:p>
        </w:tc>
        <w:tc>
          <w:tcPr>
            <w:tcW w:w="1450" w:type="dxa"/>
            <w:vAlign w:val="center"/>
          </w:tcPr>
          <w:p w14:paraId="5320301B" w14:textId="6C0A8D51" w:rsidR="00FB0FA9" w:rsidRPr="00C04B1D" w:rsidRDefault="005D7B60" w:rsidP="008C5847">
            <w:pPr>
              <w:jc w:val="center"/>
              <w:rPr>
                <w:rFonts w:ascii="Times New Roman" w:hAnsi="Times New Roman" w:cs="Times New Roman"/>
              </w:rPr>
            </w:pPr>
            <w:r>
              <w:rPr>
                <w:rFonts w:ascii="Times New Roman" w:hAnsi="Times New Roman" w:cs="Times New Roman"/>
              </w:rPr>
              <w:t>QuanTriVien</w:t>
            </w:r>
            <w:r w:rsidR="00FB0FA9" w:rsidRPr="00C04B1D">
              <w:rPr>
                <w:rFonts w:ascii="Times New Roman" w:hAnsi="Times New Roman" w:cs="Times New Roman"/>
              </w:rPr>
              <w:t>ID</w:t>
            </w:r>
          </w:p>
        </w:tc>
        <w:tc>
          <w:tcPr>
            <w:tcW w:w="959" w:type="dxa"/>
            <w:vAlign w:val="center"/>
          </w:tcPr>
          <w:p w14:paraId="14E2605E"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B97A07C"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12F48094" w14:textId="77777777" w:rsidR="00FB0FA9" w:rsidRPr="00C04B1D" w:rsidRDefault="00FB0FA9" w:rsidP="008C5847">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48F564D6" w14:textId="77777777" w:rsidR="00FB0FA9" w:rsidRPr="00C04B1D" w:rsidRDefault="00FB0FA9" w:rsidP="008C5847">
            <w:pPr>
              <w:jc w:val="center"/>
              <w:rPr>
                <w:rFonts w:ascii="Times New Roman" w:hAnsi="Times New Roman" w:cs="Times New Roman"/>
              </w:rPr>
            </w:pPr>
          </w:p>
        </w:tc>
        <w:tc>
          <w:tcPr>
            <w:tcW w:w="1701" w:type="dxa"/>
            <w:vMerge/>
            <w:vAlign w:val="center"/>
          </w:tcPr>
          <w:p w14:paraId="092A52FE" w14:textId="77777777" w:rsidR="00FB0FA9" w:rsidRPr="00C04B1D" w:rsidRDefault="00FB0FA9" w:rsidP="008C5847">
            <w:pPr>
              <w:jc w:val="both"/>
              <w:rPr>
                <w:rFonts w:ascii="Times New Roman" w:hAnsi="Times New Roman" w:cs="Times New Roman"/>
              </w:rPr>
            </w:pPr>
          </w:p>
        </w:tc>
      </w:tr>
      <w:tr w:rsidR="00DD6254" w:rsidRPr="00C04B1D" w14:paraId="3C6252B6" w14:textId="77777777" w:rsidTr="00674B83">
        <w:trPr>
          <w:trHeight w:val="680"/>
        </w:trPr>
        <w:tc>
          <w:tcPr>
            <w:tcW w:w="1555" w:type="dxa"/>
            <w:vMerge w:val="restart"/>
            <w:vAlign w:val="center"/>
          </w:tcPr>
          <w:p w14:paraId="23599B8C" w14:textId="1E7D06CB" w:rsidR="00DD6254" w:rsidRPr="00C04B1D" w:rsidRDefault="00DD6254" w:rsidP="00DD6254">
            <w:pPr>
              <w:jc w:val="both"/>
              <w:rPr>
                <w:rFonts w:ascii="Times New Roman" w:hAnsi="Times New Roman" w:cs="Times New Roman"/>
              </w:rPr>
            </w:pPr>
            <w:r>
              <w:rPr>
                <w:rFonts w:ascii="Times New Roman" w:hAnsi="Times New Roman" w:cs="Times New Roman"/>
              </w:rPr>
              <w:t>themQTV</w:t>
            </w:r>
          </w:p>
        </w:tc>
        <w:tc>
          <w:tcPr>
            <w:tcW w:w="1134" w:type="dxa"/>
            <w:vMerge w:val="restart"/>
            <w:vAlign w:val="center"/>
          </w:tcPr>
          <w:p w14:paraId="3FB10607" w14:textId="0D0F8119" w:rsidR="00DD6254" w:rsidRPr="00C04B1D" w:rsidRDefault="00DD6254" w:rsidP="00DD6254">
            <w:pPr>
              <w:jc w:val="center"/>
              <w:rPr>
                <w:rFonts w:ascii="Times New Roman" w:hAnsi="Times New Roman" w:cs="Times New Roman"/>
              </w:rPr>
            </w:pPr>
            <w:r>
              <w:rPr>
                <w:rFonts w:ascii="Times New Roman" w:hAnsi="Times New Roman" w:cs="Times New Roman"/>
              </w:rPr>
              <w:t>Protected</w:t>
            </w:r>
          </w:p>
        </w:tc>
        <w:tc>
          <w:tcPr>
            <w:tcW w:w="4110" w:type="dxa"/>
            <w:gridSpan w:val="4"/>
            <w:vAlign w:val="center"/>
          </w:tcPr>
          <w:p w14:paraId="05410EEB" w14:textId="77777777" w:rsidR="00DD6254" w:rsidRPr="00C04B1D" w:rsidRDefault="00DD6254" w:rsidP="00DD6254">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2BE5EEB7" w14:textId="46DFC4C0" w:rsidR="00DD6254" w:rsidRPr="00C04B1D" w:rsidRDefault="00DD6254" w:rsidP="00DD6254">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F03B5CD" w14:textId="0A94B147" w:rsidR="00DD6254" w:rsidRPr="00C04B1D" w:rsidRDefault="00DD6254" w:rsidP="00DD6254">
            <w:pPr>
              <w:jc w:val="both"/>
              <w:rPr>
                <w:rFonts w:ascii="Times New Roman" w:hAnsi="Times New Roman" w:cs="Times New Roman"/>
              </w:rPr>
            </w:pPr>
            <w:r w:rsidRPr="00C04B1D">
              <w:rPr>
                <w:rFonts w:ascii="Times New Roman" w:hAnsi="Times New Roman" w:cs="Times New Roman"/>
              </w:rPr>
              <w:t xml:space="preserve">Thêm một </w:t>
            </w:r>
            <w:r w:rsidR="003E134D">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5E0A26" w:rsidRPr="00C04B1D" w14:paraId="4D2A1EEF" w14:textId="77777777" w:rsidTr="00674B83">
        <w:trPr>
          <w:trHeight w:val="680"/>
        </w:trPr>
        <w:tc>
          <w:tcPr>
            <w:tcW w:w="1555" w:type="dxa"/>
            <w:vMerge/>
            <w:vAlign w:val="center"/>
          </w:tcPr>
          <w:p w14:paraId="230BF6C5" w14:textId="77777777" w:rsidR="005E0A26" w:rsidRPr="00C04B1D" w:rsidRDefault="005E0A26" w:rsidP="005E0A26">
            <w:pPr>
              <w:jc w:val="both"/>
              <w:rPr>
                <w:rFonts w:ascii="Times New Roman" w:hAnsi="Times New Roman" w:cs="Times New Roman"/>
              </w:rPr>
            </w:pPr>
          </w:p>
        </w:tc>
        <w:tc>
          <w:tcPr>
            <w:tcW w:w="1134" w:type="dxa"/>
            <w:vMerge/>
            <w:vAlign w:val="center"/>
          </w:tcPr>
          <w:p w14:paraId="1D06B790" w14:textId="77777777" w:rsidR="005E0A26" w:rsidRPr="00C04B1D" w:rsidRDefault="005E0A26" w:rsidP="005E0A26">
            <w:pPr>
              <w:jc w:val="center"/>
              <w:rPr>
                <w:rFonts w:ascii="Times New Roman" w:hAnsi="Times New Roman" w:cs="Times New Roman"/>
              </w:rPr>
            </w:pPr>
          </w:p>
        </w:tc>
        <w:tc>
          <w:tcPr>
            <w:tcW w:w="1450" w:type="dxa"/>
            <w:vAlign w:val="center"/>
          </w:tcPr>
          <w:p w14:paraId="25BCDA8B" w14:textId="0666A33C" w:rsidR="005E0A26" w:rsidRPr="00C04B1D" w:rsidRDefault="005E0A26" w:rsidP="005E0A26">
            <w:pPr>
              <w:jc w:val="center"/>
              <w:rPr>
                <w:rFonts w:ascii="Times New Roman" w:hAnsi="Times New Roman" w:cs="Times New Roman"/>
              </w:rPr>
            </w:pPr>
            <w:r>
              <w:rPr>
                <w:rFonts w:ascii="Times New Roman" w:hAnsi="Times New Roman" w:cs="Times New Roman"/>
              </w:rPr>
              <w:t>ID</w:t>
            </w:r>
          </w:p>
        </w:tc>
        <w:tc>
          <w:tcPr>
            <w:tcW w:w="959" w:type="dxa"/>
            <w:vAlign w:val="center"/>
          </w:tcPr>
          <w:p w14:paraId="5918C80F" w14:textId="77777777" w:rsidR="005E0A26" w:rsidRPr="00C04B1D" w:rsidRDefault="005E0A26" w:rsidP="005E0A26">
            <w:pPr>
              <w:jc w:val="center"/>
              <w:rPr>
                <w:rFonts w:ascii="Times New Roman" w:hAnsi="Times New Roman" w:cs="Times New Roman"/>
              </w:rPr>
            </w:pPr>
            <w:r w:rsidRPr="00C04B1D">
              <w:rPr>
                <w:rFonts w:ascii="Times New Roman" w:hAnsi="Times New Roman" w:cs="Times New Roman"/>
                <w:color w:val="000000"/>
              </w:rPr>
              <w:t>String</w:t>
            </w:r>
          </w:p>
        </w:tc>
        <w:tc>
          <w:tcPr>
            <w:tcW w:w="851" w:type="dxa"/>
            <w:vAlign w:val="center"/>
          </w:tcPr>
          <w:p w14:paraId="26BFBED1" w14:textId="65D6B751" w:rsidR="005E0A26" w:rsidRPr="00C04B1D" w:rsidRDefault="005E0A26" w:rsidP="005E0A26">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250829D3" w14:textId="6CE0F52F" w:rsidR="005E0A26" w:rsidRPr="00C04B1D" w:rsidRDefault="005E0A26" w:rsidP="005E0A26">
            <w:pPr>
              <w:jc w:val="center"/>
              <w:rPr>
                <w:rFonts w:ascii="Times New Roman" w:hAnsi="Times New Roman" w:cs="Times New Roman"/>
              </w:rPr>
            </w:pPr>
            <w:r>
              <w:rPr>
                <w:rFonts w:ascii="Times New Roman" w:hAnsi="Times New Roman" w:cs="Times New Roman"/>
                <w:color w:val="000000"/>
              </w:rPr>
              <w:t>8</w:t>
            </w:r>
          </w:p>
        </w:tc>
        <w:tc>
          <w:tcPr>
            <w:tcW w:w="993" w:type="dxa"/>
            <w:vMerge/>
            <w:vAlign w:val="center"/>
          </w:tcPr>
          <w:p w14:paraId="45394B95" w14:textId="77777777" w:rsidR="005E0A26" w:rsidRPr="00C04B1D" w:rsidRDefault="005E0A26" w:rsidP="005E0A26">
            <w:pPr>
              <w:jc w:val="center"/>
              <w:rPr>
                <w:rFonts w:ascii="Times New Roman" w:hAnsi="Times New Roman" w:cs="Times New Roman"/>
              </w:rPr>
            </w:pPr>
          </w:p>
        </w:tc>
        <w:tc>
          <w:tcPr>
            <w:tcW w:w="1701" w:type="dxa"/>
            <w:vMerge/>
            <w:vAlign w:val="center"/>
          </w:tcPr>
          <w:p w14:paraId="42157B5B" w14:textId="77777777" w:rsidR="005E0A26" w:rsidRPr="00C04B1D" w:rsidRDefault="005E0A26" w:rsidP="005E0A26">
            <w:pPr>
              <w:jc w:val="both"/>
              <w:rPr>
                <w:rFonts w:ascii="Times New Roman" w:hAnsi="Times New Roman" w:cs="Times New Roman"/>
              </w:rPr>
            </w:pPr>
          </w:p>
        </w:tc>
      </w:tr>
      <w:tr w:rsidR="000A336E" w:rsidRPr="00C04B1D" w14:paraId="1B4BAD7E" w14:textId="77777777" w:rsidTr="00674B83">
        <w:trPr>
          <w:trHeight w:val="680"/>
        </w:trPr>
        <w:tc>
          <w:tcPr>
            <w:tcW w:w="1555" w:type="dxa"/>
            <w:vAlign w:val="center"/>
          </w:tcPr>
          <w:p w14:paraId="0E8CCFC7" w14:textId="771E6EFE" w:rsidR="000A336E" w:rsidRPr="00C04B1D" w:rsidRDefault="000A336E" w:rsidP="000A336E">
            <w:pPr>
              <w:jc w:val="both"/>
              <w:rPr>
                <w:rFonts w:ascii="Times New Roman" w:hAnsi="Times New Roman" w:cs="Times New Roman"/>
              </w:rPr>
            </w:pPr>
            <w:r>
              <w:rPr>
                <w:rFonts w:ascii="Times New Roman" w:hAnsi="Times New Roman" w:cs="Times New Roman"/>
              </w:rPr>
              <w:t>xoaQTV</w:t>
            </w:r>
          </w:p>
        </w:tc>
        <w:tc>
          <w:tcPr>
            <w:tcW w:w="1134" w:type="dxa"/>
            <w:vAlign w:val="center"/>
          </w:tcPr>
          <w:p w14:paraId="4B0BB4F2" w14:textId="1C9A3FB6" w:rsidR="000A336E" w:rsidRPr="00C04B1D" w:rsidRDefault="000A336E" w:rsidP="000A336E">
            <w:pPr>
              <w:jc w:val="center"/>
              <w:rPr>
                <w:rFonts w:ascii="Times New Roman" w:hAnsi="Times New Roman" w:cs="Times New Roman"/>
              </w:rPr>
            </w:pPr>
            <w:r>
              <w:rPr>
                <w:rFonts w:ascii="Times New Roman" w:hAnsi="Times New Roman" w:cs="Times New Roman"/>
              </w:rPr>
              <w:t>Protected</w:t>
            </w:r>
          </w:p>
        </w:tc>
        <w:tc>
          <w:tcPr>
            <w:tcW w:w="1450" w:type="dxa"/>
            <w:vAlign w:val="center"/>
          </w:tcPr>
          <w:p w14:paraId="1B2995D6" w14:textId="0168F40D" w:rsidR="000A336E" w:rsidRDefault="000A336E" w:rsidP="000A336E">
            <w:pPr>
              <w:jc w:val="center"/>
              <w:rPr>
                <w:rFonts w:ascii="Times New Roman" w:hAnsi="Times New Roman" w:cs="Times New Roman"/>
              </w:rPr>
            </w:pPr>
            <w:r>
              <w:rPr>
                <w:rFonts w:ascii="Times New Roman" w:hAnsi="Times New Roman" w:cs="Times New Roman"/>
              </w:rPr>
              <w:t>QuanTriVienID</w:t>
            </w:r>
          </w:p>
        </w:tc>
        <w:tc>
          <w:tcPr>
            <w:tcW w:w="959" w:type="dxa"/>
            <w:vAlign w:val="center"/>
          </w:tcPr>
          <w:p w14:paraId="2565F821" w14:textId="70A397DE" w:rsidR="000A336E" w:rsidRPr="00C04B1D" w:rsidRDefault="000A336E" w:rsidP="000A336E">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851" w:type="dxa"/>
            <w:vAlign w:val="center"/>
          </w:tcPr>
          <w:p w14:paraId="53ECC51B" w14:textId="0CAE91DF" w:rsidR="000A336E" w:rsidRDefault="000A336E" w:rsidP="000A336E">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3D5282B6" w14:textId="1A6BB82C" w:rsidR="000A336E" w:rsidRDefault="000A336E" w:rsidP="000A336E">
            <w:pPr>
              <w:jc w:val="center"/>
              <w:rPr>
                <w:rFonts w:ascii="Times New Roman" w:hAnsi="Times New Roman" w:cs="Times New Roman"/>
                <w:color w:val="000000"/>
              </w:rPr>
            </w:pPr>
            <w:r>
              <w:rPr>
                <w:rFonts w:ascii="Times New Roman" w:hAnsi="Times New Roman" w:cs="Times New Roman"/>
                <w:color w:val="000000"/>
              </w:rPr>
              <w:t>8</w:t>
            </w:r>
          </w:p>
        </w:tc>
        <w:tc>
          <w:tcPr>
            <w:tcW w:w="993" w:type="dxa"/>
            <w:vAlign w:val="center"/>
          </w:tcPr>
          <w:p w14:paraId="216D5B28" w14:textId="697650DB" w:rsidR="000A336E" w:rsidRPr="00C04B1D" w:rsidRDefault="000A336E" w:rsidP="000A336E">
            <w:pPr>
              <w:jc w:val="center"/>
              <w:rPr>
                <w:rFonts w:ascii="Times New Roman" w:hAnsi="Times New Roman" w:cs="Times New Roman"/>
              </w:rPr>
            </w:pPr>
            <w:r>
              <w:rPr>
                <w:rFonts w:ascii="Times New Roman" w:hAnsi="Times New Roman" w:cs="Times New Roman"/>
              </w:rPr>
              <w:t>Boolean</w:t>
            </w:r>
          </w:p>
        </w:tc>
        <w:tc>
          <w:tcPr>
            <w:tcW w:w="1701" w:type="dxa"/>
            <w:vAlign w:val="center"/>
          </w:tcPr>
          <w:p w14:paraId="7B4EDB9A" w14:textId="5D16D09C" w:rsidR="000A336E" w:rsidRPr="00C04B1D" w:rsidRDefault="000A336E" w:rsidP="000A336E">
            <w:pPr>
              <w:jc w:val="both"/>
              <w:rPr>
                <w:rFonts w:ascii="Times New Roman" w:hAnsi="Times New Roman" w:cs="Times New Roman"/>
              </w:rPr>
            </w:pPr>
            <w:r w:rsidRPr="00C04B1D">
              <w:rPr>
                <w:rFonts w:ascii="Times New Roman" w:hAnsi="Times New Roman" w:cs="Times New Roman"/>
              </w:rPr>
              <w:t xml:space="preserve">Xóa một </w:t>
            </w:r>
            <w:r w:rsidR="0094029E">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C9318C" w:rsidRPr="00C04B1D" w14:paraId="183E833F" w14:textId="77777777" w:rsidTr="00674B83">
        <w:trPr>
          <w:trHeight w:val="680"/>
        </w:trPr>
        <w:tc>
          <w:tcPr>
            <w:tcW w:w="1555" w:type="dxa"/>
            <w:vAlign w:val="center"/>
          </w:tcPr>
          <w:p w14:paraId="0352CEC8" w14:textId="20F3217C" w:rsidR="00C9318C" w:rsidRDefault="00C9318C" w:rsidP="00C9318C">
            <w:pPr>
              <w:jc w:val="both"/>
              <w:rPr>
                <w:rFonts w:ascii="Times New Roman" w:hAnsi="Times New Roman" w:cs="Times New Roman"/>
              </w:rPr>
            </w:pPr>
            <w:r>
              <w:rPr>
                <w:rFonts w:ascii="Times New Roman" w:hAnsi="Times New Roman" w:cs="Times New Roman"/>
              </w:rPr>
              <w:t>capNhatVaiTro</w:t>
            </w:r>
          </w:p>
        </w:tc>
        <w:tc>
          <w:tcPr>
            <w:tcW w:w="1134" w:type="dxa"/>
            <w:vAlign w:val="center"/>
          </w:tcPr>
          <w:p w14:paraId="1AD3873B" w14:textId="7A779DE1" w:rsidR="00C9318C" w:rsidRDefault="00C9318C" w:rsidP="00C9318C">
            <w:pPr>
              <w:jc w:val="center"/>
              <w:rPr>
                <w:rFonts w:ascii="Times New Roman" w:hAnsi="Times New Roman" w:cs="Times New Roman"/>
              </w:rPr>
            </w:pPr>
            <w:r>
              <w:rPr>
                <w:rFonts w:ascii="Times New Roman" w:hAnsi="Times New Roman" w:cs="Times New Roman"/>
              </w:rPr>
              <w:t>Protected</w:t>
            </w:r>
          </w:p>
        </w:tc>
        <w:tc>
          <w:tcPr>
            <w:tcW w:w="1450" w:type="dxa"/>
            <w:vAlign w:val="center"/>
          </w:tcPr>
          <w:p w14:paraId="3FF79B3B" w14:textId="27F5FC4B" w:rsidR="00C9318C" w:rsidRDefault="00C9318C" w:rsidP="00C9318C">
            <w:pPr>
              <w:jc w:val="center"/>
              <w:rPr>
                <w:rFonts w:ascii="Times New Roman" w:hAnsi="Times New Roman" w:cs="Times New Roman"/>
              </w:rPr>
            </w:pPr>
            <w:r>
              <w:rPr>
                <w:rFonts w:ascii="Times New Roman" w:hAnsi="Times New Roman" w:cs="Times New Roman"/>
              </w:rPr>
              <w:t>VaiTro</w:t>
            </w:r>
          </w:p>
        </w:tc>
        <w:tc>
          <w:tcPr>
            <w:tcW w:w="959" w:type="dxa"/>
            <w:vAlign w:val="center"/>
          </w:tcPr>
          <w:p w14:paraId="190B0B24" w14:textId="78592E62" w:rsidR="00C9318C" w:rsidRPr="00C04B1D" w:rsidRDefault="00C9318C" w:rsidP="00C9318C">
            <w:pPr>
              <w:jc w:val="center"/>
              <w:rPr>
                <w:rFonts w:ascii="Times New Roman" w:hAnsi="Times New Roman" w:cs="Times New Roman"/>
                <w:color w:val="000000"/>
              </w:rPr>
            </w:pPr>
            <w:r>
              <w:rPr>
                <w:rFonts w:ascii="Times New Roman" w:hAnsi="Times New Roman" w:cs="Times New Roman"/>
                <w:color w:val="000000"/>
              </w:rPr>
              <w:t>Role</w:t>
            </w:r>
          </w:p>
        </w:tc>
        <w:tc>
          <w:tcPr>
            <w:tcW w:w="851" w:type="dxa"/>
            <w:vAlign w:val="center"/>
          </w:tcPr>
          <w:p w14:paraId="57B71C59" w14:textId="3D08CC0D" w:rsidR="00C9318C" w:rsidRPr="00C04B1D" w:rsidRDefault="00C9318C" w:rsidP="00C9318C">
            <w:pPr>
              <w:jc w:val="center"/>
              <w:rPr>
                <w:rFonts w:ascii="Times New Roman" w:hAnsi="Times New Roman" w:cs="Times New Roman"/>
                <w:lang w:val="en-US"/>
              </w:rPr>
            </w:pPr>
            <w:r>
              <w:rPr>
                <w:rFonts w:ascii="Times New Roman" w:hAnsi="Times New Roman" w:cs="Times New Roman"/>
                <w:lang w:val="en-US"/>
              </w:rPr>
              <w:t>DocGia</w:t>
            </w:r>
          </w:p>
        </w:tc>
        <w:tc>
          <w:tcPr>
            <w:tcW w:w="850" w:type="dxa"/>
            <w:vAlign w:val="center"/>
          </w:tcPr>
          <w:p w14:paraId="26C76BFC" w14:textId="21875885" w:rsidR="00C9318C" w:rsidRDefault="00C9318C" w:rsidP="00C9318C">
            <w:pPr>
              <w:jc w:val="center"/>
              <w:rPr>
                <w:rFonts w:ascii="Times New Roman" w:hAnsi="Times New Roman" w:cs="Times New Roman"/>
                <w:color w:val="000000"/>
              </w:rPr>
            </w:pPr>
            <w:r>
              <w:rPr>
                <w:rFonts w:ascii="Times New Roman" w:hAnsi="Times New Roman" w:cs="Times New Roman"/>
                <w:color w:val="000000"/>
              </w:rPr>
              <w:t>1</w:t>
            </w:r>
          </w:p>
        </w:tc>
        <w:tc>
          <w:tcPr>
            <w:tcW w:w="993" w:type="dxa"/>
            <w:vAlign w:val="center"/>
          </w:tcPr>
          <w:p w14:paraId="4B865A5E" w14:textId="4C4E2191" w:rsidR="00C9318C" w:rsidRDefault="00C9318C" w:rsidP="00C9318C">
            <w:pPr>
              <w:jc w:val="center"/>
              <w:rPr>
                <w:rFonts w:ascii="Times New Roman" w:hAnsi="Times New Roman" w:cs="Times New Roman"/>
              </w:rPr>
            </w:pPr>
            <w:r>
              <w:rPr>
                <w:rFonts w:ascii="Times New Roman" w:hAnsi="Times New Roman" w:cs="Times New Roman"/>
              </w:rPr>
              <w:t>Boolean</w:t>
            </w:r>
          </w:p>
        </w:tc>
        <w:tc>
          <w:tcPr>
            <w:tcW w:w="1701" w:type="dxa"/>
            <w:vAlign w:val="center"/>
          </w:tcPr>
          <w:p w14:paraId="7C45AE59" w14:textId="6C85AB9E" w:rsidR="00C9318C" w:rsidRPr="00C04B1D" w:rsidRDefault="001B0BCF" w:rsidP="00C9318C">
            <w:pPr>
              <w:jc w:val="both"/>
              <w:rPr>
                <w:rFonts w:ascii="Times New Roman" w:hAnsi="Times New Roman" w:cs="Times New Roman"/>
              </w:rPr>
            </w:pPr>
            <w:r>
              <w:rPr>
                <w:rFonts w:ascii="Times New Roman" w:hAnsi="Times New Roman" w:cs="Times New Roman"/>
              </w:rPr>
              <w:t>Cập nhật vai trò người dùng</w:t>
            </w:r>
            <w:r w:rsidR="00C9318C" w:rsidRPr="00C04B1D">
              <w:rPr>
                <w:rFonts w:ascii="Times New Roman" w:hAnsi="Times New Roman" w:cs="Times New Roman"/>
              </w:rPr>
              <w:t xml:space="preserve">. Trả về true nếu  </w:t>
            </w:r>
            <w:r w:rsidR="00592983">
              <w:rPr>
                <w:rFonts w:ascii="Times New Roman" w:hAnsi="Times New Roman" w:cs="Times New Roman"/>
              </w:rPr>
              <w:t>cập nhật</w:t>
            </w:r>
            <w:r w:rsidR="00C9318C" w:rsidRPr="00C04B1D">
              <w:rPr>
                <w:rFonts w:ascii="Times New Roman" w:hAnsi="Times New Roman" w:cs="Times New Roman"/>
              </w:rPr>
              <w:t xml:space="preserve"> thành công, ngược lại trả về false.</w:t>
            </w: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23D1F6AD" w:rsidR="001C1A9E" w:rsidRPr="00FC7C1F" w:rsidRDefault="001C1A9E" w:rsidP="00FC7C1F">
      <w:pPr>
        <w:pStyle w:val="Heading3"/>
      </w:pPr>
      <w:r w:rsidRPr="00FC7C1F">
        <w:t>3.2.</w:t>
      </w:r>
      <w:r w:rsidR="00EC12F7">
        <w:t>5</w:t>
      </w:r>
      <w:r w:rsidRPr="00FC7C1F">
        <w:t xml:space="preserve"> Lớp Sach</w:t>
      </w:r>
    </w:p>
    <w:p w14:paraId="72D23EC5" w14:textId="77777777" w:rsidR="00647780" w:rsidRDefault="00647780">
      <w:pPr>
        <w:rPr>
          <w:rFonts w:ascii="Times New Roman" w:hAnsi="Times New Roman" w:cs="Times New Roman"/>
          <w:sz w:val="26"/>
          <w:szCs w:val="26"/>
          <w:lang w:val="en-US"/>
        </w:rPr>
      </w:pPr>
    </w:p>
    <w:p w14:paraId="26AA454C" w14:textId="62B52CAA" w:rsidR="001C1A9E" w:rsidRDefault="001C1A9E" w:rsidP="005A74FB">
      <w:pPr>
        <w:pStyle w:val="Heading4"/>
        <w:rPr>
          <w:szCs w:val="26"/>
        </w:rPr>
      </w:pPr>
      <w:r>
        <w:rPr>
          <w:szCs w:val="26"/>
        </w:rPr>
        <w:t>3.2.</w:t>
      </w:r>
      <w:r w:rsidR="00EC12F7">
        <w:rPr>
          <w:szCs w:val="26"/>
        </w:rPr>
        <w:t>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A73E2C">
        <w:trPr>
          <w:trHeight w:val="567"/>
          <w:tblHeader/>
          <w:jc w:val="center"/>
        </w:trPr>
        <w:tc>
          <w:tcPr>
            <w:tcW w:w="1047" w:type="pct"/>
            <w:vAlign w:val="center"/>
          </w:tcPr>
          <w:p w14:paraId="2EBBA616"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8C5847">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A73E2C">
        <w:trPr>
          <w:trHeight w:val="567"/>
          <w:jc w:val="center"/>
        </w:trPr>
        <w:tc>
          <w:tcPr>
            <w:tcW w:w="1047" w:type="pct"/>
            <w:vAlign w:val="center"/>
          </w:tcPr>
          <w:p w14:paraId="68B1E696" w14:textId="5A2AF7DC" w:rsidR="00483172" w:rsidRPr="00D56EDF" w:rsidRDefault="00A12836" w:rsidP="008C5847">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8C5847">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8C584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8C5847">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8C5847">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8C5847">
            <w:pPr>
              <w:jc w:val="both"/>
              <w:rPr>
                <w:rFonts w:ascii="Times New Roman" w:hAnsi="Times New Roman" w:cs="Times New Roman"/>
                <w:lang w:val="en-US"/>
              </w:rPr>
            </w:pPr>
          </w:p>
        </w:tc>
        <w:tc>
          <w:tcPr>
            <w:tcW w:w="804" w:type="pct"/>
            <w:vAlign w:val="center"/>
          </w:tcPr>
          <w:p w14:paraId="5579B87D" w14:textId="6BC76A7F"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ỗi quyển sách đều có một mã ISBN tương ứng.</w:t>
            </w:r>
          </w:p>
        </w:tc>
      </w:tr>
      <w:tr w:rsidR="00F967FE" w:rsidRPr="00D56EDF" w14:paraId="272C4B4A" w14:textId="77777777" w:rsidTr="00A73E2C">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A73E2C">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A73E2C">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A73E2C">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A73E2C">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A73E2C">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A73E2C">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A73E2C">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A73E2C">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A73E2C">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A73E2C">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A73E2C">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A73E2C">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4095D5CD" w:rsidR="001C1A9E" w:rsidRDefault="001C1A9E" w:rsidP="005A74FB">
      <w:pPr>
        <w:pStyle w:val="Heading4"/>
        <w:rPr>
          <w:szCs w:val="26"/>
        </w:rPr>
      </w:pPr>
      <w:r>
        <w:rPr>
          <w:szCs w:val="26"/>
        </w:rPr>
        <w:t>3.2.</w:t>
      </w:r>
      <w:r w:rsidR="00EC12F7">
        <w:rPr>
          <w:szCs w:val="26"/>
        </w:rPr>
        <w:t>5</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06"/>
        <w:gridCol w:w="30"/>
        <w:gridCol w:w="1020"/>
        <w:gridCol w:w="664"/>
        <w:gridCol w:w="792"/>
        <w:gridCol w:w="922"/>
        <w:gridCol w:w="1563"/>
      </w:tblGrid>
      <w:tr w:rsidR="00967B10" w:rsidRPr="00C04B1D" w14:paraId="18748A2B" w14:textId="77777777" w:rsidTr="00674B83">
        <w:trPr>
          <w:trHeight w:val="1253"/>
          <w:tblHeader/>
        </w:trPr>
        <w:tc>
          <w:tcPr>
            <w:tcW w:w="1555" w:type="dxa"/>
            <w:vAlign w:val="center"/>
          </w:tcPr>
          <w:p w14:paraId="3B86F97B"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441DBBCD"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truy cập</w:t>
            </w:r>
          </w:p>
        </w:tc>
        <w:tc>
          <w:tcPr>
            <w:tcW w:w="1450" w:type="dxa"/>
            <w:gridSpan w:val="2"/>
            <w:vAlign w:val="center"/>
          </w:tcPr>
          <w:p w14:paraId="43BA7253"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01" w:type="dxa"/>
            <w:vAlign w:val="center"/>
          </w:tcPr>
          <w:p w14:paraId="62C0C599"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dữ liệu tham số</w:t>
            </w:r>
          </w:p>
        </w:tc>
        <w:tc>
          <w:tcPr>
            <w:tcW w:w="709" w:type="dxa"/>
            <w:vAlign w:val="center"/>
          </w:tcPr>
          <w:p w14:paraId="18696A8E"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1F29999D"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ích thước</w:t>
            </w:r>
          </w:p>
        </w:tc>
        <w:tc>
          <w:tcPr>
            <w:tcW w:w="993" w:type="dxa"/>
            <w:vAlign w:val="center"/>
          </w:tcPr>
          <w:p w14:paraId="19F6CF37"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701" w:type="dxa"/>
            <w:vAlign w:val="center"/>
          </w:tcPr>
          <w:p w14:paraId="2C7826C8" w14:textId="77777777" w:rsidR="00967B10" w:rsidRPr="00C04B1D" w:rsidRDefault="00967B10" w:rsidP="008C5847">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674B83">
        <w:trPr>
          <w:trHeight w:val="624"/>
        </w:trPr>
        <w:tc>
          <w:tcPr>
            <w:tcW w:w="1555" w:type="dxa"/>
            <w:vMerge w:val="restart"/>
            <w:vAlign w:val="center"/>
          </w:tcPr>
          <w:p w14:paraId="49E56059" w14:textId="74205C03" w:rsidR="008905B6" w:rsidRPr="00C04B1D" w:rsidRDefault="008905B6" w:rsidP="008C5847">
            <w:pPr>
              <w:jc w:val="both"/>
              <w:rPr>
                <w:rFonts w:ascii="Times New Roman" w:hAnsi="Times New Roman" w:cs="Times New Roman"/>
              </w:rPr>
            </w:pPr>
            <w:r>
              <w:rPr>
                <w:rFonts w:ascii="Times New Roman" w:hAnsi="Times New Roman" w:cs="Times New Roman"/>
              </w:rPr>
              <w:t>layThongTin</w:t>
            </w:r>
          </w:p>
        </w:tc>
        <w:tc>
          <w:tcPr>
            <w:tcW w:w="1134" w:type="dxa"/>
            <w:vMerge w:val="restart"/>
            <w:vAlign w:val="center"/>
          </w:tcPr>
          <w:p w14:paraId="7FAE102B" w14:textId="77777777" w:rsidR="008905B6" w:rsidRPr="00C04B1D" w:rsidRDefault="008905B6" w:rsidP="008C5847">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53AF39A8" w14:textId="38F4CDCE" w:rsidR="008905B6" w:rsidRPr="00C04B1D" w:rsidRDefault="004A0FD1" w:rsidP="008C5847">
            <w:pPr>
              <w:jc w:val="center"/>
              <w:rPr>
                <w:rFonts w:ascii="Times New Roman" w:hAnsi="Times New Roman" w:cs="Times New Roman"/>
              </w:rPr>
            </w:pPr>
            <w:r>
              <w:rPr>
                <w:rFonts w:ascii="Times New Roman" w:hAnsi="Times New Roman" w:cs="Times New Roman"/>
              </w:rPr>
              <w:t>Có 1 tham số</w:t>
            </w:r>
          </w:p>
        </w:tc>
        <w:tc>
          <w:tcPr>
            <w:tcW w:w="993" w:type="dxa"/>
            <w:vMerge w:val="restart"/>
            <w:vAlign w:val="center"/>
          </w:tcPr>
          <w:p w14:paraId="0443BB93" w14:textId="77777777" w:rsidR="008905B6" w:rsidRPr="00C04B1D" w:rsidRDefault="008905B6" w:rsidP="008C5847">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357FAC34" w14:textId="005E8E4D" w:rsidR="008905B6" w:rsidRPr="00C04B1D" w:rsidRDefault="008905B6" w:rsidP="008C5847">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674B83">
        <w:trPr>
          <w:trHeight w:val="624"/>
        </w:trPr>
        <w:tc>
          <w:tcPr>
            <w:tcW w:w="1555" w:type="dxa"/>
            <w:vMerge/>
            <w:vAlign w:val="center"/>
          </w:tcPr>
          <w:p w14:paraId="74D39F92" w14:textId="77777777" w:rsidR="00980CDD" w:rsidRDefault="00980CDD" w:rsidP="00980CDD">
            <w:pPr>
              <w:jc w:val="both"/>
              <w:rPr>
                <w:rFonts w:ascii="Times New Roman" w:hAnsi="Times New Roman" w:cs="Times New Roman"/>
              </w:rPr>
            </w:pPr>
          </w:p>
        </w:tc>
        <w:tc>
          <w:tcPr>
            <w:tcW w:w="1134" w:type="dxa"/>
            <w:vMerge/>
            <w:vAlign w:val="center"/>
          </w:tcPr>
          <w:p w14:paraId="759D95B4" w14:textId="77777777" w:rsidR="00980CDD" w:rsidRPr="00C04B1D" w:rsidRDefault="00980CDD" w:rsidP="00980CDD">
            <w:pPr>
              <w:jc w:val="center"/>
              <w:rPr>
                <w:rFonts w:ascii="Times New Roman" w:hAnsi="Times New Roman" w:cs="Times New Roman"/>
              </w:rPr>
            </w:pPr>
          </w:p>
        </w:tc>
        <w:tc>
          <w:tcPr>
            <w:tcW w:w="1417"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gridSpan w:val="2"/>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709"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993"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70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674B83">
        <w:trPr>
          <w:trHeight w:val="845"/>
        </w:trPr>
        <w:tc>
          <w:tcPr>
            <w:tcW w:w="1555"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1134" w:type="dxa"/>
            <w:vMerge w:val="restart"/>
            <w:vAlign w:val="center"/>
          </w:tcPr>
          <w:p w14:paraId="15140B4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993"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674B83">
        <w:trPr>
          <w:trHeight w:val="906"/>
        </w:trPr>
        <w:tc>
          <w:tcPr>
            <w:tcW w:w="1555" w:type="dxa"/>
            <w:vMerge/>
            <w:vAlign w:val="center"/>
          </w:tcPr>
          <w:p w14:paraId="0C23522A" w14:textId="77777777" w:rsidR="00980CDD" w:rsidRPr="00C04B1D" w:rsidRDefault="00980CDD" w:rsidP="00980CDD">
            <w:pPr>
              <w:jc w:val="both"/>
              <w:rPr>
                <w:rFonts w:ascii="Times New Roman" w:hAnsi="Times New Roman" w:cs="Times New Roman"/>
              </w:rPr>
            </w:pPr>
          </w:p>
        </w:tc>
        <w:tc>
          <w:tcPr>
            <w:tcW w:w="1134" w:type="dxa"/>
            <w:vMerge/>
            <w:vAlign w:val="center"/>
          </w:tcPr>
          <w:p w14:paraId="4213DE6D" w14:textId="77777777" w:rsidR="00980CDD" w:rsidRPr="00C04B1D" w:rsidRDefault="00980CDD" w:rsidP="00980CDD">
            <w:pPr>
              <w:jc w:val="center"/>
              <w:rPr>
                <w:rFonts w:ascii="Times New Roman" w:hAnsi="Times New Roman" w:cs="Times New Roman"/>
              </w:rPr>
            </w:pPr>
          </w:p>
        </w:tc>
        <w:tc>
          <w:tcPr>
            <w:tcW w:w="1450" w:type="dxa"/>
            <w:gridSpan w:val="2"/>
            <w:vAlign w:val="center"/>
          </w:tcPr>
          <w:p w14:paraId="0F48D088" w14:textId="77777777" w:rsidR="00980CDD" w:rsidRPr="00C04B1D" w:rsidRDefault="00980CDD" w:rsidP="00980CDD">
            <w:pPr>
              <w:jc w:val="center"/>
              <w:rPr>
                <w:rFonts w:ascii="Times New Roman" w:hAnsi="Times New Roman" w:cs="Times New Roman"/>
              </w:rPr>
            </w:pPr>
            <w:r>
              <w:rPr>
                <w:rFonts w:ascii="Times New Roman" w:hAnsi="Times New Roman" w:cs="Times New Roman"/>
              </w:rPr>
              <w:t>QuanTriVien</w:t>
            </w:r>
            <w:r w:rsidRPr="00C04B1D">
              <w:rPr>
                <w:rFonts w:ascii="Times New Roman" w:hAnsi="Times New Roman" w:cs="Times New Roman"/>
              </w:rPr>
              <w:t>ID</w:t>
            </w:r>
          </w:p>
        </w:tc>
        <w:tc>
          <w:tcPr>
            <w:tcW w:w="1101"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709"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993"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70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674B83">
        <w:trPr>
          <w:trHeight w:val="680"/>
        </w:trPr>
        <w:tc>
          <w:tcPr>
            <w:tcW w:w="1555"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1134" w:type="dxa"/>
            <w:vMerge w:val="restart"/>
            <w:vAlign w:val="center"/>
          </w:tcPr>
          <w:p w14:paraId="69F9208C" w14:textId="6CB3A3BE" w:rsidR="00171C9D" w:rsidRPr="00C04B1D" w:rsidRDefault="00171C9D" w:rsidP="00171C9D">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70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674B83">
        <w:trPr>
          <w:trHeight w:val="680"/>
        </w:trPr>
        <w:tc>
          <w:tcPr>
            <w:tcW w:w="1555" w:type="dxa"/>
            <w:vMerge/>
            <w:vAlign w:val="center"/>
          </w:tcPr>
          <w:p w14:paraId="4067C19E" w14:textId="77777777" w:rsidR="00F32D0E" w:rsidRPr="00C04B1D" w:rsidRDefault="00F32D0E" w:rsidP="00F32D0E">
            <w:pPr>
              <w:jc w:val="both"/>
              <w:rPr>
                <w:rFonts w:ascii="Times New Roman" w:hAnsi="Times New Roman" w:cs="Times New Roman"/>
              </w:rPr>
            </w:pPr>
          </w:p>
        </w:tc>
        <w:tc>
          <w:tcPr>
            <w:tcW w:w="1134" w:type="dxa"/>
            <w:vMerge/>
            <w:vAlign w:val="center"/>
          </w:tcPr>
          <w:p w14:paraId="677BA13D" w14:textId="77777777" w:rsidR="00F32D0E" w:rsidRPr="00C04B1D" w:rsidRDefault="00F32D0E" w:rsidP="00F32D0E">
            <w:pPr>
              <w:jc w:val="center"/>
              <w:rPr>
                <w:rFonts w:ascii="Times New Roman" w:hAnsi="Times New Roman" w:cs="Times New Roman"/>
              </w:rPr>
            </w:pPr>
          </w:p>
        </w:tc>
        <w:tc>
          <w:tcPr>
            <w:tcW w:w="1450" w:type="dxa"/>
            <w:gridSpan w:val="2"/>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709"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993"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70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674B83">
        <w:trPr>
          <w:trHeight w:val="680"/>
        </w:trPr>
        <w:tc>
          <w:tcPr>
            <w:tcW w:w="1555"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1134" w:type="dxa"/>
            <w:vAlign w:val="center"/>
          </w:tcPr>
          <w:p w14:paraId="5608CB72" w14:textId="6B0FD881" w:rsidR="000A1D3B" w:rsidRPr="00C04B1D" w:rsidRDefault="000A1D3B" w:rsidP="00A81B60">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993"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70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F027FB" w:rsidRPr="00C04B1D" w14:paraId="4FFC8874" w14:textId="77777777" w:rsidTr="00674B83">
        <w:trPr>
          <w:trHeight w:val="680"/>
        </w:trPr>
        <w:tc>
          <w:tcPr>
            <w:tcW w:w="1555" w:type="dxa"/>
            <w:vMerge w:val="restart"/>
            <w:vAlign w:val="center"/>
          </w:tcPr>
          <w:p w14:paraId="28796134" w14:textId="1B511832" w:rsidR="00F027FB" w:rsidRDefault="00F027FB" w:rsidP="00A40263">
            <w:pPr>
              <w:jc w:val="both"/>
              <w:rPr>
                <w:rFonts w:ascii="Times New Roman" w:hAnsi="Times New Roman" w:cs="Times New Roman"/>
              </w:rPr>
            </w:pPr>
            <w:r>
              <w:rPr>
                <w:rFonts w:ascii="Times New Roman" w:hAnsi="Times New Roman" w:cs="Times New Roman"/>
              </w:rPr>
              <w:t>themSach</w:t>
            </w:r>
          </w:p>
        </w:tc>
        <w:tc>
          <w:tcPr>
            <w:tcW w:w="1134" w:type="dxa"/>
            <w:vMerge w:val="restart"/>
            <w:vAlign w:val="center"/>
          </w:tcPr>
          <w:p w14:paraId="5392DAAF" w14:textId="18E6241B" w:rsidR="00F027FB" w:rsidRPr="00F1079F" w:rsidRDefault="00F027FB" w:rsidP="00E375C0">
            <w:pPr>
              <w:jc w:val="cente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21E1C0D5" w14:textId="31F9B391" w:rsidR="00F027FB" w:rsidRPr="00A40263" w:rsidRDefault="00F027FB" w:rsidP="009D4270">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4</w:t>
            </w:r>
            <w:r w:rsidRPr="00C04B1D">
              <w:rPr>
                <w:rFonts w:ascii="Times New Roman" w:hAnsi="Times New Roman" w:cs="Times New Roman"/>
              </w:rPr>
              <w:t xml:space="preserve"> tham số</w:t>
            </w:r>
          </w:p>
        </w:tc>
        <w:tc>
          <w:tcPr>
            <w:tcW w:w="993" w:type="dxa"/>
            <w:vMerge w:val="restart"/>
            <w:vAlign w:val="center"/>
          </w:tcPr>
          <w:p w14:paraId="6CAF71A9" w14:textId="77777777" w:rsidR="00F027FB" w:rsidRDefault="00F027FB" w:rsidP="00A40263">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1A848C6" w14:textId="20A7B091" w:rsidR="00F027FB" w:rsidRPr="00C04B1D" w:rsidRDefault="00F027FB" w:rsidP="00A40263">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F027FB" w:rsidRPr="00C04B1D" w14:paraId="2B2E70B7" w14:textId="77777777" w:rsidTr="00674B83">
        <w:trPr>
          <w:trHeight w:val="680"/>
        </w:trPr>
        <w:tc>
          <w:tcPr>
            <w:tcW w:w="1555" w:type="dxa"/>
            <w:vMerge/>
            <w:vAlign w:val="center"/>
          </w:tcPr>
          <w:p w14:paraId="00FEE952" w14:textId="77777777" w:rsidR="00F027FB" w:rsidRDefault="00F027FB" w:rsidP="00F93A12">
            <w:pPr>
              <w:jc w:val="both"/>
              <w:rPr>
                <w:rFonts w:ascii="Times New Roman" w:hAnsi="Times New Roman" w:cs="Times New Roman"/>
              </w:rPr>
            </w:pPr>
          </w:p>
        </w:tc>
        <w:tc>
          <w:tcPr>
            <w:tcW w:w="1134" w:type="dxa"/>
            <w:vMerge/>
            <w:vAlign w:val="center"/>
          </w:tcPr>
          <w:p w14:paraId="4E49A1F7" w14:textId="77777777" w:rsidR="00F027FB" w:rsidRPr="00C04B1D" w:rsidRDefault="00F027FB" w:rsidP="00F93A12">
            <w:pPr>
              <w:rPr>
                <w:rFonts w:ascii="Times New Roman" w:hAnsi="Times New Roman" w:cs="Times New Roman"/>
              </w:rPr>
            </w:pPr>
          </w:p>
        </w:tc>
        <w:tc>
          <w:tcPr>
            <w:tcW w:w="1450" w:type="dxa"/>
            <w:gridSpan w:val="2"/>
            <w:vAlign w:val="center"/>
          </w:tcPr>
          <w:p w14:paraId="79D75CE4" w14:textId="73207237" w:rsidR="00F027FB" w:rsidRDefault="00F027FB" w:rsidP="00F93A12">
            <w:pPr>
              <w:jc w:val="center"/>
              <w:rPr>
                <w:rFonts w:ascii="Times New Roman" w:hAnsi="Times New Roman" w:cs="Times New Roman"/>
              </w:rPr>
            </w:pPr>
            <w:r>
              <w:rPr>
                <w:rFonts w:ascii="Times New Roman" w:hAnsi="Times New Roman" w:cs="Times New Roman"/>
              </w:rPr>
              <w:t>ISBN</w:t>
            </w:r>
          </w:p>
        </w:tc>
        <w:tc>
          <w:tcPr>
            <w:tcW w:w="1101" w:type="dxa"/>
            <w:vAlign w:val="center"/>
          </w:tcPr>
          <w:p w14:paraId="56138C2A" w14:textId="11424D45"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46F5127B" w14:textId="3F8F4C17" w:rsidR="00F027FB" w:rsidRDefault="00F027FB" w:rsidP="00F93A12">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42D2CFC0" w14:textId="24B3F031"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2C78D523" w14:textId="77777777" w:rsidR="00F027FB" w:rsidRDefault="00F027FB" w:rsidP="00F93A12">
            <w:pPr>
              <w:jc w:val="center"/>
              <w:rPr>
                <w:rFonts w:ascii="Times New Roman" w:hAnsi="Times New Roman" w:cs="Times New Roman"/>
              </w:rPr>
            </w:pPr>
          </w:p>
        </w:tc>
        <w:tc>
          <w:tcPr>
            <w:tcW w:w="1701" w:type="dxa"/>
            <w:vMerge/>
            <w:vAlign w:val="center"/>
          </w:tcPr>
          <w:p w14:paraId="32957822" w14:textId="77777777" w:rsidR="00F027FB" w:rsidRDefault="00F027FB" w:rsidP="00F93A12">
            <w:pPr>
              <w:jc w:val="both"/>
              <w:rPr>
                <w:rFonts w:ascii="Times New Roman" w:hAnsi="Times New Roman" w:cs="Times New Roman"/>
              </w:rPr>
            </w:pPr>
          </w:p>
        </w:tc>
      </w:tr>
      <w:tr w:rsidR="00F027FB" w:rsidRPr="00C04B1D" w14:paraId="2DBF4CA6" w14:textId="77777777" w:rsidTr="00674B83">
        <w:trPr>
          <w:trHeight w:val="680"/>
        </w:trPr>
        <w:tc>
          <w:tcPr>
            <w:tcW w:w="1555" w:type="dxa"/>
            <w:vMerge/>
            <w:vAlign w:val="center"/>
          </w:tcPr>
          <w:p w14:paraId="55630511" w14:textId="77777777" w:rsidR="00F027FB" w:rsidRDefault="00F027FB" w:rsidP="00F93A12">
            <w:pPr>
              <w:jc w:val="both"/>
              <w:rPr>
                <w:rFonts w:ascii="Times New Roman" w:hAnsi="Times New Roman" w:cs="Times New Roman"/>
              </w:rPr>
            </w:pPr>
          </w:p>
        </w:tc>
        <w:tc>
          <w:tcPr>
            <w:tcW w:w="1134" w:type="dxa"/>
            <w:vMerge/>
            <w:vAlign w:val="center"/>
          </w:tcPr>
          <w:p w14:paraId="52C634EA" w14:textId="77777777" w:rsidR="00F027FB" w:rsidRPr="00C04B1D" w:rsidRDefault="00F027FB" w:rsidP="00F93A12">
            <w:pPr>
              <w:rPr>
                <w:rFonts w:ascii="Times New Roman" w:hAnsi="Times New Roman" w:cs="Times New Roman"/>
              </w:rPr>
            </w:pPr>
          </w:p>
        </w:tc>
        <w:tc>
          <w:tcPr>
            <w:tcW w:w="1450" w:type="dxa"/>
            <w:gridSpan w:val="2"/>
            <w:vAlign w:val="center"/>
          </w:tcPr>
          <w:p w14:paraId="18E8E9C0" w14:textId="09DE58C6" w:rsidR="00F027FB" w:rsidRDefault="00F027FB" w:rsidP="00F93A12">
            <w:pPr>
              <w:jc w:val="center"/>
              <w:rPr>
                <w:rFonts w:ascii="Times New Roman" w:hAnsi="Times New Roman" w:cs="Times New Roman"/>
              </w:rPr>
            </w:pPr>
            <w:r>
              <w:rPr>
                <w:rFonts w:ascii="Times New Roman" w:hAnsi="Times New Roman" w:cs="Times New Roman"/>
              </w:rPr>
              <w:t>TenSach</w:t>
            </w:r>
          </w:p>
        </w:tc>
        <w:tc>
          <w:tcPr>
            <w:tcW w:w="1101" w:type="dxa"/>
            <w:vAlign w:val="center"/>
          </w:tcPr>
          <w:p w14:paraId="3A5C1E14" w14:textId="50C41E97"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AFAA8FF" w14:textId="012782E4" w:rsidR="00F027FB" w:rsidRDefault="00F027FB" w:rsidP="00F93A12">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7D3246A1" w14:textId="63951647"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100</w:t>
            </w:r>
          </w:p>
        </w:tc>
        <w:tc>
          <w:tcPr>
            <w:tcW w:w="993" w:type="dxa"/>
            <w:vMerge/>
            <w:vAlign w:val="center"/>
          </w:tcPr>
          <w:p w14:paraId="0CCC8268" w14:textId="77777777" w:rsidR="00F027FB" w:rsidRDefault="00F027FB" w:rsidP="00F93A12">
            <w:pPr>
              <w:jc w:val="center"/>
              <w:rPr>
                <w:rFonts w:ascii="Times New Roman" w:hAnsi="Times New Roman" w:cs="Times New Roman"/>
              </w:rPr>
            </w:pPr>
          </w:p>
        </w:tc>
        <w:tc>
          <w:tcPr>
            <w:tcW w:w="1701" w:type="dxa"/>
            <w:vMerge/>
            <w:vAlign w:val="center"/>
          </w:tcPr>
          <w:p w14:paraId="1CB38342" w14:textId="77777777" w:rsidR="00F027FB" w:rsidRDefault="00F027FB" w:rsidP="00F93A12">
            <w:pPr>
              <w:jc w:val="both"/>
              <w:rPr>
                <w:rFonts w:ascii="Times New Roman" w:hAnsi="Times New Roman" w:cs="Times New Roman"/>
              </w:rPr>
            </w:pPr>
          </w:p>
        </w:tc>
      </w:tr>
      <w:tr w:rsidR="00F027FB" w:rsidRPr="00C04B1D" w14:paraId="408864B4" w14:textId="77777777" w:rsidTr="00674B83">
        <w:trPr>
          <w:trHeight w:val="680"/>
        </w:trPr>
        <w:tc>
          <w:tcPr>
            <w:tcW w:w="1555" w:type="dxa"/>
            <w:vMerge/>
            <w:vAlign w:val="center"/>
          </w:tcPr>
          <w:p w14:paraId="758941FD" w14:textId="77777777" w:rsidR="00F027FB" w:rsidRDefault="00F027FB" w:rsidP="00F93A12">
            <w:pPr>
              <w:jc w:val="both"/>
              <w:rPr>
                <w:rFonts w:ascii="Times New Roman" w:hAnsi="Times New Roman" w:cs="Times New Roman"/>
              </w:rPr>
            </w:pPr>
          </w:p>
        </w:tc>
        <w:tc>
          <w:tcPr>
            <w:tcW w:w="1134" w:type="dxa"/>
            <w:vMerge/>
            <w:vAlign w:val="center"/>
          </w:tcPr>
          <w:p w14:paraId="2DB57CA0" w14:textId="77777777" w:rsidR="00F027FB" w:rsidRPr="00C04B1D" w:rsidRDefault="00F027FB" w:rsidP="00F93A12">
            <w:pPr>
              <w:rPr>
                <w:rFonts w:ascii="Times New Roman" w:hAnsi="Times New Roman" w:cs="Times New Roman"/>
              </w:rPr>
            </w:pPr>
          </w:p>
        </w:tc>
        <w:tc>
          <w:tcPr>
            <w:tcW w:w="1450" w:type="dxa"/>
            <w:gridSpan w:val="2"/>
            <w:vAlign w:val="center"/>
          </w:tcPr>
          <w:p w14:paraId="267AC764" w14:textId="4DFAAD4A" w:rsidR="00F027FB" w:rsidRDefault="00F027FB" w:rsidP="00F93A12">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4F4002D2" w14:textId="3B0D511B" w:rsidR="00F027FB" w:rsidRDefault="00F027FB" w:rsidP="00F93A12">
            <w:pPr>
              <w:jc w:val="center"/>
              <w:rPr>
                <w:rFonts w:ascii="Times New Roman" w:hAnsi="Times New Roman" w:cs="Times New Roman"/>
                <w:color w:val="000000"/>
              </w:rPr>
            </w:pPr>
            <w:r>
              <w:rPr>
                <w:rFonts w:ascii="Times New Roman" w:hAnsi="Times New Roman" w:cs="Times New Roman"/>
              </w:rPr>
              <w:t>KeyWord</w:t>
            </w:r>
          </w:p>
        </w:tc>
        <w:tc>
          <w:tcPr>
            <w:tcW w:w="709" w:type="dxa"/>
            <w:vAlign w:val="center"/>
          </w:tcPr>
          <w:p w14:paraId="65B914AB" w14:textId="63EADAE1" w:rsidR="00F027FB" w:rsidRDefault="00F027FB" w:rsidP="00F93A12">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085AD0EC" w14:textId="698490C2"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1F0D9752" w14:textId="77777777" w:rsidR="00F027FB" w:rsidRDefault="00F027FB" w:rsidP="00F93A12">
            <w:pPr>
              <w:jc w:val="center"/>
              <w:rPr>
                <w:rFonts w:ascii="Times New Roman" w:hAnsi="Times New Roman" w:cs="Times New Roman"/>
              </w:rPr>
            </w:pPr>
          </w:p>
        </w:tc>
        <w:tc>
          <w:tcPr>
            <w:tcW w:w="1701" w:type="dxa"/>
            <w:vMerge/>
            <w:vAlign w:val="center"/>
          </w:tcPr>
          <w:p w14:paraId="6772F75C" w14:textId="77777777" w:rsidR="00F027FB" w:rsidRDefault="00F027FB" w:rsidP="00F93A12">
            <w:pPr>
              <w:jc w:val="both"/>
              <w:rPr>
                <w:rFonts w:ascii="Times New Roman" w:hAnsi="Times New Roman" w:cs="Times New Roman"/>
              </w:rPr>
            </w:pPr>
          </w:p>
        </w:tc>
      </w:tr>
      <w:tr w:rsidR="00F027FB" w:rsidRPr="00C04B1D" w14:paraId="735582AB" w14:textId="77777777" w:rsidTr="00674B83">
        <w:trPr>
          <w:trHeight w:val="680"/>
        </w:trPr>
        <w:tc>
          <w:tcPr>
            <w:tcW w:w="1555" w:type="dxa"/>
            <w:vMerge/>
            <w:vAlign w:val="center"/>
          </w:tcPr>
          <w:p w14:paraId="5008003E" w14:textId="77777777" w:rsidR="00F027FB" w:rsidRDefault="00F027FB" w:rsidP="00F93A12">
            <w:pPr>
              <w:jc w:val="both"/>
              <w:rPr>
                <w:rFonts w:ascii="Times New Roman" w:hAnsi="Times New Roman" w:cs="Times New Roman"/>
              </w:rPr>
            </w:pPr>
          </w:p>
        </w:tc>
        <w:tc>
          <w:tcPr>
            <w:tcW w:w="1134" w:type="dxa"/>
            <w:vMerge/>
            <w:vAlign w:val="center"/>
          </w:tcPr>
          <w:p w14:paraId="5DFE1CCB" w14:textId="77777777" w:rsidR="00F027FB" w:rsidRPr="00C04B1D" w:rsidRDefault="00F027FB" w:rsidP="00F93A12">
            <w:pPr>
              <w:rPr>
                <w:rFonts w:ascii="Times New Roman" w:hAnsi="Times New Roman" w:cs="Times New Roman"/>
              </w:rPr>
            </w:pPr>
          </w:p>
        </w:tc>
        <w:tc>
          <w:tcPr>
            <w:tcW w:w="1450" w:type="dxa"/>
            <w:gridSpan w:val="2"/>
            <w:vAlign w:val="center"/>
          </w:tcPr>
          <w:p w14:paraId="78A38284" w14:textId="0A7C0F1D" w:rsidR="00F027FB" w:rsidRDefault="00F027FB" w:rsidP="00F93A12">
            <w:pPr>
              <w:jc w:val="center"/>
              <w:rPr>
                <w:rFonts w:ascii="Times New Roman" w:hAnsi="Times New Roman" w:cs="Times New Roman"/>
              </w:rPr>
            </w:pPr>
            <w:r>
              <w:rPr>
                <w:rFonts w:ascii="Times New Roman" w:hAnsi="Times New Roman" w:cs="Times New Roman"/>
              </w:rPr>
              <w:t>SoTrang</w:t>
            </w:r>
          </w:p>
        </w:tc>
        <w:tc>
          <w:tcPr>
            <w:tcW w:w="1101" w:type="dxa"/>
            <w:vAlign w:val="center"/>
          </w:tcPr>
          <w:p w14:paraId="33D2FBF0" w14:textId="5A8EBA91"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4017F4F0" w14:textId="4E2F845E" w:rsidR="00F027FB" w:rsidRDefault="00F027FB" w:rsidP="00F93A12">
            <w:pPr>
              <w:jc w:val="center"/>
              <w:rPr>
                <w:rFonts w:ascii="Times New Roman" w:hAnsi="Times New Roman" w:cs="Times New Roman"/>
                <w:lang w:val="en-US"/>
              </w:rPr>
            </w:pPr>
            <w:r>
              <w:rPr>
                <w:rFonts w:ascii="Times New Roman" w:hAnsi="Times New Roman" w:cs="Times New Roman"/>
                <w:lang w:val="en-US"/>
              </w:rPr>
              <w:t>1</w:t>
            </w:r>
          </w:p>
        </w:tc>
        <w:tc>
          <w:tcPr>
            <w:tcW w:w="850" w:type="dxa"/>
            <w:vAlign w:val="center"/>
          </w:tcPr>
          <w:p w14:paraId="721C715A" w14:textId="1DB2630E" w:rsidR="00F027FB" w:rsidRDefault="00F027FB" w:rsidP="00F93A12">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4835858D" w14:textId="77777777" w:rsidR="00F027FB" w:rsidRDefault="00F027FB" w:rsidP="00F93A12">
            <w:pPr>
              <w:jc w:val="center"/>
              <w:rPr>
                <w:rFonts w:ascii="Times New Roman" w:hAnsi="Times New Roman" w:cs="Times New Roman"/>
              </w:rPr>
            </w:pPr>
          </w:p>
        </w:tc>
        <w:tc>
          <w:tcPr>
            <w:tcW w:w="1701" w:type="dxa"/>
            <w:vMerge/>
            <w:vAlign w:val="center"/>
          </w:tcPr>
          <w:p w14:paraId="485155CD" w14:textId="77777777" w:rsidR="00F027FB" w:rsidRDefault="00F027FB" w:rsidP="00F93A12">
            <w:pPr>
              <w:jc w:val="both"/>
              <w:rPr>
                <w:rFonts w:ascii="Times New Roman" w:hAnsi="Times New Roman" w:cs="Times New Roman"/>
              </w:rPr>
            </w:pPr>
          </w:p>
        </w:tc>
      </w:tr>
      <w:tr w:rsidR="00F027FB" w:rsidRPr="00C04B1D" w14:paraId="3173E7B4" w14:textId="77777777" w:rsidTr="00674B83">
        <w:trPr>
          <w:trHeight w:val="680"/>
        </w:trPr>
        <w:tc>
          <w:tcPr>
            <w:tcW w:w="1555" w:type="dxa"/>
            <w:vMerge/>
            <w:vAlign w:val="center"/>
          </w:tcPr>
          <w:p w14:paraId="763431F0" w14:textId="77777777" w:rsidR="00F027FB" w:rsidRDefault="00F027FB" w:rsidP="00F20C90">
            <w:pPr>
              <w:jc w:val="both"/>
              <w:rPr>
                <w:rFonts w:ascii="Times New Roman" w:hAnsi="Times New Roman" w:cs="Times New Roman"/>
              </w:rPr>
            </w:pPr>
          </w:p>
        </w:tc>
        <w:tc>
          <w:tcPr>
            <w:tcW w:w="1134" w:type="dxa"/>
            <w:vMerge/>
            <w:vAlign w:val="center"/>
          </w:tcPr>
          <w:p w14:paraId="4B6CAE23" w14:textId="77777777" w:rsidR="00F027FB" w:rsidRPr="00C04B1D" w:rsidRDefault="00F027FB" w:rsidP="00F20C90">
            <w:pPr>
              <w:rPr>
                <w:rFonts w:ascii="Times New Roman" w:hAnsi="Times New Roman" w:cs="Times New Roman"/>
              </w:rPr>
            </w:pPr>
          </w:p>
        </w:tc>
        <w:tc>
          <w:tcPr>
            <w:tcW w:w="1450" w:type="dxa"/>
            <w:gridSpan w:val="2"/>
            <w:vAlign w:val="center"/>
          </w:tcPr>
          <w:p w14:paraId="23614890" w14:textId="3005F6CD" w:rsidR="00F027FB" w:rsidRDefault="00F027FB" w:rsidP="00F20C90">
            <w:pPr>
              <w:jc w:val="center"/>
              <w:rPr>
                <w:rFonts w:ascii="Times New Roman" w:hAnsi="Times New Roman" w:cs="Times New Roman"/>
              </w:rPr>
            </w:pPr>
            <w:r>
              <w:rPr>
                <w:rFonts w:ascii="Times New Roman" w:hAnsi="Times New Roman" w:cs="Times New Roman"/>
              </w:rPr>
              <w:t>NgayNhap</w:t>
            </w:r>
          </w:p>
        </w:tc>
        <w:tc>
          <w:tcPr>
            <w:tcW w:w="1101" w:type="dxa"/>
            <w:vAlign w:val="center"/>
          </w:tcPr>
          <w:p w14:paraId="6629799A" w14:textId="0729B9B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Date</w:t>
            </w:r>
          </w:p>
        </w:tc>
        <w:tc>
          <w:tcPr>
            <w:tcW w:w="709" w:type="dxa"/>
            <w:vAlign w:val="center"/>
          </w:tcPr>
          <w:p w14:paraId="602AF91C" w14:textId="420D9077"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BA3A426" w14:textId="5F8EDE3C"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FDD451B" w14:textId="77777777" w:rsidR="00F027FB" w:rsidRDefault="00F027FB" w:rsidP="00F20C90">
            <w:pPr>
              <w:jc w:val="center"/>
              <w:rPr>
                <w:rFonts w:ascii="Times New Roman" w:hAnsi="Times New Roman" w:cs="Times New Roman"/>
              </w:rPr>
            </w:pPr>
          </w:p>
        </w:tc>
        <w:tc>
          <w:tcPr>
            <w:tcW w:w="1701" w:type="dxa"/>
            <w:vMerge/>
            <w:vAlign w:val="center"/>
          </w:tcPr>
          <w:p w14:paraId="66B10E06" w14:textId="77777777" w:rsidR="00F027FB" w:rsidRDefault="00F027FB" w:rsidP="00F20C90">
            <w:pPr>
              <w:jc w:val="both"/>
              <w:rPr>
                <w:rFonts w:ascii="Times New Roman" w:hAnsi="Times New Roman" w:cs="Times New Roman"/>
              </w:rPr>
            </w:pPr>
          </w:p>
        </w:tc>
      </w:tr>
      <w:tr w:rsidR="00F027FB" w:rsidRPr="00C04B1D" w14:paraId="3A51045F" w14:textId="77777777" w:rsidTr="00674B83">
        <w:trPr>
          <w:trHeight w:val="680"/>
        </w:trPr>
        <w:tc>
          <w:tcPr>
            <w:tcW w:w="1555" w:type="dxa"/>
            <w:vMerge/>
            <w:vAlign w:val="center"/>
          </w:tcPr>
          <w:p w14:paraId="08D52FE3" w14:textId="77777777" w:rsidR="00F027FB" w:rsidRDefault="00F027FB" w:rsidP="00F20C90">
            <w:pPr>
              <w:jc w:val="both"/>
              <w:rPr>
                <w:rFonts w:ascii="Times New Roman" w:hAnsi="Times New Roman" w:cs="Times New Roman"/>
              </w:rPr>
            </w:pPr>
          </w:p>
        </w:tc>
        <w:tc>
          <w:tcPr>
            <w:tcW w:w="1134" w:type="dxa"/>
            <w:vMerge/>
            <w:vAlign w:val="center"/>
          </w:tcPr>
          <w:p w14:paraId="759ACAA3" w14:textId="77777777" w:rsidR="00F027FB" w:rsidRPr="00C04B1D" w:rsidRDefault="00F027FB" w:rsidP="00F20C90">
            <w:pPr>
              <w:rPr>
                <w:rFonts w:ascii="Times New Roman" w:hAnsi="Times New Roman" w:cs="Times New Roman"/>
              </w:rPr>
            </w:pPr>
          </w:p>
        </w:tc>
        <w:tc>
          <w:tcPr>
            <w:tcW w:w="1450" w:type="dxa"/>
            <w:gridSpan w:val="2"/>
            <w:vAlign w:val="center"/>
          </w:tcPr>
          <w:p w14:paraId="4E5CD1BD" w14:textId="275F613B" w:rsidR="00F027FB" w:rsidRDefault="00F027FB" w:rsidP="00F20C90">
            <w:pPr>
              <w:jc w:val="center"/>
              <w:rPr>
                <w:rFonts w:ascii="Times New Roman" w:hAnsi="Times New Roman" w:cs="Times New Roman"/>
              </w:rPr>
            </w:pPr>
            <w:r>
              <w:rPr>
                <w:rFonts w:ascii="Times New Roman" w:hAnsi="Times New Roman" w:cs="Times New Roman"/>
              </w:rPr>
              <w:t>GiaTien</w:t>
            </w:r>
          </w:p>
        </w:tc>
        <w:tc>
          <w:tcPr>
            <w:tcW w:w="1101" w:type="dxa"/>
            <w:vAlign w:val="center"/>
          </w:tcPr>
          <w:p w14:paraId="59E729AF" w14:textId="75BEC08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Double</w:t>
            </w:r>
          </w:p>
        </w:tc>
        <w:tc>
          <w:tcPr>
            <w:tcW w:w="709" w:type="dxa"/>
            <w:vAlign w:val="center"/>
          </w:tcPr>
          <w:p w14:paraId="1436F93E" w14:textId="71D85923"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C046AC2" w14:textId="06F08EF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08066E5" w14:textId="77777777" w:rsidR="00F027FB" w:rsidRDefault="00F027FB" w:rsidP="00F20C90">
            <w:pPr>
              <w:jc w:val="center"/>
              <w:rPr>
                <w:rFonts w:ascii="Times New Roman" w:hAnsi="Times New Roman" w:cs="Times New Roman"/>
              </w:rPr>
            </w:pPr>
          </w:p>
        </w:tc>
        <w:tc>
          <w:tcPr>
            <w:tcW w:w="1701" w:type="dxa"/>
            <w:vMerge/>
            <w:vAlign w:val="center"/>
          </w:tcPr>
          <w:p w14:paraId="08F857E8" w14:textId="77777777" w:rsidR="00F027FB" w:rsidRDefault="00F027FB" w:rsidP="00F20C90">
            <w:pPr>
              <w:jc w:val="both"/>
              <w:rPr>
                <w:rFonts w:ascii="Times New Roman" w:hAnsi="Times New Roman" w:cs="Times New Roman"/>
              </w:rPr>
            </w:pPr>
          </w:p>
        </w:tc>
      </w:tr>
      <w:tr w:rsidR="00F027FB" w:rsidRPr="00C04B1D" w14:paraId="7643CF4A" w14:textId="77777777" w:rsidTr="00674B83">
        <w:trPr>
          <w:trHeight w:val="680"/>
        </w:trPr>
        <w:tc>
          <w:tcPr>
            <w:tcW w:w="1555" w:type="dxa"/>
            <w:vMerge/>
            <w:vAlign w:val="center"/>
          </w:tcPr>
          <w:p w14:paraId="6ADECDE5" w14:textId="77777777" w:rsidR="00F027FB" w:rsidRDefault="00F027FB" w:rsidP="00F20C90">
            <w:pPr>
              <w:jc w:val="both"/>
              <w:rPr>
                <w:rFonts w:ascii="Times New Roman" w:hAnsi="Times New Roman" w:cs="Times New Roman"/>
              </w:rPr>
            </w:pPr>
          </w:p>
        </w:tc>
        <w:tc>
          <w:tcPr>
            <w:tcW w:w="1134" w:type="dxa"/>
            <w:vMerge/>
            <w:vAlign w:val="center"/>
          </w:tcPr>
          <w:p w14:paraId="008DB9EA" w14:textId="77777777" w:rsidR="00F027FB" w:rsidRPr="00C04B1D" w:rsidRDefault="00F027FB" w:rsidP="00F20C90">
            <w:pPr>
              <w:rPr>
                <w:rFonts w:ascii="Times New Roman" w:hAnsi="Times New Roman" w:cs="Times New Roman"/>
              </w:rPr>
            </w:pPr>
          </w:p>
        </w:tc>
        <w:tc>
          <w:tcPr>
            <w:tcW w:w="1450" w:type="dxa"/>
            <w:gridSpan w:val="2"/>
            <w:vAlign w:val="center"/>
          </w:tcPr>
          <w:p w14:paraId="5821F2E4" w14:textId="173909E8" w:rsidR="00F027FB" w:rsidRDefault="00F027FB" w:rsidP="00F20C90">
            <w:pPr>
              <w:jc w:val="center"/>
              <w:rPr>
                <w:rFonts w:ascii="Times New Roman" w:hAnsi="Times New Roman" w:cs="Times New Roman"/>
              </w:rPr>
            </w:pPr>
            <w:r>
              <w:rPr>
                <w:rFonts w:ascii="Times New Roman" w:hAnsi="Times New Roman" w:cs="Times New Roman"/>
              </w:rPr>
              <w:t>SoLuong</w:t>
            </w:r>
          </w:p>
        </w:tc>
        <w:tc>
          <w:tcPr>
            <w:tcW w:w="1101" w:type="dxa"/>
            <w:vAlign w:val="center"/>
          </w:tcPr>
          <w:p w14:paraId="296FE71A" w14:textId="6104924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4501A052" w14:textId="61F1CAFF" w:rsidR="00F027FB" w:rsidRDefault="00F027FB" w:rsidP="00F20C90">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6A703564" w14:textId="55A8AA03"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6DBD21BB" w14:textId="77777777" w:rsidR="00F027FB" w:rsidRDefault="00F027FB" w:rsidP="00F20C90">
            <w:pPr>
              <w:jc w:val="center"/>
              <w:rPr>
                <w:rFonts w:ascii="Times New Roman" w:hAnsi="Times New Roman" w:cs="Times New Roman"/>
              </w:rPr>
            </w:pPr>
          </w:p>
        </w:tc>
        <w:tc>
          <w:tcPr>
            <w:tcW w:w="1701" w:type="dxa"/>
            <w:vMerge/>
            <w:vAlign w:val="center"/>
          </w:tcPr>
          <w:p w14:paraId="0BC3EC10" w14:textId="77777777" w:rsidR="00F027FB" w:rsidRDefault="00F027FB" w:rsidP="00F20C90">
            <w:pPr>
              <w:jc w:val="both"/>
              <w:rPr>
                <w:rFonts w:ascii="Times New Roman" w:hAnsi="Times New Roman" w:cs="Times New Roman"/>
              </w:rPr>
            </w:pPr>
          </w:p>
        </w:tc>
      </w:tr>
      <w:tr w:rsidR="00F027FB" w:rsidRPr="00C04B1D" w14:paraId="18D7F199" w14:textId="77777777" w:rsidTr="00674B83">
        <w:trPr>
          <w:trHeight w:val="680"/>
        </w:trPr>
        <w:tc>
          <w:tcPr>
            <w:tcW w:w="1555" w:type="dxa"/>
            <w:vMerge/>
            <w:vAlign w:val="center"/>
          </w:tcPr>
          <w:p w14:paraId="39F8C038" w14:textId="77777777" w:rsidR="00F027FB" w:rsidRDefault="00F027FB" w:rsidP="00F20C90">
            <w:pPr>
              <w:jc w:val="both"/>
              <w:rPr>
                <w:rFonts w:ascii="Times New Roman" w:hAnsi="Times New Roman" w:cs="Times New Roman"/>
              </w:rPr>
            </w:pPr>
          </w:p>
        </w:tc>
        <w:tc>
          <w:tcPr>
            <w:tcW w:w="1134" w:type="dxa"/>
            <w:vMerge/>
            <w:vAlign w:val="center"/>
          </w:tcPr>
          <w:p w14:paraId="16F2EA7B" w14:textId="77777777" w:rsidR="00F027FB" w:rsidRPr="00C04B1D" w:rsidRDefault="00F027FB" w:rsidP="00F20C90">
            <w:pPr>
              <w:rPr>
                <w:rFonts w:ascii="Times New Roman" w:hAnsi="Times New Roman" w:cs="Times New Roman"/>
              </w:rPr>
            </w:pPr>
          </w:p>
        </w:tc>
        <w:tc>
          <w:tcPr>
            <w:tcW w:w="1450" w:type="dxa"/>
            <w:gridSpan w:val="2"/>
            <w:vAlign w:val="center"/>
          </w:tcPr>
          <w:p w14:paraId="001A24C3" w14:textId="7F6D892C" w:rsidR="00F027FB" w:rsidRDefault="00F027FB" w:rsidP="00F20C90">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06010989" w14:textId="076C32E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70D78530" w14:textId="1405903A" w:rsidR="00F027FB" w:rsidRDefault="00F027FB" w:rsidP="00F20C90">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171D8866" w14:textId="428F1599"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63066B6C" w14:textId="77777777" w:rsidR="00F027FB" w:rsidRDefault="00F027FB" w:rsidP="00F20C90">
            <w:pPr>
              <w:jc w:val="center"/>
              <w:rPr>
                <w:rFonts w:ascii="Times New Roman" w:hAnsi="Times New Roman" w:cs="Times New Roman"/>
              </w:rPr>
            </w:pPr>
          </w:p>
        </w:tc>
        <w:tc>
          <w:tcPr>
            <w:tcW w:w="1701" w:type="dxa"/>
            <w:vMerge/>
            <w:vAlign w:val="center"/>
          </w:tcPr>
          <w:p w14:paraId="0853FB2F" w14:textId="77777777" w:rsidR="00F027FB" w:rsidRDefault="00F027FB" w:rsidP="00F20C90">
            <w:pPr>
              <w:jc w:val="both"/>
              <w:rPr>
                <w:rFonts w:ascii="Times New Roman" w:hAnsi="Times New Roman" w:cs="Times New Roman"/>
              </w:rPr>
            </w:pPr>
          </w:p>
        </w:tc>
      </w:tr>
      <w:tr w:rsidR="00F027FB" w:rsidRPr="00C04B1D" w14:paraId="584D3E83" w14:textId="77777777" w:rsidTr="00674B83">
        <w:trPr>
          <w:trHeight w:val="680"/>
        </w:trPr>
        <w:tc>
          <w:tcPr>
            <w:tcW w:w="1555" w:type="dxa"/>
            <w:vMerge/>
            <w:vAlign w:val="center"/>
          </w:tcPr>
          <w:p w14:paraId="26D6F9FA" w14:textId="77777777" w:rsidR="00F027FB" w:rsidRDefault="00F027FB" w:rsidP="00F20C90">
            <w:pPr>
              <w:jc w:val="both"/>
              <w:rPr>
                <w:rFonts w:ascii="Times New Roman" w:hAnsi="Times New Roman" w:cs="Times New Roman"/>
              </w:rPr>
            </w:pPr>
          </w:p>
        </w:tc>
        <w:tc>
          <w:tcPr>
            <w:tcW w:w="1134" w:type="dxa"/>
            <w:vMerge/>
            <w:vAlign w:val="center"/>
          </w:tcPr>
          <w:p w14:paraId="2040BAA6" w14:textId="77777777" w:rsidR="00F027FB" w:rsidRPr="00C04B1D" w:rsidRDefault="00F027FB" w:rsidP="00F20C90">
            <w:pPr>
              <w:rPr>
                <w:rFonts w:ascii="Times New Roman" w:hAnsi="Times New Roman" w:cs="Times New Roman"/>
              </w:rPr>
            </w:pPr>
          </w:p>
        </w:tc>
        <w:tc>
          <w:tcPr>
            <w:tcW w:w="1450" w:type="dxa"/>
            <w:gridSpan w:val="2"/>
            <w:vAlign w:val="center"/>
          </w:tcPr>
          <w:p w14:paraId="6E452913" w14:textId="2F07A2C8" w:rsidR="00F027FB" w:rsidRDefault="00F027FB" w:rsidP="00F20C90">
            <w:pPr>
              <w:jc w:val="center"/>
              <w:rPr>
                <w:rFonts w:ascii="Times New Roman" w:hAnsi="Times New Roman" w:cs="Times New Roman"/>
              </w:rPr>
            </w:pPr>
            <w:r>
              <w:rPr>
                <w:rFonts w:ascii="Times New Roman" w:hAnsi="Times New Roman" w:cs="Times New Roman"/>
              </w:rPr>
              <w:t>TacGia</w:t>
            </w:r>
          </w:p>
        </w:tc>
        <w:tc>
          <w:tcPr>
            <w:tcW w:w="1101" w:type="dxa"/>
            <w:vAlign w:val="center"/>
          </w:tcPr>
          <w:p w14:paraId="6E45B5A3" w14:textId="594440ED" w:rsidR="00F027FB" w:rsidRDefault="00F027FB" w:rsidP="00F20C90">
            <w:pPr>
              <w:jc w:val="center"/>
              <w:rPr>
                <w:rFonts w:ascii="Times New Roman" w:hAnsi="Times New Roman" w:cs="Times New Roman"/>
                <w:color w:val="000000"/>
              </w:rPr>
            </w:pPr>
            <w:r>
              <w:rPr>
                <w:rFonts w:ascii="Times New Roman" w:hAnsi="Times New Roman" w:cs="Times New Roman"/>
              </w:rPr>
              <w:t>TacGia</w:t>
            </w:r>
          </w:p>
        </w:tc>
        <w:tc>
          <w:tcPr>
            <w:tcW w:w="709" w:type="dxa"/>
            <w:vAlign w:val="center"/>
          </w:tcPr>
          <w:p w14:paraId="03561240" w14:textId="43339AEB"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806C13F" w14:textId="063C66A0"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563056DE" w14:textId="77777777" w:rsidR="00F027FB" w:rsidRDefault="00F027FB" w:rsidP="00F20C90">
            <w:pPr>
              <w:jc w:val="center"/>
              <w:rPr>
                <w:rFonts w:ascii="Times New Roman" w:hAnsi="Times New Roman" w:cs="Times New Roman"/>
              </w:rPr>
            </w:pPr>
          </w:p>
        </w:tc>
        <w:tc>
          <w:tcPr>
            <w:tcW w:w="1701" w:type="dxa"/>
            <w:vMerge/>
            <w:vAlign w:val="center"/>
          </w:tcPr>
          <w:p w14:paraId="17815958" w14:textId="77777777" w:rsidR="00F027FB" w:rsidRDefault="00F027FB" w:rsidP="00F20C90">
            <w:pPr>
              <w:jc w:val="both"/>
              <w:rPr>
                <w:rFonts w:ascii="Times New Roman" w:hAnsi="Times New Roman" w:cs="Times New Roman"/>
              </w:rPr>
            </w:pPr>
          </w:p>
        </w:tc>
      </w:tr>
      <w:tr w:rsidR="00F027FB" w:rsidRPr="00C04B1D" w14:paraId="4A5E60C6" w14:textId="77777777" w:rsidTr="00674B83">
        <w:trPr>
          <w:trHeight w:val="680"/>
        </w:trPr>
        <w:tc>
          <w:tcPr>
            <w:tcW w:w="1555" w:type="dxa"/>
            <w:vMerge/>
            <w:vAlign w:val="center"/>
          </w:tcPr>
          <w:p w14:paraId="7D0170DA" w14:textId="77777777" w:rsidR="00F027FB" w:rsidRDefault="00F027FB" w:rsidP="00F20C90">
            <w:pPr>
              <w:jc w:val="both"/>
              <w:rPr>
                <w:rFonts w:ascii="Times New Roman" w:hAnsi="Times New Roman" w:cs="Times New Roman"/>
              </w:rPr>
            </w:pPr>
          </w:p>
        </w:tc>
        <w:tc>
          <w:tcPr>
            <w:tcW w:w="1134" w:type="dxa"/>
            <w:vMerge/>
            <w:vAlign w:val="center"/>
          </w:tcPr>
          <w:p w14:paraId="3B535F72" w14:textId="77777777" w:rsidR="00F027FB" w:rsidRPr="00C04B1D" w:rsidRDefault="00F027FB" w:rsidP="00F20C90">
            <w:pPr>
              <w:rPr>
                <w:rFonts w:ascii="Times New Roman" w:hAnsi="Times New Roman" w:cs="Times New Roman"/>
              </w:rPr>
            </w:pPr>
          </w:p>
        </w:tc>
        <w:tc>
          <w:tcPr>
            <w:tcW w:w="1450" w:type="dxa"/>
            <w:gridSpan w:val="2"/>
            <w:vAlign w:val="center"/>
          </w:tcPr>
          <w:p w14:paraId="088162D2" w14:textId="52FC962A" w:rsidR="00F027FB" w:rsidRDefault="00F027FB" w:rsidP="00F20C90">
            <w:pPr>
              <w:jc w:val="center"/>
              <w:rPr>
                <w:rFonts w:ascii="Times New Roman" w:hAnsi="Times New Roman" w:cs="Times New Roman"/>
              </w:rPr>
            </w:pPr>
            <w:r>
              <w:rPr>
                <w:rFonts w:ascii="Times New Roman" w:hAnsi="Times New Roman" w:cs="Times New Roman"/>
              </w:rPr>
              <w:t>ChuDe</w:t>
            </w:r>
          </w:p>
        </w:tc>
        <w:tc>
          <w:tcPr>
            <w:tcW w:w="1101" w:type="dxa"/>
            <w:vAlign w:val="center"/>
          </w:tcPr>
          <w:p w14:paraId="66B8D3ED" w14:textId="6287C9CB" w:rsidR="00F027FB" w:rsidRDefault="00F027FB" w:rsidP="00F20C90">
            <w:pPr>
              <w:jc w:val="center"/>
              <w:rPr>
                <w:rFonts w:ascii="Times New Roman" w:hAnsi="Times New Roman" w:cs="Times New Roman"/>
                <w:color w:val="000000"/>
              </w:rPr>
            </w:pPr>
            <w:r>
              <w:rPr>
                <w:rFonts w:ascii="Times New Roman" w:hAnsi="Times New Roman" w:cs="Times New Roman"/>
              </w:rPr>
              <w:t>ChuDe</w:t>
            </w:r>
          </w:p>
        </w:tc>
        <w:tc>
          <w:tcPr>
            <w:tcW w:w="709" w:type="dxa"/>
            <w:vAlign w:val="center"/>
          </w:tcPr>
          <w:p w14:paraId="5BA7096E" w14:textId="2DCB010A"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3221B51A" w14:textId="5639CC02"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522D6EC0" w14:textId="77777777" w:rsidR="00F027FB" w:rsidRDefault="00F027FB" w:rsidP="00F20C90">
            <w:pPr>
              <w:jc w:val="center"/>
              <w:rPr>
                <w:rFonts w:ascii="Times New Roman" w:hAnsi="Times New Roman" w:cs="Times New Roman"/>
              </w:rPr>
            </w:pPr>
          </w:p>
        </w:tc>
        <w:tc>
          <w:tcPr>
            <w:tcW w:w="1701" w:type="dxa"/>
            <w:vMerge/>
            <w:vAlign w:val="center"/>
          </w:tcPr>
          <w:p w14:paraId="33FEA074" w14:textId="77777777" w:rsidR="00F027FB" w:rsidRDefault="00F027FB" w:rsidP="00F20C90">
            <w:pPr>
              <w:jc w:val="both"/>
              <w:rPr>
                <w:rFonts w:ascii="Times New Roman" w:hAnsi="Times New Roman" w:cs="Times New Roman"/>
              </w:rPr>
            </w:pPr>
          </w:p>
        </w:tc>
      </w:tr>
      <w:tr w:rsidR="00F027FB" w:rsidRPr="00C04B1D" w14:paraId="000A9E0D" w14:textId="77777777" w:rsidTr="00674B83">
        <w:trPr>
          <w:trHeight w:val="680"/>
        </w:trPr>
        <w:tc>
          <w:tcPr>
            <w:tcW w:w="1555" w:type="dxa"/>
            <w:vMerge/>
            <w:vAlign w:val="center"/>
          </w:tcPr>
          <w:p w14:paraId="4CF7FE05" w14:textId="77777777" w:rsidR="00F027FB" w:rsidRDefault="00F027FB" w:rsidP="00F20C90">
            <w:pPr>
              <w:jc w:val="both"/>
              <w:rPr>
                <w:rFonts w:ascii="Times New Roman" w:hAnsi="Times New Roman" w:cs="Times New Roman"/>
              </w:rPr>
            </w:pPr>
          </w:p>
        </w:tc>
        <w:tc>
          <w:tcPr>
            <w:tcW w:w="1134" w:type="dxa"/>
            <w:vMerge/>
            <w:vAlign w:val="center"/>
          </w:tcPr>
          <w:p w14:paraId="60D8ECB1" w14:textId="77777777" w:rsidR="00F027FB" w:rsidRPr="00C04B1D" w:rsidRDefault="00F027FB" w:rsidP="00F20C90">
            <w:pPr>
              <w:rPr>
                <w:rFonts w:ascii="Times New Roman" w:hAnsi="Times New Roman" w:cs="Times New Roman"/>
              </w:rPr>
            </w:pPr>
          </w:p>
        </w:tc>
        <w:tc>
          <w:tcPr>
            <w:tcW w:w="1450" w:type="dxa"/>
            <w:gridSpan w:val="2"/>
            <w:vAlign w:val="center"/>
          </w:tcPr>
          <w:p w14:paraId="7CFD2B32" w14:textId="3F19BC59" w:rsidR="00F027FB" w:rsidRDefault="00F027FB" w:rsidP="00F20C90">
            <w:pPr>
              <w:jc w:val="center"/>
              <w:rPr>
                <w:rFonts w:ascii="Times New Roman" w:hAnsi="Times New Roman" w:cs="Times New Roman"/>
              </w:rPr>
            </w:pPr>
            <w:r>
              <w:rPr>
                <w:rFonts w:ascii="Times New Roman" w:hAnsi="Times New Roman" w:cs="Times New Roman"/>
              </w:rPr>
              <w:t>NgonNgu</w:t>
            </w:r>
          </w:p>
        </w:tc>
        <w:tc>
          <w:tcPr>
            <w:tcW w:w="1101" w:type="dxa"/>
            <w:vAlign w:val="center"/>
          </w:tcPr>
          <w:p w14:paraId="176F28C2" w14:textId="5286E54D" w:rsidR="00F027FB" w:rsidRDefault="00F027FB" w:rsidP="00F20C90">
            <w:pPr>
              <w:jc w:val="center"/>
              <w:rPr>
                <w:rFonts w:ascii="Times New Roman" w:hAnsi="Times New Roman" w:cs="Times New Roman"/>
                <w:color w:val="000000"/>
              </w:rPr>
            </w:pPr>
            <w:r>
              <w:rPr>
                <w:rFonts w:ascii="Times New Roman" w:hAnsi="Times New Roman" w:cs="Times New Roman"/>
              </w:rPr>
              <w:t>NgonNgu</w:t>
            </w:r>
          </w:p>
        </w:tc>
        <w:tc>
          <w:tcPr>
            <w:tcW w:w="709" w:type="dxa"/>
            <w:vAlign w:val="center"/>
          </w:tcPr>
          <w:p w14:paraId="1E7B5D3D" w14:textId="5FF3A40A"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7DB4C0ED" w14:textId="0254584D"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1A5A4726" w14:textId="77777777" w:rsidR="00F027FB" w:rsidRDefault="00F027FB" w:rsidP="00F20C90">
            <w:pPr>
              <w:jc w:val="center"/>
              <w:rPr>
                <w:rFonts w:ascii="Times New Roman" w:hAnsi="Times New Roman" w:cs="Times New Roman"/>
              </w:rPr>
            </w:pPr>
          </w:p>
        </w:tc>
        <w:tc>
          <w:tcPr>
            <w:tcW w:w="1701" w:type="dxa"/>
            <w:vMerge/>
            <w:vAlign w:val="center"/>
          </w:tcPr>
          <w:p w14:paraId="14684ACF" w14:textId="77777777" w:rsidR="00F027FB" w:rsidRDefault="00F027FB" w:rsidP="00F20C90">
            <w:pPr>
              <w:jc w:val="both"/>
              <w:rPr>
                <w:rFonts w:ascii="Times New Roman" w:hAnsi="Times New Roman" w:cs="Times New Roman"/>
              </w:rPr>
            </w:pPr>
          </w:p>
        </w:tc>
      </w:tr>
      <w:tr w:rsidR="00F027FB" w:rsidRPr="00C04B1D" w14:paraId="25E35FF1" w14:textId="77777777" w:rsidTr="00674B83">
        <w:trPr>
          <w:trHeight w:val="680"/>
        </w:trPr>
        <w:tc>
          <w:tcPr>
            <w:tcW w:w="1555" w:type="dxa"/>
            <w:vMerge/>
            <w:vAlign w:val="center"/>
          </w:tcPr>
          <w:p w14:paraId="61AF36B4" w14:textId="77777777" w:rsidR="00F027FB" w:rsidRDefault="00F027FB" w:rsidP="00F20C90">
            <w:pPr>
              <w:jc w:val="both"/>
              <w:rPr>
                <w:rFonts w:ascii="Times New Roman" w:hAnsi="Times New Roman" w:cs="Times New Roman"/>
              </w:rPr>
            </w:pPr>
          </w:p>
        </w:tc>
        <w:tc>
          <w:tcPr>
            <w:tcW w:w="1134" w:type="dxa"/>
            <w:vMerge/>
            <w:vAlign w:val="center"/>
          </w:tcPr>
          <w:p w14:paraId="19D27188" w14:textId="77777777" w:rsidR="00F027FB" w:rsidRPr="00C04B1D" w:rsidRDefault="00F027FB" w:rsidP="00F20C90">
            <w:pPr>
              <w:rPr>
                <w:rFonts w:ascii="Times New Roman" w:hAnsi="Times New Roman" w:cs="Times New Roman"/>
              </w:rPr>
            </w:pPr>
          </w:p>
        </w:tc>
        <w:tc>
          <w:tcPr>
            <w:tcW w:w="1450" w:type="dxa"/>
            <w:gridSpan w:val="2"/>
            <w:vAlign w:val="center"/>
          </w:tcPr>
          <w:p w14:paraId="395A3597" w14:textId="595B7C2B" w:rsidR="00F027FB" w:rsidRDefault="00F027FB" w:rsidP="00F20C90">
            <w:pPr>
              <w:jc w:val="center"/>
              <w:rPr>
                <w:rFonts w:ascii="Times New Roman" w:hAnsi="Times New Roman" w:cs="Times New Roman"/>
              </w:rPr>
            </w:pPr>
            <w:r>
              <w:rPr>
                <w:rFonts w:ascii="Times New Roman" w:hAnsi="Times New Roman" w:cs="Times New Roman"/>
              </w:rPr>
              <w:t>NXB</w:t>
            </w:r>
          </w:p>
        </w:tc>
        <w:tc>
          <w:tcPr>
            <w:tcW w:w="1101" w:type="dxa"/>
            <w:vAlign w:val="center"/>
          </w:tcPr>
          <w:p w14:paraId="54C6AAC2" w14:textId="01346FCC" w:rsidR="00F027FB" w:rsidRDefault="00F027FB" w:rsidP="00F20C90">
            <w:pPr>
              <w:jc w:val="center"/>
              <w:rPr>
                <w:rFonts w:ascii="Times New Roman" w:hAnsi="Times New Roman" w:cs="Times New Roman"/>
                <w:color w:val="000000"/>
              </w:rPr>
            </w:pPr>
            <w:r>
              <w:rPr>
                <w:rFonts w:ascii="Times New Roman" w:hAnsi="Times New Roman" w:cs="Times New Roman"/>
              </w:rPr>
              <w:t>NXB</w:t>
            </w:r>
          </w:p>
        </w:tc>
        <w:tc>
          <w:tcPr>
            <w:tcW w:w="709" w:type="dxa"/>
            <w:vAlign w:val="center"/>
          </w:tcPr>
          <w:p w14:paraId="6491CA90" w14:textId="20E8F172"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814DA57" w14:textId="78CC20D7"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63092840" w14:textId="77777777" w:rsidR="00F027FB" w:rsidRDefault="00F027FB" w:rsidP="00F20C90">
            <w:pPr>
              <w:jc w:val="center"/>
              <w:rPr>
                <w:rFonts w:ascii="Times New Roman" w:hAnsi="Times New Roman" w:cs="Times New Roman"/>
              </w:rPr>
            </w:pPr>
          </w:p>
        </w:tc>
        <w:tc>
          <w:tcPr>
            <w:tcW w:w="1701" w:type="dxa"/>
            <w:vMerge/>
            <w:vAlign w:val="center"/>
          </w:tcPr>
          <w:p w14:paraId="715A079F" w14:textId="77777777" w:rsidR="00F027FB" w:rsidRDefault="00F027FB" w:rsidP="00F20C90">
            <w:pPr>
              <w:jc w:val="both"/>
              <w:rPr>
                <w:rFonts w:ascii="Times New Roman" w:hAnsi="Times New Roman" w:cs="Times New Roman"/>
              </w:rPr>
            </w:pPr>
          </w:p>
        </w:tc>
      </w:tr>
      <w:tr w:rsidR="00F027FB" w:rsidRPr="00C04B1D" w14:paraId="6FD1CA95" w14:textId="77777777" w:rsidTr="00674B83">
        <w:trPr>
          <w:trHeight w:val="680"/>
        </w:trPr>
        <w:tc>
          <w:tcPr>
            <w:tcW w:w="1555" w:type="dxa"/>
            <w:vMerge/>
            <w:vAlign w:val="center"/>
          </w:tcPr>
          <w:p w14:paraId="38129E89" w14:textId="77777777" w:rsidR="00F027FB" w:rsidRDefault="00F027FB" w:rsidP="00F20C90">
            <w:pPr>
              <w:jc w:val="both"/>
              <w:rPr>
                <w:rFonts w:ascii="Times New Roman" w:hAnsi="Times New Roman" w:cs="Times New Roman"/>
              </w:rPr>
            </w:pPr>
          </w:p>
        </w:tc>
        <w:tc>
          <w:tcPr>
            <w:tcW w:w="1134" w:type="dxa"/>
            <w:vMerge/>
            <w:vAlign w:val="center"/>
          </w:tcPr>
          <w:p w14:paraId="3D58CB48" w14:textId="77777777" w:rsidR="00F027FB" w:rsidRPr="00C04B1D" w:rsidRDefault="00F027FB" w:rsidP="00F20C90">
            <w:pPr>
              <w:rPr>
                <w:rFonts w:ascii="Times New Roman" w:hAnsi="Times New Roman" w:cs="Times New Roman"/>
              </w:rPr>
            </w:pPr>
          </w:p>
        </w:tc>
        <w:tc>
          <w:tcPr>
            <w:tcW w:w="1450" w:type="dxa"/>
            <w:gridSpan w:val="2"/>
            <w:vAlign w:val="center"/>
          </w:tcPr>
          <w:p w14:paraId="127B5703" w14:textId="497B1ED7" w:rsidR="00F027FB" w:rsidRDefault="00F027FB" w:rsidP="00F20C90">
            <w:pPr>
              <w:jc w:val="center"/>
              <w:rPr>
                <w:rFonts w:ascii="Times New Roman" w:hAnsi="Times New Roman" w:cs="Times New Roman"/>
              </w:rPr>
            </w:pPr>
            <w:r>
              <w:rPr>
                <w:rFonts w:ascii="Times New Roman" w:hAnsi="Times New Roman" w:cs="Times New Roman"/>
              </w:rPr>
              <w:t>LoaiSach</w:t>
            </w:r>
          </w:p>
        </w:tc>
        <w:tc>
          <w:tcPr>
            <w:tcW w:w="1101" w:type="dxa"/>
            <w:vAlign w:val="center"/>
          </w:tcPr>
          <w:p w14:paraId="20C5B701" w14:textId="4EF8C8D5" w:rsidR="00F027FB" w:rsidRDefault="00F027FB" w:rsidP="00F20C90">
            <w:pPr>
              <w:jc w:val="center"/>
              <w:rPr>
                <w:rFonts w:ascii="Times New Roman" w:hAnsi="Times New Roman" w:cs="Times New Roman"/>
                <w:color w:val="000000"/>
              </w:rPr>
            </w:pPr>
            <w:r>
              <w:rPr>
                <w:rFonts w:ascii="Times New Roman" w:hAnsi="Times New Roman" w:cs="Times New Roman"/>
              </w:rPr>
              <w:t>LoaiSach</w:t>
            </w:r>
          </w:p>
        </w:tc>
        <w:tc>
          <w:tcPr>
            <w:tcW w:w="709" w:type="dxa"/>
            <w:vAlign w:val="center"/>
          </w:tcPr>
          <w:p w14:paraId="5C0A5B95" w14:textId="238365C7"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4684224" w14:textId="4A14D204"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EBE1ED7" w14:textId="77777777" w:rsidR="00F027FB" w:rsidRDefault="00F027FB" w:rsidP="00F20C90">
            <w:pPr>
              <w:jc w:val="center"/>
              <w:rPr>
                <w:rFonts w:ascii="Times New Roman" w:hAnsi="Times New Roman" w:cs="Times New Roman"/>
              </w:rPr>
            </w:pPr>
          </w:p>
        </w:tc>
        <w:tc>
          <w:tcPr>
            <w:tcW w:w="1701" w:type="dxa"/>
            <w:vMerge/>
            <w:vAlign w:val="center"/>
          </w:tcPr>
          <w:p w14:paraId="5EB20E0C" w14:textId="77777777" w:rsidR="00F027FB" w:rsidRDefault="00F027FB" w:rsidP="00F20C90">
            <w:pPr>
              <w:jc w:val="both"/>
              <w:rPr>
                <w:rFonts w:ascii="Times New Roman" w:hAnsi="Times New Roman" w:cs="Times New Roman"/>
              </w:rPr>
            </w:pPr>
          </w:p>
        </w:tc>
      </w:tr>
      <w:tr w:rsidR="00F027FB" w:rsidRPr="00C04B1D" w14:paraId="5722A461" w14:textId="77777777" w:rsidTr="00674B83">
        <w:trPr>
          <w:trHeight w:val="680"/>
        </w:trPr>
        <w:tc>
          <w:tcPr>
            <w:tcW w:w="1555" w:type="dxa"/>
            <w:vMerge/>
            <w:vAlign w:val="center"/>
          </w:tcPr>
          <w:p w14:paraId="35459284" w14:textId="77777777" w:rsidR="00F027FB" w:rsidRDefault="00F027FB" w:rsidP="00F20C90">
            <w:pPr>
              <w:jc w:val="both"/>
              <w:rPr>
                <w:rFonts w:ascii="Times New Roman" w:hAnsi="Times New Roman" w:cs="Times New Roman"/>
              </w:rPr>
            </w:pPr>
          </w:p>
        </w:tc>
        <w:tc>
          <w:tcPr>
            <w:tcW w:w="1134" w:type="dxa"/>
            <w:vMerge/>
            <w:vAlign w:val="center"/>
          </w:tcPr>
          <w:p w14:paraId="4912910B" w14:textId="77777777" w:rsidR="00F027FB" w:rsidRPr="00C04B1D" w:rsidRDefault="00F027FB" w:rsidP="00F20C90">
            <w:pPr>
              <w:rPr>
                <w:rFonts w:ascii="Times New Roman" w:hAnsi="Times New Roman" w:cs="Times New Roman"/>
              </w:rPr>
            </w:pPr>
          </w:p>
        </w:tc>
        <w:tc>
          <w:tcPr>
            <w:tcW w:w="1450" w:type="dxa"/>
            <w:gridSpan w:val="2"/>
            <w:vAlign w:val="center"/>
          </w:tcPr>
          <w:p w14:paraId="68532A96" w14:textId="6454A570" w:rsidR="00F027FB" w:rsidRDefault="00F027FB" w:rsidP="00F20C90">
            <w:pPr>
              <w:jc w:val="center"/>
              <w:rPr>
                <w:rFonts w:ascii="Times New Roman" w:hAnsi="Times New Roman" w:cs="Times New Roman"/>
              </w:rPr>
            </w:pPr>
            <w:r>
              <w:rPr>
                <w:rFonts w:ascii="Times New Roman" w:hAnsi="Times New Roman" w:cs="Times New Roman"/>
              </w:rPr>
              <w:t>MoTa</w:t>
            </w:r>
          </w:p>
        </w:tc>
        <w:tc>
          <w:tcPr>
            <w:tcW w:w="1101" w:type="dxa"/>
            <w:vAlign w:val="center"/>
          </w:tcPr>
          <w:p w14:paraId="5995A34B" w14:textId="0E92EEA8"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5CA6562D" w14:textId="02E44216" w:rsidR="00F027FB" w:rsidRDefault="00F027FB" w:rsidP="00F20C90">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7444E5B2" w14:textId="3816D88C" w:rsidR="00F027FB" w:rsidRDefault="00F027FB" w:rsidP="00F20C90">
            <w:pPr>
              <w:jc w:val="center"/>
              <w:rPr>
                <w:rFonts w:ascii="Times New Roman" w:hAnsi="Times New Roman" w:cs="Times New Roman"/>
                <w:color w:val="000000"/>
              </w:rPr>
            </w:pPr>
            <w:r>
              <w:rPr>
                <w:rFonts w:ascii="Times New Roman" w:hAnsi="Times New Roman" w:cs="Times New Roman"/>
                <w:color w:val="000000"/>
              </w:rPr>
              <w:t>250</w:t>
            </w:r>
          </w:p>
        </w:tc>
        <w:tc>
          <w:tcPr>
            <w:tcW w:w="993" w:type="dxa"/>
            <w:vMerge/>
            <w:vAlign w:val="center"/>
          </w:tcPr>
          <w:p w14:paraId="122CC658" w14:textId="77777777" w:rsidR="00F027FB" w:rsidRDefault="00F027FB" w:rsidP="00F20C90">
            <w:pPr>
              <w:jc w:val="center"/>
              <w:rPr>
                <w:rFonts w:ascii="Times New Roman" w:hAnsi="Times New Roman" w:cs="Times New Roman"/>
              </w:rPr>
            </w:pPr>
          </w:p>
        </w:tc>
        <w:tc>
          <w:tcPr>
            <w:tcW w:w="1701" w:type="dxa"/>
            <w:vMerge/>
            <w:vAlign w:val="center"/>
          </w:tcPr>
          <w:p w14:paraId="5AC1C801" w14:textId="77777777" w:rsidR="00F027FB" w:rsidRDefault="00F027FB" w:rsidP="00F20C90">
            <w:pPr>
              <w:jc w:val="both"/>
              <w:rPr>
                <w:rFonts w:ascii="Times New Roman" w:hAnsi="Times New Roman" w:cs="Times New Roman"/>
              </w:rPr>
            </w:pPr>
          </w:p>
        </w:tc>
      </w:tr>
      <w:tr w:rsidR="00ED009F" w:rsidRPr="00C04B1D" w14:paraId="0511EA4A" w14:textId="77777777" w:rsidTr="00674B83">
        <w:trPr>
          <w:trHeight w:val="680"/>
        </w:trPr>
        <w:tc>
          <w:tcPr>
            <w:tcW w:w="1555" w:type="dxa"/>
            <w:vMerge w:val="restart"/>
            <w:vAlign w:val="center"/>
          </w:tcPr>
          <w:p w14:paraId="3EA55762" w14:textId="681F603A" w:rsidR="00ED009F" w:rsidRDefault="00ED009F" w:rsidP="00020BEA">
            <w:pPr>
              <w:jc w:val="both"/>
              <w:rPr>
                <w:rFonts w:ascii="Times New Roman" w:hAnsi="Times New Roman" w:cs="Times New Roman"/>
              </w:rPr>
            </w:pPr>
            <w:r>
              <w:rPr>
                <w:rFonts w:ascii="Times New Roman" w:hAnsi="Times New Roman" w:cs="Times New Roman"/>
              </w:rPr>
              <w:t>capNhatSach</w:t>
            </w:r>
          </w:p>
        </w:tc>
        <w:tc>
          <w:tcPr>
            <w:tcW w:w="1134" w:type="dxa"/>
            <w:vMerge w:val="restart"/>
            <w:vAlign w:val="center"/>
          </w:tcPr>
          <w:p w14:paraId="6816153A" w14:textId="3CEF0AED" w:rsidR="00ED009F" w:rsidRPr="00C04B1D" w:rsidRDefault="00ED009F" w:rsidP="00020BEA">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2026BE0C" w14:textId="54460596" w:rsidR="00ED009F" w:rsidRDefault="00ED009F" w:rsidP="00020BE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4</w:t>
            </w:r>
            <w:r w:rsidRPr="00C04B1D">
              <w:rPr>
                <w:rFonts w:ascii="Times New Roman" w:hAnsi="Times New Roman" w:cs="Times New Roman"/>
              </w:rPr>
              <w:t xml:space="preserve"> tham số</w:t>
            </w:r>
          </w:p>
        </w:tc>
        <w:tc>
          <w:tcPr>
            <w:tcW w:w="993" w:type="dxa"/>
            <w:vMerge w:val="restart"/>
            <w:vAlign w:val="center"/>
          </w:tcPr>
          <w:p w14:paraId="09559F9D" w14:textId="666698DE" w:rsidR="00ED009F" w:rsidRDefault="00ED009F" w:rsidP="00020BEA">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34D907ED" w14:textId="43E22824" w:rsidR="00ED009F" w:rsidRDefault="00ED009F" w:rsidP="00020BEA">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ED009F" w:rsidRPr="00C04B1D" w14:paraId="75EFF27E" w14:textId="77777777" w:rsidTr="00674B83">
        <w:trPr>
          <w:trHeight w:val="680"/>
        </w:trPr>
        <w:tc>
          <w:tcPr>
            <w:tcW w:w="1555" w:type="dxa"/>
            <w:vMerge/>
            <w:vAlign w:val="center"/>
          </w:tcPr>
          <w:p w14:paraId="1B55CE89" w14:textId="77777777" w:rsidR="00ED009F" w:rsidRDefault="00ED009F" w:rsidP="00020BEA">
            <w:pPr>
              <w:jc w:val="both"/>
              <w:rPr>
                <w:rFonts w:ascii="Times New Roman" w:hAnsi="Times New Roman" w:cs="Times New Roman"/>
              </w:rPr>
            </w:pPr>
          </w:p>
        </w:tc>
        <w:tc>
          <w:tcPr>
            <w:tcW w:w="1134" w:type="dxa"/>
            <w:vMerge/>
            <w:vAlign w:val="center"/>
          </w:tcPr>
          <w:p w14:paraId="45E11358" w14:textId="77777777" w:rsidR="00ED009F" w:rsidRPr="00C04B1D" w:rsidRDefault="00ED009F" w:rsidP="00020BEA">
            <w:pPr>
              <w:rPr>
                <w:rFonts w:ascii="Times New Roman" w:hAnsi="Times New Roman" w:cs="Times New Roman"/>
              </w:rPr>
            </w:pPr>
          </w:p>
        </w:tc>
        <w:tc>
          <w:tcPr>
            <w:tcW w:w="1450" w:type="dxa"/>
            <w:gridSpan w:val="2"/>
            <w:vAlign w:val="center"/>
          </w:tcPr>
          <w:p w14:paraId="66AFEBEF" w14:textId="4FE28AFE" w:rsidR="00ED009F" w:rsidRDefault="00ED009F" w:rsidP="00020BEA">
            <w:pPr>
              <w:jc w:val="center"/>
              <w:rPr>
                <w:rFonts w:ascii="Times New Roman" w:hAnsi="Times New Roman" w:cs="Times New Roman"/>
              </w:rPr>
            </w:pPr>
            <w:r>
              <w:rPr>
                <w:rFonts w:ascii="Times New Roman" w:hAnsi="Times New Roman" w:cs="Times New Roman"/>
              </w:rPr>
              <w:t>ISBN</w:t>
            </w:r>
          </w:p>
        </w:tc>
        <w:tc>
          <w:tcPr>
            <w:tcW w:w="1101" w:type="dxa"/>
            <w:vAlign w:val="center"/>
          </w:tcPr>
          <w:p w14:paraId="05FB2F48" w14:textId="40FB08B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10518F83" w14:textId="798B2C06" w:rsidR="00ED009F" w:rsidRDefault="00ED009F" w:rsidP="00020BEA">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3FB4A77" w14:textId="6B24DB90"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7A6481B5" w14:textId="77777777" w:rsidR="00ED009F" w:rsidRDefault="00ED009F" w:rsidP="00020BEA">
            <w:pPr>
              <w:jc w:val="center"/>
              <w:rPr>
                <w:rFonts w:ascii="Times New Roman" w:hAnsi="Times New Roman" w:cs="Times New Roman"/>
              </w:rPr>
            </w:pPr>
          </w:p>
        </w:tc>
        <w:tc>
          <w:tcPr>
            <w:tcW w:w="1701" w:type="dxa"/>
            <w:vMerge/>
            <w:vAlign w:val="center"/>
          </w:tcPr>
          <w:p w14:paraId="7CD0EBB8" w14:textId="77777777" w:rsidR="00ED009F" w:rsidRDefault="00ED009F" w:rsidP="00020BEA">
            <w:pPr>
              <w:jc w:val="both"/>
              <w:rPr>
                <w:rFonts w:ascii="Times New Roman" w:hAnsi="Times New Roman" w:cs="Times New Roman"/>
              </w:rPr>
            </w:pPr>
          </w:p>
        </w:tc>
      </w:tr>
      <w:tr w:rsidR="00ED009F" w:rsidRPr="00C04B1D" w14:paraId="18AEA284" w14:textId="77777777" w:rsidTr="00674B83">
        <w:trPr>
          <w:trHeight w:val="680"/>
        </w:trPr>
        <w:tc>
          <w:tcPr>
            <w:tcW w:w="1555" w:type="dxa"/>
            <w:vMerge/>
            <w:vAlign w:val="center"/>
          </w:tcPr>
          <w:p w14:paraId="1136C755" w14:textId="77777777" w:rsidR="00ED009F" w:rsidRDefault="00ED009F" w:rsidP="00020BEA">
            <w:pPr>
              <w:jc w:val="both"/>
              <w:rPr>
                <w:rFonts w:ascii="Times New Roman" w:hAnsi="Times New Roman" w:cs="Times New Roman"/>
              </w:rPr>
            </w:pPr>
          </w:p>
        </w:tc>
        <w:tc>
          <w:tcPr>
            <w:tcW w:w="1134" w:type="dxa"/>
            <w:vMerge/>
            <w:vAlign w:val="center"/>
          </w:tcPr>
          <w:p w14:paraId="7D89CF95" w14:textId="77777777" w:rsidR="00ED009F" w:rsidRPr="00C04B1D" w:rsidRDefault="00ED009F" w:rsidP="00020BEA">
            <w:pPr>
              <w:rPr>
                <w:rFonts w:ascii="Times New Roman" w:hAnsi="Times New Roman" w:cs="Times New Roman"/>
              </w:rPr>
            </w:pPr>
          </w:p>
        </w:tc>
        <w:tc>
          <w:tcPr>
            <w:tcW w:w="1450" w:type="dxa"/>
            <w:gridSpan w:val="2"/>
            <w:vAlign w:val="center"/>
          </w:tcPr>
          <w:p w14:paraId="2AED80D0" w14:textId="0008070C" w:rsidR="00ED009F" w:rsidRDefault="00ED009F" w:rsidP="00020BEA">
            <w:pPr>
              <w:jc w:val="center"/>
              <w:rPr>
                <w:rFonts w:ascii="Times New Roman" w:hAnsi="Times New Roman" w:cs="Times New Roman"/>
              </w:rPr>
            </w:pPr>
            <w:r>
              <w:rPr>
                <w:rFonts w:ascii="Times New Roman" w:hAnsi="Times New Roman" w:cs="Times New Roman"/>
              </w:rPr>
              <w:t>TenSach</w:t>
            </w:r>
          </w:p>
        </w:tc>
        <w:tc>
          <w:tcPr>
            <w:tcW w:w="1101" w:type="dxa"/>
            <w:vAlign w:val="center"/>
          </w:tcPr>
          <w:p w14:paraId="747384CD" w14:textId="4F0301D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0EBA9321" w14:textId="416A94EF" w:rsidR="00ED009F" w:rsidRDefault="00ED009F" w:rsidP="00020BEA">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6AB06C5" w14:textId="30E077A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00</w:t>
            </w:r>
          </w:p>
        </w:tc>
        <w:tc>
          <w:tcPr>
            <w:tcW w:w="993" w:type="dxa"/>
            <w:vMerge/>
            <w:vAlign w:val="center"/>
          </w:tcPr>
          <w:p w14:paraId="0A2F8CBC" w14:textId="77777777" w:rsidR="00ED009F" w:rsidRDefault="00ED009F" w:rsidP="00020BEA">
            <w:pPr>
              <w:jc w:val="center"/>
              <w:rPr>
                <w:rFonts w:ascii="Times New Roman" w:hAnsi="Times New Roman" w:cs="Times New Roman"/>
              </w:rPr>
            </w:pPr>
          </w:p>
        </w:tc>
        <w:tc>
          <w:tcPr>
            <w:tcW w:w="1701" w:type="dxa"/>
            <w:vMerge/>
            <w:vAlign w:val="center"/>
          </w:tcPr>
          <w:p w14:paraId="5D36C19E" w14:textId="77777777" w:rsidR="00ED009F" w:rsidRDefault="00ED009F" w:rsidP="00020BEA">
            <w:pPr>
              <w:jc w:val="both"/>
              <w:rPr>
                <w:rFonts w:ascii="Times New Roman" w:hAnsi="Times New Roman" w:cs="Times New Roman"/>
              </w:rPr>
            </w:pPr>
          </w:p>
        </w:tc>
      </w:tr>
      <w:tr w:rsidR="00ED009F" w:rsidRPr="00C04B1D" w14:paraId="325E8CA2" w14:textId="77777777" w:rsidTr="00674B83">
        <w:trPr>
          <w:trHeight w:val="680"/>
        </w:trPr>
        <w:tc>
          <w:tcPr>
            <w:tcW w:w="1555" w:type="dxa"/>
            <w:vMerge/>
            <w:vAlign w:val="center"/>
          </w:tcPr>
          <w:p w14:paraId="7E9D6CCE" w14:textId="77777777" w:rsidR="00ED009F" w:rsidRDefault="00ED009F" w:rsidP="00020BEA">
            <w:pPr>
              <w:jc w:val="both"/>
              <w:rPr>
                <w:rFonts w:ascii="Times New Roman" w:hAnsi="Times New Roman" w:cs="Times New Roman"/>
              </w:rPr>
            </w:pPr>
          </w:p>
        </w:tc>
        <w:tc>
          <w:tcPr>
            <w:tcW w:w="1134" w:type="dxa"/>
            <w:vMerge/>
            <w:vAlign w:val="center"/>
          </w:tcPr>
          <w:p w14:paraId="78640648" w14:textId="77777777" w:rsidR="00ED009F" w:rsidRPr="00C04B1D" w:rsidRDefault="00ED009F" w:rsidP="00020BEA">
            <w:pPr>
              <w:rPr>
                <w:rFonts w:ascii="Times New Roman" w:hAnsi="Times New Roman" w:cs="Times New Roman"/>
              </w:rPr>
            </w:pPr>
          </w:p>
        </w:tc>
        <w:tc>
          <w:tcPr>
            <w:tcW w:w="1450" w:type="dxa"/>
            <w:gridSpan w:val="2"/>
            <w:vAlign w:val="center"/>
          </w:tcPr>
          <w:p w14:paraId="3051E447" w14:textId="2E5B31E9" w:rsidR="00ED009F" w:rsidRDefault="00ED009F" w:rsidP="00020BEA">
            <w:pPr>
              <w:jc w:val="center"/>
              <w:rPr>
                <w:rFonts w:ascii="Times New Roman" w:hAnsi="Times New Roman" w:cs="Times New Roman"/>
              </w:rPr>
            </w:pPr>
            <w:r>
              <w:rPr>
                <w:rFonts w:ascii="Times New Roman" w:hAnsi="Times New Roman" w:cs="Times New Roman"/>
              </w:rPr>
              <w:t>KeyWord</w:t>
            </w:r>
          </w:p>
        </w:tc>
        <w:tc>
          <w:tcPr>
            <w:tcW w:w="1101" w:type="dxa"/>
            <w:vAlign w:val="center"/>
          </w:tcPr>
          <w:p w14:paraId="50AF55D4" w14:textId="7B96953A" w:rsidR="00ED009F" w:rsidRDefault="00ED009F" w:rsidP="00020BEA">
            <w:pPr>
              <w:jc w:val="center"/>
              <w:rPr>
                <w:rFonts w:ascii="Times New Roman" w:hAnsi="Times New Roman" w:cs="Times New Roman"/>
                <w:color w:val="000000"/>
              </w:rPr>
            </w:pPr>
            <w:r>
              <w:rPr>
                <w:rFonts w:ascii="Times New Roman" w:hAnsi="Times New Roman" w:cs="Times New Roman"/>
              </w:rPr>
              <w:t>KeyWord</w:t>
            </w:r>
          </w:p>
        </w:tc>
        <w:tc>
          <w:tcPr>
            <w:tcW w:w="709" w:type="dxa"/>
            <w:vAlign w:val="center"/>
          </w:tcPr>
          <w:p w14:paraId="717C7E47" w14:textId="5AE7CD40"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00568F2" w14:textId="09BA01C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A97EF31" w14:textId="77777777" w:rsidR="00ED009F" w:rsidRDefault="00ED009F" w:rsidP="00020BEA">
            <w:pPr>
              <w:jc w:val="center"/>
              <w:rPr>
                <w:rFonts w:ascii="Times New Roman" w:hAnsi="Times New Roman" w:cs="Times New Roman"/>
              </w:rPr>
            </w:pPr>
          </w:p>
        </w:tc>
        <w:tc>
          <w:tcPr>
            <w:tcW w:w="1701" w:type="dxa"/>
            <w:vMerge/>
            <w:vAlign w:val="center"/>
          </w:tcPr>
          <w:p w14:paraId="31C01E7E" w14:textId="77777777" w:rsidR="00ED009F" w:rsidRDefault="00ED009F" w:rsidP="00020BEA">
            <w:pPr>
              <w:jc w:val="both"/>
              <w:rPr>
                <w:rFonts w:ascii="Times New Roman" w:hAnsi="Times New Roman" w:cs="Times New Roman"/>
              </w:rPr>
            </w:pPr>
          </w:p>
        </w:tc>
      </w:tr>
      <w:tr w:rsidR="00ED009F" w:rsidRPr="00C04B1D" w14:paraId="32044507" w14:textId="77777777" w:rsidTr="00674B83">
        <w:trPr>
          <w:trHeight w:val="680"/>
        </w:trPr>
        <w:tc>
          <w:tcPr>
            <w:tcW w:w="1555" w:type="dxa"/>
            <w:vMerge/>
            <w:vAlign w:val="center"/>
          </w:tcPr>
          <w:p w14:paraId="7045F9EA" w14:textId="77777777" w:rsidR="00ED009F" w:rsidRDefault="00ED009F" w:rsidP="00020BEA">
            <w:pPr>
              <w:jc w:val="both"/>
              <w:rPr>
                <w:rFonts w:ascii="Times New Roman" w:hAnsi="Times New Roman" w:cs="Times New Roman"/>
              </w:rPr>
            </w:pPr>
          </w:p>
        </w:tc>
        <w:tc>
          <w:tcPr>
            <w:tcW w:w="1134" w:type="dxa"/>
            <w:vMerge/>
            <w:vAlign w:val="center"/>
          </w:tcPr>
          <w:p w14:paraId="479188C2" w14:textId="77777777" w:rsidR="00ED009F" w:rsidRPr="00C04B1D" w:rsidRDefault="00ED009F" w:rsidP="00020BEA">
            <w:pPr>
              <w:rPr>
                <w:rFonts w:ascii="Times New Roman" w:hAnsi="Times New Roman" w:cs="Times New Roman"/>
              </w:rPr>
            </w:pPr>
          </w:p>
        </w:tc>
        <w:tc>
          <w:tcPr>
            <w:tcW w:w="1450" w:type="dxa"/>
            <w:gridSpan w:val="2"/>
            <w:vAlign w:val="center"/>
          </w:tcPr>
          <w:p w14:paraId="353852F8" w14:textId="3FE29D29" w:rsidR="00ED009F" w:rsidRDefault="00ED009F" w:rsidP="00020BEA">
            <w:pPr>
              <w:jc w:val="center"/>
              <w:rPr>
                <w:rFonts w:ascii="Times New Roman" w:hAnsi="Times New Roman" w:cs="Times New Roman"/>
              </w:rPr>
            </w:pPr>
            <w:r>
              <w:rPr>
                <w:rFonts w:ascii="Times New Roman" w:hAnsi="Times New Roman" w:cs="Times New Roman"/>
              </w:rPr>
              <w:t>SoTrang</w:t>
            </w:r>
          </w:p>
        </w:tc>
        <w:tc>
          <w:tcPr>
            <w:tcW w:w="1101" w:type="dxa"/>
            <w:vAlign w:val="center"/>
          </w:tcPr>
          <w:p w14:paraId="4CD3BB6D" w14:textId="73B40961"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71CA1B70" w14:textId="5CD8C61F" w:rsidR="00ED009F" w:rsidRDefault="00ED009F" w:rsidP="00020BEA">
            <w:pPr>
              <w:jc w:val="center"/>
              <w:rPr>
                <w:rFonts w:ascii="Times New Roman" w:hAnsi="Times New Roman" w:cs="Times New Roman"/>
                <w:lang w:val="en-US"/>
              </w:rPr>
            </w:pPr>
            <w:r>
              <w:rPr>
                <w:rFonts w:ascii="Times New Roman" w:hAnsi="Times New Roman" w:cs="Times New Roman"/>
                <w:lang w:val="en-US"/>
              </w:rPr>
              <w:t>1</w:t>
            </w:r>
          </w:p>
        </w:tc>
        <w:tc>
          <w:tcPr>
            <w:tcW w:w="850" w:type="dxa"/>
            <w:vAlign w:val="center"/>
          </w:tcPr>
          <w:p w14:paraId="718B8588" w14:textId="0335851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108E9756" w14:textId="77777777" w:rsidR="00ED009F" w:rsidRDefault="00ED009F" w:rsidP="00020BEA">
            <w:pPr>
              <w:jc w:val="center"/>
              <w:rPr>
                <w:rFonts w:ascii="Times New Roman" w:hAnsi="Times New Roman" w:cs="Times New Roman"/>
              </w:rPr>
            </w:pPr>
          </w:p>
        </w:tc>
        <w:tc>
          <w:tcPr>
            <w:tcW w:w="1701" w:type="dxa"/>
            <w:vMerge/>
            <w:vAlign w:val="center"/>
          </w:tcPr>
          <w:p w14:paraId="49508B7E" w14:textId="77777777" w:rsidR="00ED009F" w:rsidRDefault="00ED009F" w:rsidP="00020BEA">
            <w:pPr>
              <w:jc w:val="both"/>
              <w:rPr>
                <w:rFonts w:ascii="Times New Roman" w:hAnsi="Times New Roman" w:cs="Times New Roman"/>
              </w:rPr>
            </w:pPr>
          </w:p>
        </w:tc>
      </w:tr>
      <w:tr w:rsidR="00ED009F" w:rsidRPr="00C04B1D" w14:paraId="04D33192" w14:textId="77777777" w:rsidTr="00674B83">
        <w:trPr>
          <w:trHeight w:val="680"/>
        </w:trPr>
        <w:tc>
          <w:tcPr>
            <w:tcW w:w="1555" w:type="dxa"/>
            <w:vMerge/>
            <w:vAlign w:val="center"/>
          </w:tcPr>
          <w:p w14:paraId="68D8F8BB" w14:textId="77777777" w:rsidR="00ED009F" w:rsidRDefault="00ED009F" w:rsidP="00020BEA">
            <w:pPr>
              <w:jc w:val="both"/>
              <w:rPr>
                <w:rFonts w:ascii="Times New Roman" w:hAnsi="Times New Roman" w:cs="Times New Roman"/>
              </w:rPr>
            </w:pPr>
          </w:p>
        </w:tc>
        <w:tc>
          <w:tcPr>
            <w:tcW w:w="1134" w:type="dxa"/>
            <w:vMerge/>
            <w:vAlign w:val="center"/>
          </w:tcPr>
          <w:p w14:paraId="66CAF9F2" w14:textId="77777777" w:rsidR="00ED009F" w:rsidRPr="00C04B1D" w:rsidRDefault="00ED009F" w:rsidP="00020BEA">
            <w:pPr>
              <w:rPr>
                <w:rFonts w:ascii="Times New Roman" w:hAnsi="Times New Roman" w:cs="Times New Roman"/>
              </w:rPr>
            </w:pPr>
          </w:p>
        </w:tc>
        <w:tc>
          <w:tcPr>
            <w:tcW w:w="1450" w:type="dxa"/>
            <w:gridSpan w:val="2"/>
            <w:vAlign w:val="center"/>
          </w:tcPr>
          <w:p w14:paraId="13E394DB" w14:textId="373F26BC" w:rsidR="00ED009F" w:rsidRDefault="00ED009F" w:rsidP="00020BEA">
            <w:pPr>
              <w:jc w:val="center"/>
              <w:rPr>
                <w:rFonts w:ascii="Times New Roman" w:hAnsi="Times New Roman" w:cs="Times New Roman"/>
              </w:rPr>
            </w:pPr>
            <w:r>
              <w:rPr>
                <w:rFonts w:ascii="Times New Roman" w:hAnsi="Times New Roman" w:cs="Times New Roman"/>
              </w:rPr>
              <w:t>NgayNhap</w:t>
            </w:r>
          </w:p>
        </w:tc>
        <w:tc>
          <w:tcPr>
            <w:tcW w:w="1101" w:type="dxa"/>
            <w:vAlign w:val="center"/>
          </w:tcPr>
          <w:p w14:paraId="1CD2442B" w14:textId="0CBDC54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Date</w:t>
            </w:r>
          </w:p>
        </w:tc>
        <w:tc>
          <w:tcPr>
            <w:tcW w:w="709" w:type="dxa"/>
            <w:vAlign w:val="center"/>
          </w:tcPr>
          <w:p w14:paraId="498DD859" w14:textId="674704FE"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1B1A70C" w14:textId="2A97854D"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7625398" w14:textId="77777777" w:rsidR="00ED009F" w:rsidRDefault="00ED009F" w:rsidP="00020BEA">
            <w:pPr>
              <w:jc w:val="center"/>
              <w:rPr>
                <w:rFonts w:ascii="Times New Roman" w:hAnsi="Times New Roman" w:cs="Times New Roman"/>
              </w:rPr>
            </w:pPr>
          </w:p>
        </w:tc>
        <w:tc>
          <w:tcPr>
            <w:tcW w:w="1701" w:type="dxa"/>
            <w:vMerge/>
            <w:vAlign w:val="center"/>
          </w:tcPr>
          <w:p w14:paraId="122DDF10" w14:textId="77777777" w:rsidR="00ED009F" w:rsidRDefault="00ED009F" w:rsidP="00020BEA">
            <w:pPr>
              <w:jc w:val="both"/>
              <w:rPr>
                <w:rFonts w:ascii="Times New Roman" w:hAnsi="Times New Roman" w:cs="Times New Roman"/>
              </w:rPr>
            </w:pPr>
          </w:p>
        </w:tc>
      </w:tr>
      <w:tr w:rsidR="00ED009F" w:rsidRPr="00C04B1D" w14:paraId="191C8C3C" w14:textId="77777777" w:rsidTr="00674B83">
        <w:trPr>
          <w:trHeight w:val="680"/>
        </w:trPr>
        <w:tc>
          <w:tcPr>
            <w:tcW w:w="1555" w:type="dxa"/>
            <w:vMerge/>
            <w:vAlign w:val="center"/>
          </w:tcPr>
          <w:p w14:paraId="35216FD4" w14:textId="77777777" w:rsidR="00ED009F" w:rsidRDefault="00ED009F" w:rsidP="00020BEA">
            <w:pPr>
              <w:jc w:val="both"/>
              <w:rPr>
                <w:rFonts w:ascii="Times New Roman" w:hAnsi="Times New Roman" w:cs="Times New Roman"/>
              </w:rPr>
            </w:pPr>
          </w:p>
        </w:tc>
        <w:tc>
          <w:tcPr>
            <w:tcW w:w="1134" w:type="dxa"/>
            <w:vMerge/>
            <w:vAlign w:val="center"/>
          </w:tcPr>
          <w:p w14:paraId="5ECBDDEC" w14:textId="77777777" w:rsidR="00ED009F" w:rsidRPr="00C04B1D" w:rsidRDefault="00ED009F" w:rsidP="00020BEA">
            <w:pPr>
              <w:rPr>
                <w:rFonts w:ascii="Times New Roman" w:hAnsi="Times New Roman" w:cs="Times New Roman"/>
              </w:rPr>
            </w:pPr>
          </w:p>
        </w:tc>
        <w:tc>
          <w:tcPr>
            <w:tcW w:w="1450" w:type="dxa"/>
            <w:gridSpan w:val="2"/>
            <w:vAlign w:val="center"/>
          </w:tcPr>
          <w:p w14:paraId="4E0D92A1" w14:textId="11E1AC93" w:rsidR="00ED009F" w:rsidRDefault="00ED009F" w:rsidP="00020BEA">
            <w:pPr>
              <w:jc w:val="center"/>
              <w:rPr>
                <w:rFonts w:ascii="Times New Roman" w:hAnsi="Times New Roman" w:cs="Times New Roman"/>
              </w:rPr>
            </w:pPr>
            <w:r>
              <w:rPr>
                <w:rFonts w:ascii="Times New Roman" w:hAnsi="Times New Roman" w:cs="Times New Roman"/>
              </w:rPr>
              <w:t>GiaTien</w:t>
            </w:r>
          </w:p>
        </w:tc>
        <w:tc>
          <w:tcPr>
            <w:tcW w:w="1101" w:type="dxa"/>
            <w:vAlign w:val="center"/>
          </w:tcPr>
          <w:p w14:paraId="79BF19E7" w14:textId="19A62F76"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Double</w:t>
            </w:r>
          </w:p>
        </w:tc>
        <w:tc>
          <w:tcPr>
            <w:tcW w:w="709" w:type="dxa"/>
            <w:vAlign w:val="center"/>
          </w:tcPr>
          <w:p w14:paraId="3351B6F1" w14:textId="17779437"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60E4177C" w14:textId="617DCD5B"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965EB61" w14:textId="77777777" w:rsidR="00ED009F" w:rsidRDefault="00ED009F" w:rsidP="00020BEA">
            <w:pPr>
              <w:jc w:val="center"/>
              <w:rPr>
                <w:rFonts w:ascii="Times New Roman" w:hAnsi="Times New Roman" w:cs="Times New Roman"/>
              </w:rPr>
            </w:pPr>
          </w:p>
        </w:tc>
        <w:tc>
          <w:tcPr>
            <w:tcW w:w="1701" w:type="dxa"/>
            <w:vMerge/>
            <w:vAlign w:val="center"/>
          </w:tcPr>
          <w:p w14:paraId="4603C154" w14:textId="77777777" w:rsidR="00ED009F" w:rsidRDefault="00ED009F" w:rsidP="00020BEA">
            <w:pPr>
              <w:jc w:val="both"/>
              <w:rPr>
                <w:rFonts w:ascii="Times New Roman" w:hAnsi="Times New Roman" w:cs="Times New Roman"/>
              </w:rPr>
            </w:pPr>
          </w:p>
        </w:tc>
      </w:tr>
      <w:tr w:rsidR="00ED009F" w:rsidRPr="00C04B1D" w14:paraId="1B6EE74A" w14:textId="77777777" w:rsidTr="00674B83">
        <w:trPr>
          <w:trHeight w:val="680"/>
        </w:trPr>
        <w:tc>
          <w:tcPr>
            <w:tcW w:w="1555" w:type="dxa"/>
            <w:vMerge/>
            <w:vAlign w:val="center"/>
          </w:tcPr>
          <w:p w14:paraId="773C8FAB" w14:textId="77777777" w:rsidR="00ED009F" w:rsidRDefault="00ED009F" w:rsidP="00020BEA">
            <w:pPr>
              <w:jc w:val="both"/>
              <w:rPr>
                <w:rFonts w:ascii="Times New Roman" w:hAnsi="Times New Roman" w:cs="Times New Roman"/>
              </w:rPr>
            </w:pPr>
          </w:p>
        </w:tc>
        <w:tc>
          <w:tcPr>
            <w:tcW w:w="1134" w:type="dxa"/>
            <w:vMerge/>
            <w:vAlign w:val="center"/>
          </w:tcPr>
          <w:p w14:paraId="696083F6" w14:textId="77777777" w:rsidR="00ED009F" w:rsidRPr="00C04B1D" w:rsidRDefault="00ED009F" w:rsidP="00020BEA">
            <w:pPr>
              <w:rPr>
                <w:rFonts w:ascii="Times New Roman" w:hAnsi="Times New Roman" w:cs="Times New Roman"/>
              </w:rPr>
            </w:pPr>
          </w:p>
        </w:tc>
        <w:tc>
          <w:tcPr>
            <w:tcW w:w="1450" w:type="dxa"/>
            <w:gridSpan w:val="2"/>
            <w:vAlign w:val="center"/>
          </w:tcPr>
          <w:p w14:paraId="36B3637D" w14:textId="323C11EC" w:rsidR="00ED009F" w:rsidRDefault="00ED009F" w:rsidP="00020BEA">
            <w:pPr>
              <w:jc w:val="center"/>
              <w:rPr>
                <w:rFonts w:ascii="Times New Roman" w:hAnsi="Times New Roman" w:cs="Times New Roman"/>
              </w:rPr>
            </w:pPr>
            <w:r>
              <w:rPr>
                <w:rFonts w:ascii="Times New Roman" w:hAnsi="Times New Roman" w:cs="Times New Roman"/>
              </w:rPr>
              <w:t>SoLuong</w:t>
            </w:r>
          </w:p>
        </w:tc>
        <w:tc>
          <w:tcPr>
            <w:tcW w:w="1101" w:type="dxa"/>
            <w:vAlign w:val="center"/>
          </w:tcPr>
          <w:p w14:paraId="1AFC7433" w14:textId="458859DC"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62028E6F" w14:textId="1AEC1F92" w:rsidR="00ED009F" w:rsidRDefault="00ED009F" w:rsidP="00020BEA">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171F2439" w14:textId="6F83E4ED"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0BD67C4" w14:textId="77777777" w:rsidR="00ED009F" w:rsidRDefault="00ED009F" w:rsidP="00020BEA">
            <w:pPr>
              <w:jc w:val="center"/>
              <w:rPr>
                <w:rFonts w:ascii="Times New Roman" w:hAnsi="Times New Roman" w:cs="Times New Roman"/>
              </w:rPr>
            </w:pPr>
          </w:p>
        </w:tc>
        <w:tc>
          <w:tcPr>
            <w:tcW w:w="1701" w:type="dxa"/>
            <w:vMerge/>
            <w:vAlign w:val="center"/>
          </w:tcPr>
          <w:p w14:paraId="1D428181" w14:textId="77777777" w:rsidR="00ED009F" w:rsidRDefault="00ED009F" w:rsidP="00020BEA">
            <w:pPr>
              <w:jc w:val="both"/>
              <w:rPr>
                <w:rFonts w:ascii="Times New Roman" w:hAnsi="Times New Roman" w:cs="Times New Roman"/>
              </w:rPr>
            </w:pPr>
          </w:p>
        </w:tc>
      </w:tr>
      <w:tr w:rsidR="00ED009F" w:rsidRPr="00C04B1D" w14:paraId="516373D5" w14:textId="77777777" w:rsidTr="00674B83">
        <w:trPr>
          <w:trHeight w:val="680"/>
        </w:trPr>
        <w:tc>
          <w:tcPr>
            <w:tcW w:w="1555" w:type="dxa"/>
            <w:vMerge/>
            <w:vAlign w:val="center"/>
          </w:tcPr>
          <w:p w14:paraId="08ABC8EB" w14:textId="77777777" w:rsidR="00ED009F" w:rsidRDefault="00ED009F" w:rsidP="00020BEA">
            <w:pPr>
              <w:jc w:val="both"/>
              <w:rPr>
                <w:rFonts w:ascii="Times New Roman" w:hAnsi="Times New Roman" w:cs="Times New Roman"/>
              </w:rPr>
            </w:pPr>
          </w:p>
        </w:tc>
        <w:tc>
          <w:tcPr>
            <w:tcW w:w="1134" w:type="dxa"/>
            <w:vMerge/>
            <w:vAlign w:val="center"/>
          </w:tcPr>
          <w:p w14:paraId="41479A57" w14:textId="77777777" w:rsidR="00ED009F" w:rsidRPr="00C04B1D" w:rsidRDefault="00ED009F" w:rsidP="00020BEA">
            <w:pPr>
              <w:rPr>
                <w:rFonts w:ascii="Times New Roman" w:hAnsi="Times New Roman" w:cs="Times New Roman"/>
              </w:rPr>
            </w:pPr>
          </w:p>
        </w:tc>
        <w:tc>
          <w:tcPr>
            <w:tcW w:w="1450" w:type="dxa"/>
            <w:gridSpan w:val="2"/>
            <w:vAlign w:val="center"/>
          </w:tcPr>
          <w:p w14:paraId="72F8D392" w14:textId="31F23D7A" w:rsidR="00ED009F" w:rsidRDefault="00ED009F" w:rsidP="00020BEA">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4ED96B52" w14:textId="352D4205"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05F6F632" w14:textId="244A8559" w:rsidR="00ED009F" w:rsidRDefault="00ED009F" w:rsidP="00020BEA">
            <w:pPr>
              <w:jc w:val="center"/>
              <w:rPr>
                <w:rFonts w:ascii="Times New Roman" w:hAnsi="Times New Roman" w:cs="Times New Roman"/>
                <w:lang w:val="en-US"/>
              </w:rPr>
            </w:pPr>
            <w:r>
              <w:rPr>
                <w:rFonts w:ascii="Times New Roman" w:hAnsi="Times New Roman" w:cs="Times New Roman"/>
                <w:lang w:val="en-US"/>
              </w:rPr>
              <w:t>0</w:t>
            </w:r>
          </w:p>
        </w:tc>
        <w:tc>
          <w:tcPr>
            <w:tcW w:w="850" w:type="dxa"/>
            <w:vAlign w:val="center"/>
          </w:tcPr>
          <w:p w14:paraId="6E4F81A0" w14:textId="59EA5E6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7B2CD06E" w14:textId="77777777" w:rsidR="00ED009F" w:rsidRDefault="00ED009F" w:rsidP="00020BEA">
            <w:pPr>
              <w:jc w:val="center"/>
              <w:rPr>
                <w:rFonts w:ascii="Times New Roman" w:hAnsi="Times New Roman" w:cs="Times New Roman"/>
              </w:rPr>
            </w:pPr>
          </w:p>
        </w:tc>
        <w:tc>
          <w:tcPr>
            <w:tcW w:w="1701" w:type="dxa"/>
            <w:vMerge/>
            <w:vAlign w:val="center"/>
          </w:tcPr>
          <w:p w14:paraId="01450F2A" w14:textId="77777777" w:rsidR="00ED009F" w:rsidRDefault="00ED009F" w:rsidP="00020BEA">
            <w:pPr>
              <w:jc w:val="both"/>
              <w:rPr>
                <w:rFonts w:ascii="Times New Roman" w:hAnsi="Times New Roman" w:cs="Times New Roman"/>
              </w:rPr>
            </w:pPr>
          </w:p>
        </w:tc>
      </w:tr>
      <w:tr w:rsidR="00ED009F" w:rsidRPr="00C04B1D" w14:paraId="45270488" w14:textId="77777777" w:rsidTr="00674B83">
        <w:trPr>
          <w:trHeight w:val="680"/>
        </w:trPr>
        <w:tc>
          <w:tcPr>
            <w:tcW w:w="1555" w:type="dxa"/>
            <w:vMerge/>
            <w:vAlign w:val="center"/>
          </w:tcPr>
          <w:p w14:paraId="6F5F8759" w14:textId="77777777" w:rsidR="00ED009F" w:rsidRDefault="00ED009F" w:rsidP="00020BEA">
            <w:pPr>
              <w:jc w:val="both"/>
              <w:rPr>
                <w:rFonts w:ascii="Times New Roman" w:hAnsi="Times New Roman" w:cs="Times New Roman"/>
              </w:rPr>
            </w:pPr>
          </w:p>
        </w:tc>
        <w:tc>
          <w:tcPr>
            <w:tcW w:w="1134" w:type="dxa"/>
            <w:vMerge/>
            <w:vAlign w:val="center"/>
          </w:tcPr>
          <w:p w14:paraId="3ED845E3" w14:textId="77777777" w:rsidR="00ED009F" w:rsidRPr="00C04B1D" w:rsidRDefault="00ED009F" w:rsidP="00020BEA">
            <w:pPr>
              <w:rPr>
                <w:rFonts w:ascii="Times New Roman" w:hAnsi="Times New Roman" w:cs="Times New Roman"/>
              </w:rPr>
            </w:pPr>
          </w:p>
        </w:tc>
        <w:tc>
          <w:tcPr>
            <w:tcW w:w="1450" w:type="dxa"/>
            <w:gridSpan w:val="2"/>
            <w:vAlign w:val="center"/>
          </w:tcPr>
          <w:p w14:paraId="09FDE651" w14:textId="0F3482AB" w:rsidR="00ED009F" w:rsidRDefault="00ED009F" w:rsidP="00020BEA">
            <w:pPr>
              <w:jc w:val="center"/>
              <w:rPr>
                <w:rFonts w:ascii="Times New Roman" w:hAnsi="Times New Roman" w:cs="Times New Roman"/>
              </w:rPr>
            </w:pPr>
            <w:r>
              <w:rPr>
                <w:rFonts w:ascii="Times New Roman" w:hAnsi="Times New Roman" w:cs="Times New Roman"/>
              </w:rPr>
              <w:t>TacGia</w:t>
            </w:r>
          </w:p>
        </w:tc>
        <w:tc>
          <w:tcPr>
            <w:tcW w:w="1101" w:type="dxa"/>
            <w:vAlign w:val="center"/>
          </w:tcPr>
          <w:p w14:paraId="6C796486" w14:textId="6C858727" w:rsidR="00ED009F" w:rsidRDefault="00ED009F" w:rsidP="00020BEA">
            <w:pPr>
              <w:jc w:val="center"/>
              <w:rPr>
                <w:rFonts w:ascii="Times New Roman" w:hAnsi="Times New Roman" w:cs="Times New Roman"/>
                <w:color w:val="000000"/>
              </w:rPr>
            </w:pPr>
            <w:r>
              <w:rPr>
                <w:rFonts w:ascii="Times New Roman" w:hAnsi="Times New Roman" w:cs="Times New Roman"/>
              </w:rPr>
              <w:t>TacGia</w:t>
            </w:r>
          </w:p>
        </w:tc>
        <w:tc>
          <w:tcPr>
            <w:tcW w:w="709" w:type="dxa"/>
            <w:vAlign w:val="center"/>
          </w:tcPr>
          <w:p w14:paraId="0812643D" w14:textId="599EC360"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49C3FDE" w14:textId="3ABA1C68"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394AFAF8" w14:textId="77777777" w:rsidR="00ED009F" w:rsidRDefault="00ED009F" w:rsidP="00020BEA">
            <w:pPr>
              <w:jc w:val="center"/>
              <w:rPr>
                <w:rFonts w:ascii="Times New Roman" w:hAnsi="Times New Roman" w:cs="Times New Roman"/>
              </w:rPr>
            </w:pPr>
          </w:p>
        </w:tc>
        <w:tc>
          <w:tcPr>
            <w:tcW w:w="1701" w:type="dxa"/>
            <w:vMerge/>
            <w:vAlign w:val="center"/>
          </w:tcPr>
          <w:p w14:paraId="0C8AD556" w14:textId="77777777" w:rsidR="00ED009F" w:rsidRDefault="00ED009F" w:rsidP="00020BEA">
            <w:pPr>
              <w:jc w:val="both"/>
              <w:rPr>
                <w:rFonts w:ascii="Times New Roman" w:hAnsi="Times New Roman" w:cs="Times New Roman"/>
              </w:rPr>
            </w:pPr>
          </w:p>
        </w:tc>
      </w:tr>
      <w:tr w:rsidR="00ED009F" w:rsidRPr="00C04B1D" w14:paraId="26A0CB9D" w14:textId="77777777" w:rsidTr="00674B83">
        <w:trPr>
          <w:trHeight w:val="680"/>
        </w:trPr>
        <w:tc>
          <w:tcPr>
            <w:tcW w:w="1555" w:type="dxa"/>
            <w:vMerge/>
            <w:vAlign w:val="center"/>
          </w:tcPr>
          <w:p w14:paraId="04E5A968" w14:textId="77777777" w:rsidR="00ED009F" w:rsidRDefault="00ED009F" w:rsidP="00020BEA">
            <w:pPr>
              <w:jc w:val="both"/>
              <w:rPr>
                <w:rFonts w:ascii="Times New Roman" w:hAnsi="Times New Roman" w:cs="Times New Roman"/>
              </w:rPr>
            </w:pPr>
          </w:p>
        </w:tc>
        <w:tc>
          <w:tcPr>
            <w:tcW w:w="1134" w:type="dxa"/>
            <w:vMerge/>
            <w:vAlign w:val="center"/>
          </w:tcPr>
          <w:p w14:paraId="79A09FA5" w14:textId="77777777" w:rsidR="00ED009F" w:rsidRPr="00C04B1D" w:rsidRDefault="00ED009F" w:rsidP="00020BEA">
            <w:pPr>
              <w:rPr>
                <w:rFonts w:ascii="Times New Roman" w:hAnsi="Times New Roman" w:cs="Times New Roman"/>
              </w:rPr>
            </w:pPr>
          </w:p>
        </w:tc>
        <w:tc>
          <w:tcPr>
            <w:tcW w:w="1450" w:type="dxa"/>
            <w:gridSpan w:val="2"/>
            <w:vAlign w:val="center"/>
          </w:tcPr>
          <w:p w14:paraId="221964DE" w14:textId="10E09627" w:rsidR="00ED009F" w:rsidRDefault="00ED009F" w:rsidP="00020BEA">
            <w:pPr>
              <w:jc w:val="center"/>
              <w:rPr>
                <w:rFonts w:ascii="Times New Roman" w:hAnsi="Times New Roman" w:cs="Times New Roman"/>
              </w:rPr>
            </w:pPr>
            <w:r>
              <w:rPr>
                <w:rFonts w:ascii="Times New Roman" w:hAnsi="Times New Roman" w:cs="Times New Roman"/>
              </w:rPr>
              <w:t>ChuDe</w:t>
            </w:r>
          </w:p>
        </w:tc>
        <w:tc>
          <w:tcPr>
            <w:tcW w:w="1101" w:type="dxa"/>
            <w:vAlign w:val="center"/>
          </w:tcPr>
          <w:p w14:paraId="433F7017" w14:textId="12ED1DE1" w:rsidR="00ED009F" w:rsidRDefault="00ED009F" w:rsidP="00020BEA">
            <w:pPr>
              <w:jc w:val="center"/>
              <w:rPr>
                <w:rFonts w:ascii="Times New Roman" w:hAnsi="Times New Roman" w:cs="Times New Roman"/>
                <w:color w:val="000000"/>
              </w:rPr>
            </w:pPr>
            <w:r>
              <w:rPr>
                <w:rFonts w:ascii="Times New Roman" w:hAnsi="Times New Roman" w:cs="Times New Roman"/>
              </w:rPr>
              <w:t>ChuDe</w:t>
            </w:r>
          </w:p>
        </w:tc>
        <w:tc>
          <w:tcPr>
            <w:tcW w:w="709" w:type="dxa"/>
            <w:vAlign w:val="center"/>
          </w:tcPr>
          <w:p w14:paraId="73BBFB38" w14:textId="2D9FEDB2"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0DA17D85" w14:textId="6B6E9EE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075919A2" w14:textId="77777777" w:rsidR="00ED009F" w:rsidRDefault="00ED009F" w:rsidP="00020BEA">
            <w:pPr>
              <w:jc w:val="center"/>
              <w:rPr>
                <w:rFonts w:ascii="Times New Roman" w:hAnsi="Times New Roman" w:cs="Times New Roman"/>
              </w:rPr>
            </w:pPr>
          </w:p>
        </w:tc>
        <w:tc>
          <w:tcPr>
            <w:tcW w:w="1701" w:type="dxa"/>
            <w:vMerge/>
            <w:vAlign w:val="center"/>
          </w:tcPr>
          <w:p w14:paraId="003905D1" w14:textId="77777777" w:rsidR="00ED009F" w:rsidRDefault="00ED009F" w:rsidP="00020BEA">
            <w:pPr>
              <w:jc w:val="both"/>
              <w:rPr>
                <w:rFonts w:ascii="Times New Roman" w:hAnsi="Times New Roman" w:cs="Times New Roman"/>
              </w:rPr>
            </w:pPr>
          </w:p>
        </w:tc>
      </w:tr>
      <w:tr w:rsidR="00ED009F" w:rsidRPr="00C04B1D" w14:paraId="3B14C132" w14:textId="77777777" w:rsidTr="00674B83">
        <w:trPr>
          <w:trHeight w:val="680"/>
        </w:trPr>
        <w:tc>
          <w:tcPr>
            <w:tcW w:w="1555" w:type="dxa"/>
            <w:vMerge/>
            <w:vAlign w:val="center"/>
          </w:tcPr>
          <w:p w14:paraId="01B011B8" w14:textId="77777777" w:rsidR="00ED009F" w:rsidRDefault="00ED009F" w:rsidP="00020BEA">
            <w:pPr>
              <w:jc w:val="both"/>
              <w:rPr>
                <w:rFonts w:ascii="Times New Roman" w:hAnsi="Times New Roman" w:cs="Times New Roman"/>
              </w:rPr>
            </w:pPr>
          </w:p>
        </w:tc>
        <w:tc>
          <w:tcPr>
            <w:tcW w:w="1134" w:type="dxa"/>
            <w:vMerge/>
            <w:vAlign w:val="center"/>
          </w:tcPr>
          <w:p w14:paraId="5AA46CE0" w14:textId="77777777" w:rsidR="00ED009F" w:rsidRPr="00C04B1D" w:rsidRDefault="00ED009F" w:rsidP="00020BEA">
            <w:pPr>
              <w:rPr>
                <w:rFonts w:ascii="Times New Roman" w:hAnsi="Times New Roman" w:cs="Times New Roman"/>
              </w:rPr>
            </w:pPr>
          </w:p>
        </w:tc>
        <w:tc>
          <w:tcPr>
            <w:tcW w:w="1450" w:type="dxa"/>
            <w:gridSpan w:val="2"/>
            <w:vAlign w:val="center"/>
          </w:tcPr>
          <w:p w14:paraId="70F1AD95" w14:textId="0DD2EA93" w:rsidR="00ED009F" w:rsidRDefault="00ED009F" w:rsidP="00020BEA">
            <w:pPr>
              <w:jc w:val="center"/>
              <w:rPr>
                <w:rFonts w:ascii="Times New Roman" w:hAnsi="Times New Roman" w:cs="Times New Roman"/>
              </w:rPr>
            </w:pPr>
            <w:r>
              <w:rPr>
                <w:rFonts w:ascii="Times New Roman" w:hAnsi="Times New Roman" w:cs="Times New Roman"/>
              </w:rPr>
              <w:t>NgonNgu</w:t>
            </w:r>
          </w:p>
        </w:tc>
        <w:tc>
          <w:tcPr>
            <w:tcW w:w="1101" w:type="dxa"/>
            <w:vAlign w:val="center"/>
          </w:tcPr>
          <w:p w14:paraId="029D26AB" w14:textId="6F7DB72E" w:rsidR="00ED009F" w:rsidRDefault="00ED009F" w:rsidP="00020BEA">
            <w:pPr>
              <w:jc w:val="center"/>
              <w:rPr>
                <w:rFonts w:ascii="Times New Roman" w:hAnsi="Times New Roman" w:cs="Times New Roman"/>
                <w:color w:val="000000"/>
              </w:rPr>
            </w:pPr>
            <w:r>
              <w:rPr>
                <w:rFonts w:ascii="Times New Roman" w:hAnsi="Times New Roman" w:cs="Times New Roman"/>
              </w:rPr>
              <w:t>NgonNgu</w:t>
            </w:r>
          </w:p>
        </w:tc>
        <w:tc>
          <w:tcPr>
            <w:tcW w:w="709" w:type="dxa"/>
            <w:vAlign w:val="center"/>
          </w:tcPr>
          <w:p w14:paraId="61E11335" w14:textId="44E95F3D"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12AAD517" w14:textId="47F786F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3EBD8F00" w14:textId="77777777" w:rsidR="00ED009F" w:rsidRDefault="00ED009F" w:rsidP="00020BEA">
            <w:pPr>
              <w:jc w:val="center"/>
              <w:rPr>
                <w:rFonts w:ascii="Times New Roman" w:hAnsi="Times New Roman" w:cs="Times New Roman"/>
              </w:rPr>
            </w:pPr>
          </w:p>
        </w:tc>
        <w:tc>
          <w:tcPr>
            <w:tcW w:w="1701" w:type="dxa"/>
            <w:vMerge/>
            <w:vAlign w:val="center"/>
          </w:tcPr>
          <w:p w14:paraId="0923BCF5" w14:textId="77777777" w:rsidR="00ED009F" w:rsidRDefault="00ED009F" w:rsidP="00020BEA">
            <w:pPr>
              <w:jc w:val="both"/>
              <w:rPr>
                <w:rFonts w:ascii="Times New Roman" w:hAnsi="Times New Roman" w:cs="Times New Roman"/>
              </w:rPr>
            </w:pPr>
          </w:p>
        </w:tc>
      </w:tr>
      <w:tr w:rsidR="00ED009F" w:rsidRPr="00C04B1D" w14:paraId="637768CF" w14:textId="77777777" w:rsidTr="00674B83">
        <w:trPr>
          <w:trHeight w:val="680"/>
        </w:trPr>
        <w:tc>
          <w:tcPr>
            <w:tcW w:w="1555" w:type="dxa"/>
            <w:vMerge/>
            <w:vAlign w:val="center"/>
          </w:tcPr>
          <w:p w14:paraId="26446BDD" w14:textId="77777777" w:rsidR="00ED009F" w:rsidRDefault="00ED009F" w:rsidP="00020BEA">
            <w:pPr>
              <w:jc w:val="both"/>
              <w:rPr>
                <w:rFonts w:ascii="Times New Roman" w:hAnsi="Times New Roman" w:cs="Times New Roman"/>
              </w:rPr>
            </w:pPr>
          </w:p>
        </w:tc>
        <w:tc>
          <w:tcPr>
            <w:tcW w:w="1134" w:type="dxa"/>
            <w:vMerge/>
            <w:vAlign w:val="center"/>
          </w:tcPr>
          <w:p w14:paraId="29EAC8D1" w14:textId="77777777" w:rsidR="00ED009F" w:rsidRPr="00C04B1D" w:rsidRDefault="00ED009F" w:rsidP="00020BEA">
            <w:pPr>
              <w:rPr>
                <w:rFonts w:ascii="Times New Roman" w:hAnsi="Times New Roman" w:cs="Times New Roman"/>
              </w:rPr>
            </w:pPr>
          </w:p>
        </w:tc>
        <w:tc>
          <w:tcPr>
            <w:tcW w:w="1450" w:type="dxa"/>
            <w:gridSpan w:val="2"/>
            <w:vAlign w:val="center"/>
          </w:tcPr>
          <w:p w14:paraId="2F26B100" w14:textId="7E02A453" w:rsidR="00ED009F" w:rsidRDefault="00ED009F" w:rsidP="00020BEA">
            <w:pPr>
              <w:jc w:val="center"/>
              <w:rPr>
                <w:rFonts w:ascii="Times New Roman" w:hAnsi="Times New Roman" w:cs="Times New Roman"/>
              </w:rPr>
            </w:pPr>
            <w:r>
              <w:rPr>
                <w:rFonts w:ascii="Times New Roman" w:hAnsi="Times New Roman" w:cs="Times New Roman"/>
              </w:rPr>
              <w:t>NXB</w:t>
            </w:r>
          </w:p>
        </w:tc>
        <w:tc>
          <w:tcPr>
            <w:tcW w:w="1101" w:type="dxa"/>
            <w:vAlign w:val="center"/>
          </w:tcPr>
          <w:p w14:paraId="7A6113E1" w14:textId="4666ED20" w:rsidR="00ED009F" w:rsidRDefault="00ED009F" w:rsidP="00020BEA">
            <w:pPr>
              <w:jc w:val="center"/>
              <w:rPr>
                <w:rFonts w:ascii="Times New Roman" w:hAnsi="Times New Roman" w:cs="Times New Roman"/>
                <w:color w:val="000000"/>
              </w:rPr>
            </w:pPr>
            <w:r>
              <w:rPr>
                <w:rFonts w:ascii="Times New Roman" w:hAnsi="Times New Roman" w:cs="Times New Roman"/>
              </w:rPr>
              <w:t>NXB</w:t>
            </w:r>
          </w:p>
        </w:tc>
        <w:tc>
          <w:tcPr>
            <w:tcW w:w="709" w:type="dxa"/>
            <w:vAlign w:val="center"/>
          </w:tcPr>
          <w:p w14:paraId="7944987E" w14:textId="75A3D0E5"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79B206B" w14:textId="2891CD1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5379271" w14:textId="77777777" w:rsidR="00ED009F" w:rsidRDefault="00ED009F" w:rsidP="00020BEA">
            <w:pPr>
              <w:jc w:val="center"/>
              <w:rPr>
                <w:rFonts w:ascii="Times New Roman" w:hAnsi="Times New Roman" w:cs="Times New Roman"/>
              </w:rPr>
            </w:pPr>
          </w:p>
        </w:tc>
        <w:tc>
          <w:tcPr>
            <w:tcW w:w="1701" w:type="dxa"/>
            <w:vMerge/>
            <w:vAlign w:val="center"/>
          </w:tcPr>
          <w:p w14:paraId="6FF9F6A1" w14:textId="77777777" w:rsidR="00ED009F" w:rsidRDefault="00ED009F" w:rsidP="00020BEA">
            <w:pPr>
              <w:jc w:val="both"/>
              <w:rPr>
                <w:rFonts w:ascii="Times New Roman" w:hAnsi="Times New Roman" w:cs="Times New Roman"/>
              </w:rPr>
            </w:pPr>
          </w:p>
        </w:tc>
      </w:tr>
      <w:tr w:rsidR="00ED009F" w:rsidRPr="00C04B1D" w14:paraId="39DC748A" w14:textId="77777777" w:rsidTr="00674B83">
        <w:trPr>
          <w:trHeight w:val="680"/>
        </w:trPr>
        <w:tc>
          <w:tcPr>
            <w:tcW w:w="1555" w:type="dxa"/>
            <w:vMerge/>
            <w:vAlign w:val="center"/>
          </w:tcPr>
          <w:p w14:paraId="76FCC3CF" w14:textId="77777777" w:rsidR="00ED009F" w:rsidRDefault="00ED009F" w:rsidP="00020BEA">
            <w:pPr>
              <w:jc w:val="both"/>
              <w:rPr>
                <w:rFonts w:ascii="Times New Roman" w:hAnsi="Times New Roman" w:cs="Times New Roman"/>
              </w:rPr>
            </w:pPr>
          </w:p>
        </w:tc>
        <w:tc>
          <w:tcPr>
            <w:tcW w:w="1134" w:type="dxa"/>
            <w:vMerge/>
            <w:vAlign w:val="center"/>
          </w:tcPr>
          <w:p w14:paraId="59F0CAA4" w14:textId="77777777" w:rsidR="00ED009F" w:rsidRPr="00C04B1D" w:rsidRDefault="00ED009F" w:rsidP="00020BEA">
            <w:pPr>
              <w:rPr>
                <w:rFonts w:ascii="Times New Roman" w:hAnsi="Times New Roman" w:cs="Times New Roman"/>
              </w:rPr>
            </w:pPr>
          </w:p>
        </w:tc>
        <w:tc>
          <w:tcPr>
            <w:tcW w:w="1450" w:type="dxa"/>
            <w:gridSpan w:val="2"/>
            <w:vAlign w:val="center"/>
          </w:tcPr>
          <w:p w14:paraId="059AEBE5" w14:textId="7C75B468" w:rsidR="00ED009F" w:rsidRDefault="00ED009F" w:rsidP="00020BEA">
            <w:pPr>
              <w:jc w:val="center"/>
              <w:rPr>
                <w:rFonts w:ascii="Times New Roman" w:hAnsi="Times New Roman" w:cs="Times New Roman"/>
              </w:rPr>
            </w:pPr>
            <w:r>
              <w:rPr>
                <w:rFonts w:ascii="Times New Roman" w:hAnsi="Times New Roman" w:cs="Times New Roman"/>
              </w:rPr>
              <w:t>LoaiSach</w:t>
            </w:r>
          </w:p>
        </w:tc>
        <w:tc>
          <w:tcPr>
            <w:tcW w:w="1101" w:type="dxa"/>
            <w:vAlign w:val="center"/>
          </w:tcPr>
          <w:p w14:paraId="23585C67" w14:textId="4A96FDCE" w:rsidR="00ED009F" w:rsidRDefault="00ED009F" w:rsidP="00020BEA">
            <w:pPr>
              <w:jc w:val="center"/>
              <w:rPr>
                <w:rFonts w:ascii="Times New Roman" w:hAnsi="Times New Roman" w:cs="Times New Roman"/>
                <w:color w:val="000000"/>
              </w:rPr>
            </w:pPr>
            <w:r>
              <w:rPr>
                <w:rFonts w:ascii="Times New Roman" w:hAnsi="Times New Roman" w:cs="Times New Roman"/>
              </w:rPr>
              <w:t>LoaiSach</w:t>
            </w:r>
          </w:p>
        </w:tc>
        <w:tc>
          <w:tcPr>
            <w:tcW w:w="709" w:type="dxa"/>
            <w:vAlign w:val="center"/>
          </w:tcPr>
          <w:p w14:paraId="0FDD9557" w14:textId="1D93A3C6"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42B6EDBE" w14:textId="43FEB7E6"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1</w:t>
            </w:r>
          </w:p>
        </w:tc>
        <w:tc>
          <w:tcPr>
            <w:tcW w:w="993" w:type="dxa"/>
            <w:vMerge/>
            <w:vAlign w:val="center"/>
          </w:tcPr>
          <w:p w14:paraId="7ECB6245" w14:textId="77777777" w:rsidR="00ED009F" w:rsidRDefault="00ED009F" w:rsidP="00020BEA">
            <w:pPr>
              <w:jc w:val="center"/>
              <w:rPr>
                <w:rFonts w:ascii="Times New Roman" w:hAnsi="Times New Roman" w:cs="Times New Roman"/>
              </w:rPr>
            </w:pPr>
          </w:p>
        </w:tc>
        <w:tc>
          <w:tcPr>
            <w:tcW w:w="1701" w:type="dxa"/>
            <w:vMerge/>
            <w:vAlign w:val="center"/>
          </w:tcPr>
          <w:p w14:paraId="5B85DF82" w14:textId="77777777" w:rsidR="00ED009F" w:rsidRDefault="00ED009F" w:rsidP="00020BEA">
            <w:pPr>
              <w:jc w:val="both"/>
              <w:rPr>
                <w:rFonts w:ascii="Times New Roman" w:hAnsi="Times New Roman" w:cs="Times New Roman"/>
              </w:rPr>
            </w:pPr>
          </w:p>
        </w:tc>
      </w:tr>
      <w:tr w:rsidR="00ED009F" w:rsidRPr="00C04B1D" w14:paraId="2256920A" w14:textId="77777777" w:rsidTr="00674B83">
        <w:trPr>
          <w:trHeight w:val="680"/>
        </w:trPr>
        <w:tc>
          <w:tcPr>
            <w:tcW w:w="1555" w:type="dxa"/>
            <w:vMerge/>
            <w:vAlign w:val="center"/>
          </w:tcPr>
          <w:p w14:paraId="596FA4B4" w14:textId="77777777" w:rsidR="00ED009F" w:rsidRDefault="00ED009F" w:rsidP="00020BEA">
            <w:pPr>
              <w:jc w:val="both"/>
              <w:rPr>
                <w:rFonts w:ascii="Times New Roman" w:hAnsi="Times New Roman" w:cs="Times New Roman"/>
              </w:rPr>
            </w:pPr>
          </w:p>
        </w:tc>
        <w:tc>
          <w:tcPr>
            <w:tcW w:w="1134" w:type="dxa"/>
            <w:vMerge/>
            <w:vAlign w:val="center"/>
          </w:tcPr>
          <w:p w14:paraId="2B0E6DAD" w14:textId="77777777" w:rsidR="00ED009F" w:rsidRPr="00C04B1D" w:rsidRDefault="00ED009F" w:rsidP="00020BEA">
            <w:pPr>
              <w:rPr>
                <w:rFonts w:ascii="Times New Roman" w:hAnsi="Times New Roman" w:cs="Times New Roman"/>
              </w:rPr>
            </w:pPr>
          </w:p>
        </w:tc>
        <w:tc>
          <w:tcPr>
            <w:tcW w:w="1450" w:type="dxa"/>
            <w:gridSpan w:val="2"/>
            <w:vAlign w:val="center"/>
          </w:tcPr>
          <w:p w14:paraId="639248FB" w14:textId="1DE1CBA6" w:rsidR="00ED009F" w:rsidRDefault="00ED009F" w:rsidP="00020BEA">
            <w:pPr>
              <w:jc w:val="center"/>
              <w:rPr>
                <w:rFonts w:ascii="Times New Roman" w:hAnsi="Times New Roman" w:cs="Times New Roman"/>
              </w:rPr>
            </w:pPr>
            <w:r>
              <w:rPr>
                <w:rFonts w:ascii="Times New Roman" w:hAnsi="Times New Roman" w:cs="Times New Roman"/>
              </w:rPr>
              <w:t>MoTa</w:t>
            </w:r>
          </w:p>
        </w:tc>
        <w:tc>
          <w:tcPr>
            <w:tcW w:w="1101" w:type="dxa"/>
            <w:vAlign w:val="center"/>
          </w:tcPr>
          <w:p w14:paraId="7E06BBCB" w14:textId="7A4E51A7"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635F4930" w14:textId="299F7645" w:rsidR="00ED009F" w:rsidRDefault="00ED009F" w:rsidP="00020BEA">
            <w:pPr>
              <w:jc w:val="center"/>
              <w:rPr>
                <w:rFonts w:ascii="Times New Roman" w:hAnsi="Times New Roman" w:cs="Times New Roman"/>
                <w:lang w:val="en-US"/>
              </w:rPr>
            </w:pPr>
            <w:r>
              <w:rPr>
                <w:rFonts w:ascii="Times New Roman" w:hAnsi="Times New Roman" w:cs="Times New Roman"/>
                <w:lang w:val="en-US"/>
              </w:rPr>
              <w:t>Null</w:t>
            </w:r>
          </w:p>
        </w:tc>
        <w:tc>
          <w:tcPr>
            <w:tcW w:w="850" w:type="dxa"/>
            <w:vAlign w:val="center"/>
          </w:tcPr>
          <w:p w14:paraId="5987ACBF" w14:textId="6588FF9E" w:rsidR="00ED009F" w:rsidRDefault="00ED009F" w:rsidP="00020BEA">
            <w:pPr>
              <w:jc w:val="center"/>
              <w:rPr>
                <w:rFonts w:ascii="Times New Roman" w:hAnsi="Times New Roman" w:cs="Times New Roman"/>
                <w:color w:val="000000"/>
              </w:rPr>
            </w:pPr>
            <w:r>
              <w:rPr>
                <w:rFonts w:ascii="Times New Roman" w:hAnsi="Times New Roman" w:cs="Times New Roman"/>
                <w:color w:val="000000"/>
              </w:rPr>
              <w:t>250</w:t>
            </w:r>
          </w:p>
        </w:tc>
        <w:tc>
          <w:tcPr>
            <w:tcW w:w="993" w:type="dxa"/>
            <w:vMerge/>
            <w:vAlign w:val="center"/>
          </w:tcPr>
          <w:p w14:paraId="44FB1452" w14:textId="77777777" w:rsidR="00ED009F" w:rsidRDefault="00ED009F" w:rsidP="00020BEA">
            <w:pPr>
              <w:jc w:val="center"/>
              <w:rPr>
                <w:rFonts w:ascii="Times New Roman" w:hAnsi="Times New Roman" w:cs="Times New Roman"/>
              </w:rPr>
            </w:pPr>
          </w:p>
        </w:tc>
        <w:tc>
          <w:tcPr>
            <w:tcW w:w="1701" w:type="dxa"/>
            <w:vMerge/>
            <w:vAlign w:val="center"/>
          </w:tcPr>
          <w:p w14:paraId="6F476E12" w14:textId="77777777" w:rsidR="00ED009F" w:rsidRDefault="00ED009F" w:rsidP="00020BEA">
            <w:pPr>
              <w:jc w:val="both"/>
              <w:rPr>
                <w:rFonts w:ascii="Times New Roman" w:hAnsi="Times New Roman" w:cs="Times New Roman"/>
              </w:rPr>
            </w:pPr>
          </w:p>
        </w:tc>
      </w:tr>
      <w:tr w:rsidR="000F03E5" w:rsidRPr="00C04B1D" w14:paraId="355A94BE" w14:textId="77777777" w:rsidTr="00674B83">
        <w:trPr>
          <w:trHeight w:val="680"/>
        </w:trPr>
        <w:tc>
          <w:tcPr>
            <w:tcW w:w="1555" w:type="dxa"/>
            <w:vMerge w:val="restart"/>
            <w:vAlign w:val="center"/>
          </w:tcPr>
          <w:p w14:paraId="6033FED8" w14:textId="096DE078" w:rsidR="000F03E5" w:rsidRDefault="000F03E5" w:rsidP="00B655A2">
            <w:pPr>
              <w:jc w:val="both"/>
              <w:rPr>
                <w:rFonts w:ascii="Times New Roman" w:hAnsi="Times New Roman" w:cs="Times New Roman"/>
              </w:rPr>
            </w:pPr>
            <w:r>
              <w:rPr>
                <w:rFonts w:ascii="Times New Roman" w:hAnsi="Times New Roman" w:cs="Times New Roman"/>
              </w:rPr>
              <w:t>xoaSach</w:t>
            </w:r>
          </w:p>
        </w:tc>
        <w:tc>
          <w:tcPr>
            <w:tcW w:w="1134" w:type="dxa"/>
            <w:vMerge w:val="restart"/>
            <w:vAlign w:val="center"/>
          </w:tcPr>
          <w:p w14:paraId="45C497C9" w14:textId="00DDD9A9" w:rsidR="000F03E5" w:rsidRPr="00C04B1D" w:rsidRDefault="000F03E5" w:rsidP="00B655A2">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4B8F3FA7" w14:textId="23259CCD" w:rsidR="000F03E5" w:rsidRDefault="000F03E5" w:rsidP="00B655A2">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93" w:type="dxa"/>
            <w:vMerge w:val="restart"/>
            <w:vAlign w:val="center"/>
          </w:tcPr>
          <w:p w14:paraId="5189C455" w14:textId="50241945" w:rsidR="000F03E5" w:rsidRDefault="000F03E5" w:rsidP="00B655A2">
            <w:pPr>
              <w:jc w:val="center"/>
              <w:rPr>
                <w:rFonts w:ascii="Times New Roman" w:hAnsi="Times New Roman" w:cs="Times New Roman"/>
              </w:rPr>
            </w:pPr>
            <w:r>
              <w:rPr>
                <w:rFonts w:ascii="Times New Roman" w:hAnsi="Times New Roman" w:cs="Times New Roman"/>
              </w:rPr>
              <w:t>Boolean</w:t>
            </w:r>
          </w:p>
        </w:tc>
        <w:tc>
          <w:tcPr>
            <w:tcW w:w="1701" w:type="dxa"/>
            <w:vMerge w:val="restart"/>
            <w:vAlign w:val="center"/>
          </w:tcPr>
          <w:p w14:paraId="2D3DC27A" w14:textId="0C1F80C9" w:rsidR="000F03E5" w:rsidRDefault="000F03E5" w:rsidP="00175DF4">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0F03E5" w:rsidRPr="00C04B1D" w14:paraId="7D10B436" w14:textId="77777777" w:rsidTr="00674B83">
        <w:trPr>
          <w:trHeight w:val="680"/>
        </w:trPr>
        <w:tc>
          <w:tcPr>
            <w:tcW w:w="1555" w:type="dxa"/>
            <w:vMerge/>
            <w:vAlign w:val="center"/>
          </w:tcPr>
          <w:p w14:paraId="5DACD3A8" w14:textId="77777777" w:rsidR="000F03E5" w:rsidRDefault="000F03E5" w:rsidP="00AC71BC">
            <w:pPr>
              <w:jc w:val="both"/>
              <w:rPr>
                <w:rFonts w:ascii="Times New Roman" w:hAnsi="Times New Roman" w:cs="Times New Roman"/>
              </w:rPr>
            </w:pPr>
          </w:p>
        </w:tc>
        <w:tc>
          <w:tcPr>
            <w:tcW w:w="1134" w:type="dxa"/>
            <w:vMerge/>
            <w:vAlign w:val="center"/>
          </w:tcPr>
          <w:p w14:paraId="4A40CA7E" w14:textId="77777777" w:rsidR="000F03E5" w:rsidRPr="00C04B1D" w:rsidRDefault="000F03E5" w:rsidP="00AC71BC">
            <w:pPr>
              <w:rPr>
                <w:rFonts w:ascii="Times New Roman" w:hAnsi="Times New Roman" w:cs="Times New Roman"/>
              </w:rPr>
            </w:pPr>
          </w:p>
        </w:tc>
        <w:tc>
          <w:tcPr>
            <w:tcW w:w="1450" w:type="dxa"/>
            <w:gridSpan w:val="2"/>
            <w:vAlign w:val="center"/>
          </w:tcPr>
          <w:p w14:paraId="32A52448" w14:textId="2B48785F" w:rsidR="000F03E5" w:rsidRDefault="000F03E5" w:rsidP="00AC71BC">
            <w:pPr>
              <w:jc w:val="center"/>
              <w:rPr>
                <w:rFonts w:ascii="Times New Roman" w:hAnsi="Times New Roman" w:cs="Times New Roman"/>
              </w:rPr>
            </w:pPr>
            <w:r>
              <w:rPr>
                <w:rFonts w:ascii="Times New Roman" w:hAnsi="Times New Roman" w:cs="Times New Roman"/>
              </w:rPr>
              <w:t>ISBN</w:t>
            </w:r>
          </w:p>
        </w:tc>
        <w:tc>
          <w:tcPr>
            <w:tcW w:w="1101" w:type="dxa"/>
            <w:vAlign w:val="center"/>
          </w:tcPr>
          <w:p w14:paraId="046DB633" w14:textId="1C216041" w:rsidR="000F03E5" w:rsidRDefault="000F03E5" w:rsidP="00AC71BC">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FF38669" w14:textId="47765CA1" w:rsidR="000F03E5" w:rsidRDefault="000F03E5" w:rsidP="00AC71BC">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3C7859B7" w14:textId="22CC5D1D" w:rsidR="000F03E5" w:rsidRDefault="000F03E5" w:rsidP="00AC71BC">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701686C9" w14:textId="77777777" w:rsidR="000F03E5" w:rsidRDefault="000F03E5" w:rsidP="00AC71BC">
            <w:pPr>
              <w:jc w:val="center"/>
              <w:rPr>
                <w:rFonts w:ascii="Times New Roman" w:hAnsi="Times New Roman" w:cs="Times New Roman"/>
              </w:rPr>
            </w:pPr>
          </w:p>
        </w:tc>
        <w:tc>
          <w:tcPr>
            <w:tcW w:w="1701" w:type="dxa"/>
            <w:vMerge/>
            <w:vAlign w:val="center"/>
          </w:tcPr>
          <w:p w14:paraId="2B3DCDE6" w14:textId="77777777" w:rsidR="000F03E5" w:rsidRDefault="000F03E5" w:rsidP="00AC71BC">
            <w:pPr>
              <w:jc w:val="both"/>
              <w:rPr>
                <w:rFonts w:ascii="Times New Roman" w:hAnsi="Times New Roman" w:cs="Times New Roman"/>
              </w:rPr>
            </w:pPr>
          </w:p>
        </w:tc>
      </w:tr>
      <w:tr w:rsidR="000E2ADD" w:rsidRPr="00C04B1D" w14:paraId="3D464DC9" w14:textId="77777777" w:rsidTr="00674B83">
        <w:trPr>
          <w:trHeight w:val="680"/>
        </w:trPr>
        <w:tc>
          <w:tcPr>
            <w:tcW w:w="1555" w:type="dxa"/>
            <w:vMerge w:val="restart"/>
            <w:vAlign w:val="center"/>
          </w:tcPr>
          <w:p w14:paraId="45210198" w14:textId="24BB8D28" w:rsidR="000E2ADD" w:rsidRDefault="000E2ADD" w:rsidP="00F73578">
            <w:pPr>
              <w:jc w:val="both"/>
              <w:rPr>
                <w:rFonts w:ascii="Times New Roman" w:hAnsi="Times New Roman" w:cs="Times New Roman"/>
              </w:rPr>
            </w:pPr>
            <w:r>
              <w:rPr>
                <w:rFonts w:ascii="Times New Roman" w:hAnsi="Times New Roman" w:cs="Times New Roman"/>
              </w:rPr>
              <w:t>muon</w:t>
            </w:r>
          </w:p>
        </w:tc>
        <w:tc>
          <w:tcPr>
            <w:tcW w:w="1134" w:type="dxa"/>
            <w:vMerge w:val="restart"/>
            <w:vAlign w:val="center"/>
          </w:tcPr>
          <w:p w14:paraId="1E46FB23" w14:textId="3BFCD69A" w:rsidR="000E2ADD" w:rsidRPr="00C04B1D" w:rsidRDefault="000E2ADD" w:rsidP="00F73578">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1760F28E" w14:textId="7EECEBE1" w:rsidR="000E2ADD" w:rsidRDefault="000E2ADD" w:rsidP="00F73578">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993" w:type="dxa"/>
            <w:vMerge w:val="restart"/>
            <w:vAlign w:val="center"/>
          </w:tcPr>
          <w:p w14:paraId="7D45FB89" w14:textId="408BCA35" w:rsidR="000E2ADD" w:rsidRDefault="000E2ADD" w:rsidP="00F73578">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00CFC1B1" w14:textId="1F8F5299" w:rsidR="000E2ADD" w:rsidRDefault="000E2ADD" w:rsidP="00F73578">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0E2ADD" w:rsidRPr="00C04B1D" w14:paraId="6D3963E0" w14:textId="77777777" w:rsidTr="00674B83">
        <w:trPr>
          <w:trHeight w:val="680"/>
        </w:trPr>
        <w:tc>
          <w:tcPr>
            <w:tcW w:w="1555" w:type="dxa"/>
            <w:vMerge/>
            <w:vAlign w:val="center"/>
          </w:tcPr>
          <w:p w14:paraId="7F6B17EF" w14:textId="77777777" w:rsidR="000E2ADD" w:rsidRDefault="000E2ADD" w:rsidP="00945FA1">
            <w:pPr>
              <w:jc w:val="both"/>
              <w:rPr>
                <w:rFonts w:ascii="Times New Roman" w:hAnsi="Times New Roman" w:cs="Times New Roman"/>
              </w:rPr>
            </w:pPr>
          </w:p>
        </w:tc>
        <w:tc>
          <w:tcPr>
            <w:tcW w:w="1134" w:type="dxa"/>
            <w:vMerge/>
            <w:vAlign w:val="center"/>
          </w:tcPr>
          <w:p w14:paraId="4A82310C" w14:textId="77777777" w:rsidR="000E2ADD" w:rsidRPr="00C04B1D" w:rsidRDefault="000E2ADD" w:rsidP="00945FA1">
            <w:pPr>
              <w:rPr>
                <w:rFonts w:ascii="Times New Roman" w:hAnsi="Times New Roman" w:cs="Times New Roman"/>
              </w:rPr>
            </w:pPr>
          </w:p>
        </w:tc>
        <w:tc>
          <w:tcPr>
            <w:tcW w:w="1450" w:type="dxa"/>
            <w:gridSpan w:val="2"/>
            <w:vAlign w:val="center"/>
          </w:tcPr>
          <w:p w14:paraId="7FA071B2" w14:textId="60568979" w:rsidR="000E2ADD" w:rsidRDefault="000E2ADD" w:rsidP="00945FA1">
            <w:pPr>
              <w:jc w:val="center"/>
              <w:rPr>
                <w:rFonts w:ascii="Times New Roman" w:hAnsi="Times New Roman" w:cs="Times New Roman"/>
              </w:rPr>
            </w:pPr>
            <w:r>
              <w:rPr>
                <w:rFonts w:ascii="Times New Roman" w:hAnsi="Times New Roman" w:cs="Times New Roman"/>
              </w:rPr>
              <w:t>ISBN</w:t>
            </w:r>
          </w:p>
        </w:tc>
        <w:tc>
          <w:tcPr>
            <w:tcW w:w="1101" w:type="dxa"/>
            <w:vAlign w:val="center"/>
          </w:tcPr>
          <w:p w14:paraId="4936BFC9" w14:textId="4F6005C7"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54686141" w14:textId="4096CE5E" w:rsidR="000E2ADD" w:rsidRPr="00C04B1D" w:rsidRDefault="000E2ADD" w:rsidP="00945FA1">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4367CF48" w14:textId="32A58491"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0087E0BD" w14:textId="6701826A" w:rsidR="000E2ADD" w:rsidRDefault="000E2ADD" w:rsidP="00945FA1">
            <w:pPr>
              <w:jc w:val="center"/>
              <w:rPr>
                <w:rFonts w:ascii="Times New Roman" w:hAnsi="Times New Roman" w:cs="Times New Roman"/>
              </w:rPr>
            </w:pPr>
          </w:p>
        </w:tc>
        <w:tc>
          <w:tcPr>
            <w:tcW w:w="1701" w:type="dxa"/>
            <w:vMerge/>
            <w:vAlign w:val="center"/>
          </w:tcPr>
          <w:p w14:paraId="77C5757E" w14:textId="77777777" w:rsidR="000E2ADD" w:rsidRDefault="000E2ADD" w:rsidP="00945FA1">
            <w:pPr>
              <w:jc w:val="both"/>
              <w:rPr>
                <w:rFonts w:ascii="Times New Roman" w:hAnsi="Times New Roman" w:cs="Times New Roman"/>
              </w:rPr>
            </w:pPr>
          </w:p>
        </w:tc>
      </w:tr>
      <w:tr w:rsidR="000E2ADD" w:rsidRPr="00C04B1D" w14:paraId="335D57BE" w14:textId="77777777" w:rsidTr="00674B83">
        <w:trPr>
          <w:trHeight w:val="680"/>
        </w:trPr>
        <w:tc>
          <w:tcPr>
            <w:tcW w:w="1555" w:type="dxa"/>
            <w:vMerge/>
            <w:vAlign w:val="center"/>
          </w:tcPr>
          <w:p w14:paraId="478FD61D" w14:textId="77777777" w:rsidR="000E2ADD" w:rsidRDefault="000E2ADD" w:rsidP="00945FA1">
            <w:pPr>
              <w:jc w:val="both"/>
              <w:rPr>
                <w:rFonts w:ascii="Times New Roman" w:hAnsi="Times New Roman" w:cs="Times New Roman"/>
              </w:rPr>
            </w:pPr>
          </w:p>
        </w:tc>
        <w:tc>
          <w:tcPr>
            <w:tcW w:w="1134" w:type="dxa"/>
            <w:vMerge/>
            <w:vAlign w:val="center"/>
          </w:tcPr>
          <w:p w14:paraId="7415EC07" w14:textId="77777777" w:rsidR="000E2ADD" w:rsidRPr="00C04B1D" w:rsidRDefault="000E2ADD" w:rsidP="00945FA1">
            <w:pPr>
              <w:rPr>
                <w:rFonts w:ascii="Times New Roman" w:hAnsi="Times New Roman" w:cs="Times New Roman"/>
              </w:rPr>
            </w:pPr>
          </w:p>
        </w:tc>
        <w:tc>
          <w:tcPr>
            <w:tcW w:w="1450" w:type="dxa"/>
            <w:gridSpan w:val="2"/>
            <w:vAlign w:val="center"/>
          </w:tcPr>
          <w:p w14:paraId="080CAC0D" w14:textId="07342E1E" w:rsidR="000E2ADD" w:rsidRDefault="000E2ADD" w:rsidP="00945FA1">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69312A97" w14:textId="7D5E406C"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1E3BC1B8" w14:textId="0F285F78" w:rsidR="000E2ADD" w:rsidRPr="00C04B1D" w:rsidRDefault="000E2ADD" w:rsidP="00945FA1">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758361AB" w14:textId="1C492894" w:rsidR="000E2ADD" w:rsidRDefault="000E2ADD" w:rsidP="00945FA1">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4C46D54E" w14:textId="77777777" w:rsidR="000E2ADD" w:rsidRDefault="000E2ADD" w:rsidP="00945FA1">
            <w:pPr>
              <w:jc w:val="center"/>
              <w:rPr>
                <w:rFonts w:ascii="Times New Roman" w:hAnsi="Times New Roman" w:cs="Times New Roman"/>
              </w:rPr>
            </w:pPr>
          </w:p>
        </w:tc>
        <w:tc>
          <w:tcPr>
            <w:tcW w:w="1701" w:type="dxa"/>
            <w:vMerge/>
            <w:vAlign w:val="center"/>
          </w:tcPr>
          <w:p w14:paraId="5471F8A9" w14:textId="77777777" w:rsidR="000E2ADD" w:rsidRDefault="000E2ADD" w:rsidP="00945FA1">
            <w:pPr>
              <w:jc w:val="both"/>
              <w:rPr>
                <w:rFonts w:ascii="Times New Roman" w:hAnsi="Times New Roman" w:cs="Times New Roman"/>
              </w:rPr>
            </w:pPr>
          </w:p>
        </w:tc>
      </w:tr>
      <w:tr w:rsidR="000E2ADD" w:rsidRPr="00C04B1D" w14:paraId="751B7B59" w14:textId="77777777" w:rsidTr="00674B83">
        <w:trPr>
          <w:trHeight w:val="680"/>
        </w:trPr>
        <w:tc>
          <w:tcPr>
            <w:tcW w:w="1555" w:type="dxa"/>
            <w:vMerge w:val="restart"/>
            <w:vAlign w:val="center"/>
          </w:tcPr>
          <w:p w14:paraId="401F4D63" w14:textId="09205C08" w:rsidR="000E2ADD" w:rsidRDefault="000E2ADD" w:rsidP="00EA23C9">
            <w:pPr>
              <w:jc w:val="both"/>
              <w:rPr>
                <w:rFonts w:ascii="Times New Roman" w:hAnsi="Times New Roman" w:cs="Times New Roman"/>
              </w:rPr>
            </w:pPr>
            <w:r>
              <w:rPr>
                <w:rFonts w:ascii="Times New Roman" w:hAnsi="Times New Roman" w:cs="Times New Roman"/>
              </w:rPr>
              <w:t>tra</w:t>
            </w:r>
          </w:p>
        </w:tc>
        <w:tc>
          <w:tcPr>
            <w:tcW w:w="1134" w:type="dxa"/>
            <w:vMerge w:val="restart"/>
            <w:vAlign w:val="center"/>
          </w:tcPr>
          <w:p w14:paraId="0BE8AD61" w14:textId="7EB1B77F" w:rsidR="000E2ADD" w:rsidRPr="00C04B1D" w:rsidRDefault="000E2ADD" w:rsidP="00EA23C9">
            <w:pPr>
              <w:rPr>
                <w:rFonts w:ascii="Times New Roman" w:hAnsi="Times New Roman" w:cs="Times New Roman"/>
              </w:rPr>
            </w:pPr>
            <w:r w:rsidRPr="00C04B1D">
              <w:rPr>
                <w:rFonts w:ascii="Times New Roman" w:hAnsi="Times New Roman" w:cs="Times New Roman"/>
              </w:rPr>
              <w:t>Public</w:t>
            </w:r>
          </w:p>
        </w:tc>
        <w:tc>
          <w:tcPr>
            <w:tcW w:w="4110" w:type="dxa"/>
            <w:gridSpan w:val="5"/>
            <w:vAlign w:val="center"/>
          </w:tcPr>
          <w:p w14:paraId="5A4A1220" w14:textId="5800930A" w:rsidR="000E2ADD" w:rsidRDefault="000E2ADD" w:rsidP="00EA23C9">
            <w:pPr>
              <w:jc w:val="center"/>
              <w:rPr>
                <w:rFonts w:ascii="Times New Roman" w:hAnsi="Times New Roman" w:cs="Times New Roman"/>
                <w:color w:val="000000"/>
              </w:rPr>
            </w:pPr>
            <w:r w:rsidRPr="00C04B1D">
              <w:rPr>
                <w:rFonts w:ascii="Times New Roman" w:hAnsi="Times New Roman" w:cs="Times New Roman"/>
              </w:rPr>
              <w:t xml:space="preserve">Có </w:t>
            </w:r>
            <w:r w:rsidR="006B0996">
              <w:rPr>
                <w:rFonts w:ascii="Times New Roman" w:hAnsi="Times New Roman" w:cs="Times New Roman"/>
              </w:rPr>
              <w:t>2</w:t>
            </w:r>
            <w:r w:rsidRPr="00C04B1D">
              <w:rPr>
                <w:rFonts w:ascii="Times New Roman" w:hAnsi="Times New Roman" w:cs="Times New Roman"/>
              </w:rPr>
              <w:t xml:space="preserve"> tham số</w:t>
            </w:r>
          </w:p>
        </w:tc>
        <w:tc>
          <w:tcPr>
            <w:tcW w:w="993" w:type="dxa"/>
            <w:vMerge w:val="restart"/>
            <w:vAlign w:val="center"/>
          </w:tcPr>
          <w:p w14:paraId="66A648CA" w14:textId="3A9F7D91" w:rsidR="000E2ADD" w:rsidRDefault="000E2ADD" w:rsidP="00EA23C9">
            <w:pPr>
              <w:jc w:val="center"/>
              <w:rPr>
                <w:rFonts w:ascii="Times New Roman" w:hAnsi="Times New Roman" w:cs="Times New Roman"/>
              </w:rPr>
            </w:pPr>
            <w:r>
              <w:rPr>
                <w:rFonts w:ascii="Times New Roman" w:hAnsi="Times New Roman" w:cs="Times New Roman"/>
              </w:rPr>
              <w:t>Void</w:t>
            </w:r>
          </w:p>
        </w:tc>
        <w:tc>
          <w:tcPr>
            <w:tcW w:w="1701" w:type="dxa"/>
            <w:vMerge w:val="restart"/>
            <w:vAlign w:val="center"/>
          </w:tcPr>
          <w:p w14:paraId="14434E31" w14:textId="43F706B4" w:rsidR="000E2ADD" w:rsidRDefault="000E2ADD" w:rsidP="00EA23C9">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0E2ADD" w:rsidRPr="00C04B1D" w14:paraId="40975440" w14:textId="77777777" w:rsidTr="00674B83">
        <w:trPr>
          <w:trHeight w:val="680"/>
        </w:trPr>
        <w:tc>
          <w:tcPr>
            <w:tcW w:w="1555" w:type="dxa"/>
            <w:vMerge/>
            <w:vAlign w:val="center"/>
          </w:tcPr>
          <w:p w14:paraId="651D52CE" w14:textId="77777777" w:rsidR="000E2ADD" w:rsidRDefault="000E2ADD" w:rsidP="00EA23C9">
            <w:pPr>
              <w:jc w:val="both"/>
              <w:rPr>
                <w:rFonts w:ascii="Times New Roman" w:hAnsi="Times New Roman" w:cs="Times New Roman"/>
              </w:rPr>
            </w:pPr>
          </w:p>
        </w:tc>
        <w:tc>
          <w:tcPr>
            <w:tcW w:w="1134" w:type="dxa"/>
            <w:vMerge/>
            <w:vAlign w:val="center"/>
          </w:tcPr>
          <w:p w14:paraId="30FE8599" w14:textId="77777777" w:rsidR="000E2ADD" w:rsidRPr="00C04B1D" w:rsidRDefault="000E2ADD" w:rsidP="00EA23C9">
            <w:pPr>
              <w:rPr>
                <w:rFonts w:ascii="Times New Roman" w:hAnsi="Times New Roman" w:cs="Times New Roman"/>
              </w:rPr>
            </w:pPr>
          </w:p>
        </w:tc>
        <w:tc>
          <w:tcPr>
            <w:tcW w:w="1450" w:type="dxa"/>
            <w:gridSpan w:val="2"/>
            <w:vAlign w:val="center"/>
          </w:tcPr>
          <w:p w14:paraId="2F58137A" w14:textId="28A1F8F4" w:rsidR="000E2ADD" w:rsidRDefault="000E2ADD" w:rsidP="00EA23C9">
            <w:pPr>
              <w:jc w:val="center"/>
              <w:rPr>
                <w:rFonts w:ascii="Times New Roman" w:hAnsi="Times New Roman" w:cs="Times New Roman"/>
              </w:rPr>
            </w:pPr>
            <w:r>
              <w:rPr>
                <w:rFonts w:ascii="Times New Roman" w:hAnsi="Times New Roman" w:cs="Times New Roman"/>
              </w:rPr>
              <w:t>ISBN</w:t>
            </w:r>
          </w:p>
        </w:tc>
        <w:tc>
          <w:tcPr>
            <w:tcW w:w="1101" w:type="dxa"/>
            <w:vAlign w:val="center"/>
          </w:tcPr>
          <w:p w14:paraId="60F00171" w14:textId="68D87301"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String</w:t>
            </w:r>
          </w:p>
        </w:tc>
        <w:tc>
          <w:tcPr>
            <w:tcW w:w="709" w:type="dxa"/>
            <w:vAlign w:val="center"/>
          </w:tcPr>
          <w:p w14:paraId="727428E2" w14:textId="52C0CE0F" w:rsidR="000E2ADD" w:rsidRPr="00C04B1D" w:rsidRDefault="000E2ADD" w:rsidP="00EA23C9">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6D516853" w14:textId="49ADEBC4"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20</w:t>
            </w:r>
          </w:p>
        </w:tc>
        <w:tc>
          <w:tcPr>
            <w:tcW w:w="993" w:type="dxa"/>
            <w:vMerge/>
            <w:vAlign w:val="center"/>
          </w:tcPr>
          <w:p w14:paraId="671C2CAA" w14:textId="77777777" w:rsidR="000E2ADD" w:rsidRDefault="000E2ADD" w:rsidP="00EA23C9">
            <w:pPr>
              <w:jc w:val="center"/>
              <w:rPr>
                <w:rFonts w:ascii="Times New Roman" w:hAnsi="Times New Roman" w:cs="Times New Roman"/>
              </w:rPr>
            </w:pPr>
          </w:p>
        </w:tc>
        <w:tc>
          <w:tcPr>
            <w:tcW w:w="1701" w:type="dxa"/>
            <w:vMerge/>
            <w:vAlign w:val="center"/>
          </w:tcPr>
          <w:p w14:paraId="3EEA60FB" w14:textId="77777777" w:rsidR="000E2ADD" w:rsidRDefault="000E2ADD" w:rsidP="00EA23C9">
            <w:pPr>
              <w:jc w:val="both"/>
              <w:rPr>
                <w:rFonts w:ascii="Times New Roman" w:hAnsi="Times New Roman" w:cs="Times New Roman"/>
              </w:rPr>
            </w:pPr>
          </w:p>
        </w:tc>
      </w:tr>
      <w:tr w:rsidR="000E2ADD" w:rsidRPr="00C04B1D" w14:paraId="4EA36C0D" w14:textId="77777777" w:rsidTr="00674B83">
        <w:trPr>
          <w:trHeight w:val="680"/>
        </w:trPr>
        <w:tc>
          <w:tcPr>
            <w:tcW w:w="1555" w:type="dxa"/>
            <w:vMerge/>
            <w:vAlign w:val="center"/>
          </w:tcPr>
          <w:p w14:paraId="646AF586" w14:textId="77777777" w:rsidR="000E2ADD" w:rsidRDefault="000E2ADD" w:rsidP="00EA23C9">
            <w:pPr>
              <w:jc w:val="both"/>
              <w:rPr>
                <w:rFonts w:ascii="Times New Roman" w:hAnsi="Times New Roman" w:cs="Times New Roman"/>
              </w:rPr>
            </w:pPr>
          </w:p>
        </w:tc>
        <w:tc>
          <w:tcPr>
            <w:tcW w:w="1134" w:type="dxa"/>
            <w:vMerge/>
            <w:vAlign w:val="center"/>
          </w:tcPr>
          <w:p w14:paraId="765A06BE" w14:textId="77777777" w:rsidR="000E2ADD" w:rsidRPr="00C04B1D" w:rsidRDefault="000E2ADD" w:rsidP="00EA23C9">
            <w:pPr>
              <w:rPr>
                <w:rFonts w:ascii="Times New Roman" w:hAnsi="Times New Roman" w:cs="Times New Roman"/>
              </w:rPr>
            </w:pPr>
          </w:p>
        </w:tc>
        <w:tc>
          <w:tcPr>
            <w:tcW w:w="1450" w:type="dxa"/>
            <w:gridSpan w:val="2"/>
            <w:vAlign w:val="center"/>
          </w:tcPr>
          <w:p w14:paraId="76C1AAE5" w14:textId="303AA1A2" w:rsidR="000E2ADD" w:rsidRDefault="000E2ADD" w:rsidP="00EA23C9">
            <w:pPr>
              <w:jc w:val="center"/>
              <w:rPr>
                <w:rFonts w:ascii="Times New Roman" w:hAnsi="Times New Roman" w:cs="Times New Roman"/>
              </w:rPr>
            </w:pPr>
            <w:r>
              <w:rPr>
                <w:rFonts w:ascii="Times New Roman" w:hAnsi="Times New Roman" w:cs="Times New Roman"/>
              </w:rPr>
              <w:t>SoLuongConLai</w:t>
            </w:r>
          </w:p>
        </w:tc>
        <w:tc>
          <w:tcPr>
            <w:tcW w:w="1101" w:type="dxa"/>
            <w:vAlign w:val="center"/>
          </w:tcPr>
          <w:p w14:paraId="7EC60767" w14:textId="54579F1D"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Int</w:t>
            </w:r>
          </w:p>
        </w:tc>
        <w:tc>
          <w:tcPr>
            <w:tcW w:w="709" w:type="dxa"/>
            <w:vAlign w:val="center"/>
          </w:tcPr>
          <w:p w14:paraId="0E16F022" w14:textId="407FFE84" w:rsidR="000E2ADD" w:rsidRPr="00C04B1D" w:rsidRDefault="000E2ADD" w:rsidP="00EA23C9">
            <w:pPr>
              <w:jc w:val="center"/>
              <w:rPr>
                <w:rFonts w:ascii="Times New Roman" w:hAnsi="Times New Roman" w:cs="Times New Roman"/>
                <w:lang w:val="en-US"/>
              </w:rPr>
            </w:pPr>
            <w:r w:rsidRPr="00C04B1D">
              <w:rPr>
                <w:rFonts w:ascii="Times New Roman" w:hAnsi="Times New Roman" w:cs="Times New Roman"/>
                <w:lang w:val="en-US"/>
              </w:rPr>
              <w:t>Not null</w:t>
            </w:r>
          </w:p>
        </w:tc>
        <w:tc>
          <w:tcPr>
            <w:tcW w:w="850" w:type="dxa"/>
            <w:vAlign w:val="center"/>
          </w:tcPr>
          <w:p w14:paraId="2107099E" w14:textId="0953E5C6" w:rsidR="000E2ADD" w:rsidRDefault="000E2ADD" w:rsidP="00EA23C9">
            <w:pPr>
              <w:jc w:val="center"/>
              <w:rPr>
                <w:rFonts w:ascii="Times New Roman" w:hAnsi="Times New Roman" w:cs="Times New Roman"/>
                <w:color w:val="000000"/>
              </w:rPr>
            </w:pPr>
            <w:r>
              <w:rPr>
                <w:rFonts w:ascii="Times New Roman" w:hAnsi="Times New Roman" w:cs="Times New Roman"/>
                <w:color w:val="000000"/>
              </w:rPr>
              <w:t>8</w:t>
            </w:r>
          </w:p>
        </w:tc>
        <w:tc>
          <w:tcPr>
            <w:tcW w:w="993" w:type="dxa"/>
            <w:vMerge/>
            <w:vAlign w:val="center"/>
          </w:tcPr>
          <w:p w14:paraId="2608ADE5" w14:textId="77777777" w:rsidR="000E2ADD" w:rsidRDefault="000E2ADD" w:rsidP="00EA23C9">
            <w:pPr>
              <w:jc w:val="center"/>
              <w:rPr>
                <w:rFonts w:ascii="Times New Roman" w:hAnsi="Times New Roman" w:cs="Times New Roman"/>
              </w:rPr>
            </w:pPr>
          </w:p>
        </w:tc>
        <w:tc>
          <w:tcPr>
            <w:tcW w:w="1701" w:type="dxa"/>
            <w:vMerge/>
            <w:vAlign w:val="center"/>
          </w:tcPr>
          <w:p w14:paraId="3603E636" w14:textId="77777777" w:rsidR="000E2ADD" w:rsidRDefault="000E2ADD" w:rsidP="00EA23C9">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559DBD52" w:rsidR="00647780" w:rsidRDefault="00647780" w:rsidP="00FC7C1F">
      <w:pPr>
        <w:pStyle w:val="Heading3"/>
        <w:rPr>
          <w:szCs w:val="26"/>
        </w:rPr>
      </w:pPr>
      <w:r>
        <w:rPr>
          <w:szCs w:val="26"/>
        </w:rPr>
        <w:lastRenderedPageBreak/>
        <w:t>3.2.</w:t>
      </w:r>
      <w:r w:rsidR="002D6D7E">
        <w:rPr>
          <w:szCs w:val="26"/>
        </w:rPr>
        <w:t>6</w:t>
      </w:r>
      <w:r>
        <w:rPr>
          <w:szCs w:val="26"/>
        </w:rPr>
        <w:t xml:space="preserve"> Lớp </w:t>
      </w:r>
      <w:r w:rsidR="00225A67">
        <w:rPr>
          <w:szCs w:val="26"/>
        </w:rPr>
        <w:t>TacGia</w:t>
      </w:r>
    </w:p>
    <w:p w14:paraId="789B8EA8" w14:textId="77777777" w:rsidR="00647780" w:rsidRDefault="00647780" w:rsidP="00647780">
      <w:pPr>
        <w:rPr>
          <w:rFonts w:ascii="Times New Roman" w:hAnsi="Times New Roman" w:cs="Times New Roman"/>
          <w:sz w:val="26"/>
          <w:szCs w:val="26"/>
          <w:lang w:val="en-US"/>
        </w:rPr>
      </w:pPr>
    </w:p>
    <w:p w14:paraId="02BCBC58" w14:textId="627004E7" w:rsidR="00647780" w:rsidRDefault="00647780" w:rsidP="00432FF0">
      <w:pPr>
        <w:pStyle w:val="Heading4"/>
        <w:rPr>
          <w:szCs w:val="26"/>
        </w:rPr>
      </w:pPr>
      <w:r>
        <w:rPr>
          <w:szCs w:val="26"/>
        </w:rPr>
        <w:t>3.2.</w:t>
      </w:r>
      <w:r w:rsidR="002D6D7E">
        <w:rPr>
          <w:szCs w:val="26"/>
        </w:rPr>
        <w:t>6</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CC0EF0">
        <w:trPr>
          <w:trHeight w:val="569"/>
          <w:tblHeader/>
          <w:jc w:val="center"/>
        </w:trPr>
        <w:tc>
          <w:tcPr>
            <w:tcW w:w="1047" w:type="pct"/>
            <w:vAlign w:val="center"/>
          </w:tcPr>
          <w:p w14:paraId="38CC934C"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CC0EF0">
        <w:trPr>
          <w:trHeight w:val="569"/>
          <w:jc w:val="center"/>
        </w:trPr>
        <w:tc>
          <w:tcPr>
            <w:tcW w:w="1047" w:type="pct"/>
            <w:vAlign w:val="center"/>
          </w:tcPr>
          <w:p w14:paraId="66973CFA"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D84D66">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D84D66">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CC0EF0">
        <w:trPr>
          <w:trHeight w:val="569"/>
          <w:jc w:val="center"/>
        </w:trPr>
        <w:tc>
          <w:tcPr>
            <w:tcW w:w="1047" w:type="pct"/>
            <w:vAlign w:val="center"/>
          </w:tcPr>
          <w:p w14:paraId="33A4E0DE" w14:textId="77777777" w:rsidR="00D7554B" w:rsidRPr="00FC0FDA" w:rsidRDefault="00D7554B" w:rsidP="00D84D66">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D84D66">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D84D66">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CC0EF0">
        <w:trPr>
          <w:trHeight w:val="569"/>
          <w:jc w:val="center"/>
        </w:trPr>
        <w:tc>
          <w:tcPr>
            <w:tcW w:w="1047" w:type="pct"/>
            <w:vAlign w:val="center"/>
          </w:tcPr>
          <w:p w14:paraId="78240105" w14:textId="77777777" w:rsidR="00D7554B" w:rsidRPr="00FC0FDA" w:rsidRDefault="00D7554B" w:rsidP="00D84D66">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D84D66">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D84D66">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CC0EF0">
        <w:trPr>
          <w:trHeight w:val="569"/>
          <w:jc w:val="center"/>
        </w:trPr>
        <w:tc>
          <w:tcPr>
            <w:tcW w:w="1047" w:type="pct"/>
            <w:vAlign w:val="center"/>
          </w:tcPr>
          <w:p w14:paraId="7302F231" w14:textId="77777777" w:rsidR="00D7554B" w:rsidRPr="00FC0FDA" w:rsidRDefault="00D7554B" w:rsidP="00D84D66">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D84D66">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D84D66">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D84D66">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D84D66">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041DF36E" w:rsidR="00647780" w:rsidRDefault="00647780" w:rsidP="00432FF0">
      <w:pPr>
        <w:pStyle w:val="Heading4"/>
        <w:rPr>
          <w:szCs w:val="26"/>
        </w:rPr>
      </w:pPr>
      <w:r>
        <w:rPr>
          <w:szCs w:val="26"/>
        </w:rPr>
        <w:t>3.2.</w:t>
      </w:r>
      <w:r w:rsidR="002D6D7E">
        <w:rPr>
          <w:szCs w:val="26"/>
        </w:rPr>
        <w:t>6</w:t>
      </w:r>
      <w:r>
        <w:rPr>
          <w:szCs w:val="26"/>
        </w:rPr>
        <w:t>.2 Bảng mô tả phương thức</w:t>
      </w:r>
    </w:p>
    <w:tbl>
      <w:tblPr>
        <w:tblStyle w:val="TableGrid"/>
        <w:tblW w:w="5000" w:type="pct"/>
        <w:tblLayout w:type="fixed"/>
        <w:tblLook w:val="04A0" w:firstRow="1" w:lastRow="0" w:firstColumn="1" w:lastColumn="0" w:noHBand="0" w:noVBand="1"/>
      </w:tblPr>
      <w:tblGrid>
        <w:gridCol w:w="1434"/>
        <w:gridCol w:w="1049"/>
        <w:gridCol w:w="1329"/>
        <w:gridCol w:w="10"/>
        <w:gridCol w:w="889"/>
        <w:gridCol w:w="770"/>
        <w:gridCol w:w="19"/>
        <w:gridCol w:w="790"/>
        <w:gridCol w:w="920"/>
        <w:gridCol w:w="1567"/>
      </w:tblGrid>
      <w:tr w:rsidR="000A513D" w:rsidRPr="00FC0FDA" w14:paraId="5509CA96" w14:textId="77777777" w:rsidTr="00810A5A">
        <w:trPr>
          <w:trHeight w:val="1187"/>
          <w:tblHeader/>
        </w:trPr>
        <w:tc>
          <w:tcPr>
            <w:tcW w:w="1434" w:type="dxa"/>
            <w:vAlign w:val="center"/>
          </w:tcPr>
          <w:p w14:paraId="69685222"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223D07F"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9" w:type="dxa"/>
            <w:gridSpan w:val="2"/>
            <w:vAlign w:val="center"/>
          </w:tcPr>
          <w:p w14:paraId="1302726E"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9" w:type="dxa"/>
            <w:vAlign w:val="center"/>
          </w:tcPr>
          <w:p w14:paraId="5FEC94B7"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89" w:type="dxa"/>
            <w:gridSpan w:val="2"/>
            <w:vAlign w:val="center"/>
          </w:tcPr>
          <w:p w14:paraId="1212178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5B1CA6B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7533FE0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7" w:type="dxa"/>
            <w:vAlign w:val="center"/>
          </w:tcPr>
          <w:p w14:paraId="66A4A2E3"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7248F3">
        <w:trPr>
          <w:trHeight w:val="581"/>
        </w:trPr>
        <w:tc>
          <w:tcPr>
            <w:tcW w:w="1434" w:type="dxa"/>
            <w:vMerge w:val="restart"/>
            <w:vAlign w:val="center"/>
          </w:tcPr>
          <w:p w14:paraId="73ADBA73" w14:textId="77777777" w:rsidR="000A513D" w:rsidRPr="00FC0FDA" w:rsidRDefault="000A513D" w:rsidP="00D84D66">
            <w:pPr>
              <w:jc w:val="both"/>
              <w:rPr>
                <w:rFonts w:ascii="Times New Roman" w:hAnsi="Times New Roman" w:cs="Times New Roman"/>
                <w:lang w:val="en-US"/>
              </w:rPr>
            </w:pPr>
            <w:r w:rsidRPr="00FC0FDA">
              <w:rPr>
                <w:rFonts w:ascii="Times New Roman" w:hAnsi="Times New Roman" w:cs="Times New Roman"/>
                <w:lang w:val="en-US"/>
              </w:rPr>
              <w:t>layTacGia</w:t>
            </w:r>
          </w:p>
        </w:tc>
        <w:tc>
          <w:tcPr>
            <w:tcW w:w="1049" w:type="dxa"/>
            <w:vMerge w:val="restart"/>
            <w:vAlign w:val="center"/>
          </w:tcPr>
          <w:p w14:paraId="6AD6C56F"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rPr>
              <w:t>Public</w:t>
            </w:r>
          </w:p>
        </w:tc>
        <w:tc>
          <w:tcPr>
            <w:tcW w:w="3807" w:type="dxa"/>
            <w:gridSpan w:val="6"/>
            <w:vAlign w:val="center"/>
          </w:tcPr>
          <w:p w14:paraId="4C6136AC"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487B4E5C" w14:textId="77777777" w:rsidR="000A513D" w:rsidRPr="00FC0FDA" w:rsidRDefault="000A513D" w:rsidP="00D84D66">
            <w:pPr>
              <w:jc w:val="center"/>
              <w:rPr>
                <w:rFonts w:ascii="Times New Roman" w:hAnsi="Times New Roman" w:cs="Times New Roman"/>
              </w:rPr>
            </w:pPr>
            <w:r w:rsidRPr="00FC0FDA">
              <w:rPr>
                <w:rFonts w:ascii="Times New Roman" w:hAnsi="Times New Roman" w:cs="Times New Roman"/>
              </w:rPr>
              <w:t>String</w:t>
            </w:r>
          </w:p>
        </w:tc>
        <w:tc>
          <w:tcPr>
            <w:tcW w:w="1567"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7248F3">
        <w:trPr>
          <w:trHeight w:val="597"/>
        </w:trPr>
        <w:tc>
          <w:tcPr>
            <w:tcW w:w="1434" w:type="dxa"/>
            <w:vMerge/>
            <w:vAlign w:val="center"/>
          </w:tcPr>
          <w:p w14:paraId="29599E6D" w14:textId="77777777" w:rsidR="000A513D" w:rsidRPr="00FC0FDA" w:rsidRDefault="000A513D" w:rsidP="00D84D66">
            <w:pPr>
              <w:jc w:val="both"/>
              <w:rPr>
                <w:rFonts w:ascii="Times New Roman" w:hAnsi="Times New Roman" w:cs="Times New Roman"/>
              </w:rPr>
            </w:pPr>
          </w:p>
        </w:tc>
        <w:tc>
          <w:tcPr>
            <w:tcW w:w="1049" w:type="dxa"/>
            <w:vMerge/>
            <w:vAlign w:val="center"/>
          </w:tcPr>
          <w:p w14:paraId="6E1F89D2" w14:textId="77777777" w:rsidR="000A513D" w:rsidRPr="00FC0FDA" w:rsidRDefault="000A513D" w:rsidP="00D84D66">
            <w:pPr>
              <w:jc w:val="center"/>
              <w:rPr>
                <w:rFonts w:ascii="Times New Roman" w:hAnsi="Times New Roman" w:cs="Times New Roman"/>
              </w:rPr>
            </w:pPr>
          </w:p>
        </w:tc>
        <w:tc>
          <w:tcPr>
            <w:tcW w:w="1329" w:type="dxa"/>
            <w:tcBorders>
              <w:bottom w:val="single" w:sz="4" w:space="0" w:color="auto"/>
            </w:tcBorders>
            <w:vAlign w:val="center"/>
          </w:tcPr>
          <w:p w14:paraId="4AF72F68" w14:textId="5F1B409B" w:rsidR="000A513D" w:rsidRPr="00FC0FDA" w:rsidRDefault="00BE5A84" w:rsidP="00D84D66">
            <w:pPr>
              <w:jc w:val="center"/>
              <w:rPr>
                <w:rFonts w:ascii="Times New Roman" w:hAnsi="Times New Roman" w:cs="Times New Roman"/>
                <w:lang w:val="en-US"/>
              </w:rPr>
            </w:pPr>
            <w:r>
              <w:rPr>
                <w:rFonts w:ascii="Times New Roman" w:hAnsi="Times New Roman" w:cs="Times New Roman"/>
                <w:lang w:val="en-US"/>
              </w:rPr>
              <w:t>ISBN</w:t>
            </w:r>
          </w:p>
        </w:tc>
        <w:tc>
          <w:tcPr>
            <w:tcW w:w="899" w:type="dxa"/>
            <w:gridSpan w:val="2"/>
            <w:tcBorders>
              <w:bottom w:val="single" w:sz="4" w:space="0" w:color="auto"/>
            </w:tcBorders>
            <w:vAlign w:val="center"/>
          </w:tcPr>
          <w:p w14:paraId="07E274D6"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5A8F73C"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0E2162D6" w14:textId="77777777" w:rsidR="000A513D" w:rsidRPr="00FC0FDA" w:rsidRDefault="000A513D" w:rsidP="00D84D66">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31D95B66" w14:textId="77777777" w:rsidR="000A513D" w:rsidRPr="00FC0FDA" w:rsidRDefault="000A513D" w:rsidP="00D84D66">
            <w:pPr>
              <w:jc w:val="center"/>
              <w:rPr>
                <w:rFonts w:ascii="Times New Roman" w:hAnsi="Times New Roman" w:cs="Times New Roman"/>
              </w:rPr>
            </w:pPr>
          </w:p>
        </w:tc>
        <w:tc>
          <w:tcPr>
            <w:tcW w:w="1567" w:type="dxa"/>
            <w:vMerge/>
            <w:vAlign w:val="center"/>
          </w:tcPr>
          <w:p w14:paraId="7A941F9C" w14:textId="77777777" w:rsidR="000A513D" w:rsidRPr="00FC0FDA" w:rsidRDefault="000A513D" w:rsidP="00D84D66">
            <w:pPr>
              <w:jc w:val="both"/>
              <w:rPr>
                <w:rFonts w:ascii="Times New Roman" w:hAnsi="Times New Roman" w:cs="Times New Roman"/>
              </w:rPr>
            </w:pPr>
          </w:p>
        </w:tc>
      </w:tr>
      <w:tr w:rsidR="00763068" w:rsidRPr="00FC0FDA" w14:paraId="6782F8BB" w14:textId="77777777" w:rsidTr="00B616C3">
        <w:trPr>
          <w:trHeight w:val="597"/>
        </w:trPr>
        <w:tc>
          <w:tcPr>
            <w:tcW w:w="1434"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49"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80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567" w:type="dxa"/>
            <w:vMerge w:val="restart"/>
            <w:vAlign w:val="center"/>
          </w:tcPr>
          <w:p w14:paraId="222EFEE7" w14:textId="3B0D8886" w:rsidR="00763068" w:rsidRPr="00265166" w:rsidRDefault="00763068" w:rsidP="00E82329">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p w14:paraId="79A26ED6" w14:textId="77777777" w:rsidR="00763068" w:rsidRPr="00E82329" w:rsidRDefault="00763068" w:rsidP="00E02C5B">
            <w:pPr>
              <w:jc w:val="both"/>
              <w:rPr>
                <w:rFonts w:ascii="Times New Roman" w:hAnsi="Times New Roman" w:cs="Times New Roman"/>
                <w:lang w:val="en-US"/>
              </w:rPr>
            </w:pPr>
          </w:p>
        </w:tc>
      </w:tr>
      <w:tr w:rsidR="00763068" w:rsidRPr="00FC0FDA" w14:paraId="6FB10A60" w14:textId="77777777" w:rsidTr="007248F3">
        <w:trPr>
          <w:trHeight w:val="597"/>
        </w:trPr>
        <w:tc>
          <w:tcPr>
            <w:tcW w:w="1434"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49"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329"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99"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567" w:type="dxa"/>
            <w:vMerge/>
            <w:vAlign w:val="center"/>
          </w:tcPr>
          <w:p w14:paraId="33416AF5" w14:textId="77777777" w:rsidR="00763068" w:rsidRPr="00FC0FDA" w:rsidRDefault="00763068" w:rsidP="00B17387">
            <w:pPr>
              <w:jc w:val="both"/>
              <w:rPr>
                <w:rFonts w:ascii="Times New Roman" w:hAnsi="Times New Roman" w:cs="Times New Roman"/>
              </w:rPr>
            </w:pPr>
          </w:p>
        </w:tc>
      </w:tr>
      <w:tr w:rsidR="00EB6A87" w:rsidRPr="00FC0FDA" w14:paraId="7592A696" w14:textId="77777777" w:rsidTr="00BE63A9">
        <w:trPr>
          <w:trHeight w:val="1071"/>
        </w:trPr>
        <w:tc>
          <w:tcPr>
            <w:tcW w:w="1434" w:type="dxa"/>
            <w:vMerge w:val="restart"/>
            <w:vAlign w:val="center"/>
          </w:tcPr>
          <w:p w14:paraId="2FE30F94" w14:textId="77777777" w:rsidR="00EB6A87" w:rsidRPr="00FC0FDA" w:rsidRDefault="00EB6A87" w:rsidP="00B17387">
            <w:pPr>
              <w:jc w:val="both"/>
              <w:rPr>
                <w:rFonts w:ascii="Times New Roman" w:hAnsi="Times New Roman" w:cs="Times New Roman"/>
                <w:lang w:val="en-US"/>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49" w:type="dxa"/>
            <w:vMerge w:val="restart"/>
            <w:vAlign w:val="center"/>
          </w:tcPr>
          <w:p w14:paraId="34D96387" w14:textId="77777777" w:rsidR="00EB6A87" w:rsidRPr="00FC0FDA" w:rsidRDefault="00EB6A87" w:rsidP="00B17387">
            <w:pPr>
              <w:jc w:val="center"/>
              <w:rPr>
                <w:rFonts w:ascii="Times New Roman" w:hAnsi="Times New Roman" w:cs="Times New Roman"/>
                <w:lang w:val="en-US"/>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tcBorders>
              <w:top w:val="single" w:sz="4" w:space="0" w:color="auto"/>
            </w:tcBorders>
            <w:vAlign w:val="center"/>
          </w:tcPr>
          <w:p w14:paraId="12CC05D1" w14:textId="774D9AD9" w:rsidR="00EB6A87" w:rsidRPr="00FC0FDA" w:rsidRDefault="00EB6A87" w:rsidP="00B17387">
            <w:pPr>
              <w:jc w:val="center"/>
              <w:rPr>
                <w:rFonts w:ascii="Times New Roman" w:hAnsi="Times New Roman" w:cs="Times New Roman"/>
              </w:rPr>
            </w:pPr>
            <w:r w:rsidRPr="00FC0FDA">
              <w:rPr>
                <w:rFonts w:ascii="Times New Roman" w:hAnsi="Times New Roman" w:cs="Times New Roman"/>
              </w:rPr>
              <w:t xml:space="preserve">Có </w:t>
            </w:r>
            <w:r w:rsidR="00FE4635">
              <w:rPr>
                <w:rFonts w:ascii="Times New Roman" w:hAnsi="Times New Roman" w:cs="Times New Roman"/>
                <w:lang w:val="en-US"/>
              </w:rPr>
              <w:t>2</w:t>
            </w:r>
            <w:r w:rsidRPr="00FC0FDA">
              <w:rPr>
                <w:rFonts w:ascii="Times New Roman" w:hAnsi="Times New Roman" w:cs="Times New Roman"/>
                <w:lang w:val="en-US"/>
              </w:rPr>
              <w:t xml:space="preserve"> </w:t>
            </w:r>
            <w:r w:rsidRPr="00FC0FDA">
              <w:rPr>
                <w:rFonts w:ascii="Times New Roman" w:hAnsi="Times New Roman" w:cs="Times New Roman"/>
              </w:rPr>
              <w:t>tham số</w:t>
            </w:r>
          </w:p>
        </w:tc>
        <w:tc>
          <w:tcPr>
            <w:tcW w:w="920" w:type="dxa"/>
            <w:vMerge w:val="restart"/>
            <w:vAlign w:val="center"/>
          </w:tcPr>
          <w:p w14:paraId="3807D940" w14:textId="77777777" w:rsidR="00EB6A87" w:rsidRPr="00FC0FDA" w:rsidRDefault="00EB6A87" w:rsidP="00B17387">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7" w:type="dxa"/>
            <w:vMerge w:val="restart"/>
            <w:vAlign w:val="center"/>
          </w:tcPr>
          <w:p w14:paraId="20263A2D" w14:textId="27DDA80A" w:rsidR="00EB6A87" w:rsidRPr="00FC0FDA" w:rsidRDefault="00EB6A87" w:rsidP="00B17387">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B17387" w:rsidRPr="00FC0FDA" w14:paraId="6DD726DC" w14:textId="77777777" w:rsidTr="007248F3">
        <w:trPr>
          <w:trHeight w:val="357"/>
        </w:trPr>
        <w:tc>
          <w:tcPr>
            <w:tcW w:w="1434" w:type="dxa"/>
            <w:vMerge/>
            <w:vAlign w:val="center"/>
          </w:tcPr>
          <w:p w14:paraId="5D7C97C1" w14:textId="77777777" w:rsidR="00B17387" w:rsidRPr="00FC0FDA" w:rsidRDefault="00B17387" w:rsidP="00B17387">
            <w:pPr>
              <w:jc w:val="both"/>
              <w:rPr>
                <w:rFonts w:ascii="Times New Roman" w:hAnsi="Times New Roman" w:cs="Times New Roman"/>
              </w:rPr>
            </w:pPr>
          </w:p>
        </w:tc>
        <w:tc>
          <w:tcPr>
            <w:tcW w:w="1049" w:type="dxa"/>
            <w:vMerge/>
            <w:vAlign w:val="center"/>
          </w:tcPr>
          <w:p w14:paraId="0FD6B629" w14:textId="77777777" w:rsidR="00B17387" w:rsidRPr="00FC0FDA" w:rsidRDefault="00B17387" w:rsidP="00B17387">
            <w:pPr>
              <w:jc w:val="center"/>
              <w:rPr>
                <w:rFonts w:ascii="Times New Roman" w:hAnsi="Times New Roman" w:cs="Times New Roman"/>
              </w:rPr>
            </w:pPr>
          </w:p>
        </w:tc>
        <w:tc>
          <w:tcPr>
            <w:tcW w:w="1339" w:type="dxa"/>
            <w:gridSpan w:val="2"/>
            <w:vAlign w:val="center"/>
          </w:tcPr>
          <w:p w14:paraId="3B16FDB7"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TenTacGia</w:t>
            </w:r>
          </w:p>
        </w:tc>
        <w:tc>
          <w:tcPr>
            <w:tcW w:w="889" w:type="dxa"/>
            <w:vAlign w:val="center"/>
          </w:tcPr>
          <w:p w14:paraId="7C101F82"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1195A9C0" w14:textId="77777777" w:rsidR="00B17387" w:rsidRPr="00FC0FDA" w:rsidRDefault="00B17387" w:rsidP="00B17387">
            <w:pP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359DF767"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50</w:t>
            </w:r>
          </w:p>
        </w:tc>
        <w:tc>
          <w:tcPr>
            <w:tcW w:w="920" w:type="dxa"/>
            <w:vMerge/>
            <w:vAlign w:val="center"/>
          </w:tcPr>
          <w:p w14:paraId="0828FD4B" w14:textId="77777777" w:rsidR="00B17387" w:rsidRPr="00FC0FDA" w:rsidRDefault="00B17387" w:rsidP="00B17387">
            <w:pPr>
              <w:jc w:val="center"/>
              <w:rPr>
                <w:rFonts w:ascii="Times New Roman" w:hAnsi="Times New Roman" w:cs="Times New Roman"/>
              </w:rPr>
            </w:pPr>
          </w:p>
        </w:tc>
        <w:tc>
          <w:tcPr>
            <w:tcW w:w="1567" w:type="dxa"/>
            <w:vMerge/>
            <w:vAlign w:val="center"/>
          </w:tcPr>
          <w:p w14:paraId="2789D5AD" w14:textId="77777777" w:rsidR="00B17387" w:rsidRPr="00FC0FDA" w:rsidRDefault="00B17387" w:rsidP="00B17387">
            <w:pPr>
              <w:jc w:val="both"/>
              <w:rPr>
                <w:rFonts w:ascii="Times New Roman" w:hAnsi="Times New Roman" w:cs="Times New Roman"/>
              </w:rPr>
            </w:pPr>
          </w:p>
        </w:tc>
      </w:tr>
      <w:tr w:rsidR="00B17387" w:rsidRPr="00FC0FDA" w14:paraId="73FFD975" w14:textId="77777777" w:rsidTr="007248F3">
        <w:trPr>
          <w:trHeight w:val="442"/>
        </w:trPr>
        <w:tc>
          <w:tcPr>
            <w:tcW w:w="1434" w:type="dxa"/>
            <w:vMerge/>
            <w:vAlign w:val="center"/>
          </w:tcPr>
          <w:p w14:paraId="71FABE07" w14:textId="77777777" w:rsidR="00B17387" w:rsidRPr="00FC0FDA" w:rsidRDefault="00B17387" w:rsidP="00B17387">
            <w:pPr>
              <w:jc w:val="both"/>
              <w:rPr>
                <w:rFonts w:ascii="Times New Roman" w:hAnsi="Times New Roman" w:cs="Times New Roman"/>
              </w:rPr>
            </w:pPr>
          </w:p>
        </w:tc>
        <w:tc>
          <w:tcPr>
            <w:tcW w:w="1049" w:type="dxa"/>
            <w:vMerge/>
            <w:vAlign w:val="center"/>
          </w:tcPr>
          <w:p w14:paraId="3B591957" w14:textId="77777777" w:rsidR="00B17387" w:rsidRPr="00FC0FDA" w:rsidRDefault="00B17387" w:rsidP="00B17387">
            <w:pPr>
              <w:jc w:val="center"/>
              <w:rPr>
                <w:rFonts w:ascii="Times New Roman" w:hAnsi="Times New Roman" w:cs="Times New Roman"/>
              </w:rPr>
            </w:pPr>
          </w:p>
        </w:tc>
        <w:tc>
          <w:tcPr>
            <w:tcW w:w="1339" w:type="dxa"/>
            <w:gridSpan w:val="2"/>
            <w:vAlign w:val="center"/>
          </w:tcPr>
          <w:p w14:paraId="642DEFC0"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NgaySinh</w:t>
            </w:r>
          </w:p>
        </w:tc>
        <w:tc>
          <w:tcPr>
            <w:tcW w:w="889" w:type="dxa"/>
            <w:vAlign w:val="center"/>
          </w:tcPr>
          <w:p w14:paraId="51538E16"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Date</w:t>
            </w:r>
          </w:p>
        </w:tc>
        <w:tc>
          <w:tcPr>
            <w:tcW w:w="789" w:type="dxa"/>
            <w:gridSpan w:val="2"/>
            <w:vAlign w:val="center"/>
          </w:tcPr>
          <w:p w14:paraId="0D7ECD11" w14:textId="77777777" w:rsidR="00B17387" w:rsidRPr="00FC0FDA" w:rsidRDefault="00B17387" w:rsidP="00B17387">
            <w:pP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48DCE4E"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5F306AF7" w14:textId="77777777" w:rsidR="00B17387" w:rsidRPr="00FC0FDA" w:rsidRDefault="00B17387" w:rsidP="00B17387">
            <w:pPr>
              <w:jc w:val="center"/>
              <w:rPr>
                <w:rFonts w:ascii="Times New Roman" w:hAnsi="Times New Roman" w:cs="Times New Roman"/>
              </w:rPr>
            </w:pPr>
          </w:p>
        </w:tc>
        <w:tc>
          <w:tcPr>
            <w:tcW w:w="1567" w:type="dxa"/>
            <w:vMerge/>
            <w:vAlign w:val="center"/>
          </w:tcPr>
          <w:p w14:paraId="5F845D65" w14:textId="77777777" w:rsidR="00B17387" w:rsidRPr="00FC0FDA" w:rsidRDefault="00B17387" w:rsidP="00B17387">
            <w:pPr>
              <w:jc w:val="both"/>
              <w:rPr>
                <w:rFonts w:ascii="Times New Roman" w:hAnsi="Times New Roman" w:cs="Times New Roman"/>
              </w:rPr>
            </w:pPr>
          </w:p>
        </w:tc>
      </w:tr>
      <w:tr w:rsidR="00B17387" w:rsidRPr="00FC0FDA" w14:paraId="33837B9D" w14:textId="77777777" w:rsidTr="007248F3">
        <w:trPr>
          <w:trHeight w:val="732"/>
        </w:trPr>
        <w:tc>
          <w:tcPr>
            <w:tcW w:w="1434" w:type="dxa"/>
            <w:vMerge w:val="restart"/>
            <w:vAlign w:val="center"/>
          </w:tcPr>
          <w:p w14:paraId="394661AE" w14:textId="77777777" w:rsidR="00B17387" w:rsidRPr="00FC0FDA" w:rsidRDefault="00B17387" w:rsidP="00B17387">
            <w:pPr>
              <w:jc w:val="both"/>
              <w:rPr>
                <w:rFonts w:ascii="Times New Roman" w:hAnsi="Times New Roman" w:cs="Times New Roman"/>
                <w:lang w:val="en-US"/>
              </w:rPr>
            </w:pPr>
            <w:r w:rsidRPr="00FC0FDA">
              <w:rPr>
                <w:rFonts w:ascii="Times New Roman" w:hAnsi="Times New Roman" w:cs="Times New Roman"/>
                <w:lang w:val="en-US"/>
              </w:rPr>
              <w:t>suaTacGia</w:t>
            </w:r>
          </w:p>
        </w:tc>
        <w:tc>
          <w:tcPr>
            <w:tcW w:w="1049" w:type="dxa"/>
            <w:vMerge w:val="restart"/>
            <w:vAlign w:val="center"/>
          </w:tcPr>
          <w:p w14:paraId="5C1E1392" w14:textId="00A04AC8"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08E1AD32" w14:textId="19AA8BD0" w:rsidR="00B17387" w:rsidRPr="00FC0FDA" w:rsidRDefault="00B17387" w:rsidP="00B17387">
            <w:pPr>
              <w:jc w:val="center"/>
              <w:rPr>
                <w:rFonts w:ascii="Times New Roman" w:hAnsi="Times New Roman" w:cs="Times New Roman"/>
              </w:rPr>
            </w:pPr>
            <w:r w:rsidRPr="00FC0FDA">
              <w:rPr>
                <w:rFonts w:ascii="Times New Roman" w:hAnsi="Times New Roman" w:cs="Times New Roman"/>
              </w:rPr>
              <w:t xml:space="preserve">Có </w:t>
            </w:r>
            <w:r w:rsidR="007E4AB5">
              <w:rPr>
                <w:rFonts w:ascii="Times New Roman" w:hAnsi="Times New Roman" w:cs="Times New Roman"/>
                <w:lang w:val="en-US"/>
              </w:rPr>
              <w:t>3</w:t>
            </w:r>
            <w:r w:rsidRPr="00FC0FDA">
              <w:rPr>
                <w:rFonts w:ascii="Times New Roman" w:hAnsi="Times New Roman" w:cs="Times New Roman"/>
              </w:rPr>
              <w:t xml:space="preserve"> tham số</w:t>
            </w:r>
          </w:p>
        </w:tc>
        <w:tc>
          <w:tcPr>
            <w:tcW w:w="920" w:type="dxa"/>
            <w:vMerge w:val="restart"/>
            <w:vAlign w:val="center"/>
          </w:tcPr>
          <w:p w14:paraId="54BE12E2" w14:textId="77777777" w:rsidR="00B17387" w:rsidRPr="00FC0FDA" w:rsidRDefault="00B17387" w:rsidP="00B17387">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7" w:type="dxa"/>
            <w:vMerge w:val="restart"/>
            <w:vAlign w:val="center"/>
          </w:tcPr>
          <w:p w14:paraId="1AE73907" w14:textId="7F22117E" w:rsidR="00B17387" w:rsidRPr="00FC0FDA" w:rsidRDefault="00B17387" w:rsidP="00B17387">
            <w:pPr>
              <w:jc w:val="both"/>
              <w:rPr>
                <w:rFonts w:ascii="Times New Roman" w:hAnsi="Times New Roman" w:cs="Times New Roman"/>
                <w:lang w:val="en-US"/>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w:t>
            </w:r>
            <w:r w:rsidR="00165108" w:rsidRPr="00FC0FDA">
              <w:rPr>
                <w:rFonts w:ascii="Times New Roman" w:hAnsi="Times New Roman" w:cs="Times New Roman"/>
              </w:rPr>
              <w:t xml:space="preserve">. </w:t>
            </w:r>
            <w:r w:rsidR="00165108">
              <w:rPr>
                <w:rFonts w:ascii="Times New Roman" w:hAnsi="Times New Roman" w:cs="Times New Roman"/>
              </w:rPr>
              <w:t xml:space="preserve">Trả về true nếu </w:t>
            </w:r>
            <w:r w:rsidR="009D09B1">
              <w:rPr>
                <w:rFonts w:ascii="Times New Roman" w:hAnsi="Times New Roman" w:cs="Times New Roman"/>
              </w:rPr>
              <w:t>sửa</w:t>
            </w:r>
            <w:r w:rsidR="00165108">
              <w:rPr>
                <w:rFonts w:ascii="Times New Roman" w:hAnsi="Times New Roman" w:cs="Times New Roman"/>
              </w:rPr>
              <w:t xml:space="preserve"> thành công, ngược lại trả về false.</w:t>
            </w:r>
          </w:p>
        </w:tc>
      </w:tr>
      <w:tr w:rsidR="0018741F" w:rsidRPr="00FC0FDA" w14:paraId="24E75A5C" w14:textId="77777777" w:rsidTr="007248F3">
        <w:trPr>
          <w:trHeight w:val="295"/>
        </w:trPr>
        <w:tc>
          <w:tcPr>
            <w:tcW w:w="1434" w:type="dxa"/>
            <w:vMerge/>
            <w:vAlign w:val="center"/>
          </w:tcPr>
          <w:p w14:paraId="562A071B" w14:textId="77777777" w:rsidR="0018741F" w:rsidRPr="00FC0FDA" w:rsidRDefault="0018741F" w:rsidP="0018741F">
            <w:pPr>
              <w:jc w:val="both"/>
              <w:rPr>
                <w:rFonts w:ascii="Times New Roman" w:hAnsi="Times New Roman" w:cs="Times New Roman"/>
              </w:rPr>
            </w:pPr>
          </w:p>
        </w:tc>
        <w:tc>
          <w:tcPr>
            <w:tcW w:w="1049" w:type="dxa"/>
            <w:vMerge/>
            <w:vAlign w:val="center"/>
          </w:tcPr>
          <w:p w14:paraId="255F852E"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5C84FE8A" w14:textId="4A2E3CB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TacGiaID</w:t>
            </w:r>
          </w:p>
        </w:tc>
        <w:tc>
          <w:tcPr>
            <w:tcW w:w="889" w:type="dxa"/>
            <w:vAlign w:val="center"/>
          </w:tcPr>
          <w:p w14:paraId="7525E340" w14:textId="6ADCE2D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498BF666" w14:textId="36F75D8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1978937B" w14:textId="4ACC9F0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41BE82CA" w14:textId="77777777" w:rsidR="0018741F" w:rsidRPr="00FC0FDA" w:rsidRDefault="0018741F" w:rsidP="0018741F">
            <w:pPr>
              <w:jc w:val="center"/>
              <w:rPr>
                <w:rFonts w:ascii="Times New Roman" w:hAnsi="Times New Roman" w:cs="Times New Roman"/>
              </w:rPr>
            </w:pPr>
          </w:p>
        </w:tc>
        <w:tc>
          <w:tcPr>
            <w:tcW w:w="1567" w:type="dxa"/>
            <w:vMerge/>
            <w:vAlign w:val="center"/>
          </w:tcPr>
          <w:p w14:paraId="44AC668F" w14:textId="77777777" w:rsidR="0018741F" w:rsidRPr="00FC0FDA" w:rsidRDefault="0018741F" w:rsidP="0018741F">
            <w:pPr>
              <w:jc w:val="both"/>
              <w:rPr>
                <w:rFonts w:ascii="Times New Roman" w:hAnsi="Times New Roman" w:cs="Times New Roman"/>
              </w:rPr>
            </w:pPr>
          </w:p>
        </w:tc>
      </w:tr>
      <w:tr w:rsidR="0018741F" w:rsidRPr="00FC0FDA" w14:paraId="13C5C9A7" w14:textId="77777777" w:rsidTr="007248F3">
        <w:trPr>
          <w:trHeight w:val="295"/>
        </w:trPr>
        <w:tc>
          <w:tcPr>
            <w:tcW w:w="1434" w:type="dxa"/>
            <w:vMerge/>
            <w:vAlign w:val="center"/>
          </w:tcPr>
          <w:p w14:paraId="1C995C06" w14:textId="77777777" w:rsidR="0018741F" w:rsidRPr="00FC0FDA" w:rsidRDefault="0018741F" w:rsidP="0018741F">
            <w:pPr>
              <w:jc w:val="both"/>
              <w:rPr>
                <w:rFonts w:ascii="Times New Roman" w:hAnsi="Times New Roman" w:cs="Times New Roman"/>
              </w:rPr>
            </w:pPr>
          </w:p>
        </w:tc>
        <w:tc>
          <w:tcPr>
            <w:tcW w:w="1049" w:type="dxa"/>
            <w:vMerge/>
            <w:vAlign w:val="center"/>
          </w:tcPr>
          <w:p w14:paraId="426C1F48"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48F8E379" w14:textId="72A261E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TenTacGia</w:t>
            </w:r>
          </w:p>
        </w:tc>
        <w:tc>
          <w:tcPr>
            <w:tcW w:w="889" w:type="dxa"/>
            <w:vAlign w:val="center"/>
          </w:tcPr>
          <w:p w14:paraId="0F3B7C64" w14:textId="5A92F27F"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781FBD39" w14:textId="526DDDA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74AB3D0C" w14:textId="5BDD68F8"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50</w:t>
            </w:r>
          </w:p>
        </w:tc>
        <w:tc>
          <w:tcPr>
            <w:tcW w:w="920" w:type="dxa"/>
            <w:vMerge/>
            <w:vAlign w:val="center"/>
          </w:tcPr>
          <w:p w14:paraId="6851F39D" w14:textId="77777777" w:rsidR="0018741F" w:rsidRPr="00FC0FDA" w:rsidRDefault="0018741F" w:rsidP="0018741F">
            <w:pPr>
              <w:jc w:val="center"/>
              <w:rPr>
                <w:rFonts w:ascii="Times New Roman" w:hAnsi="Times New Roman" w:cs="Times New Roman"/>
              </w:rPr>
            </w:pPr>
          </w:p>
        </w:tc>
        <w:tc>
          <w:tcPr>
            <w:tcW w:w="1567" w:type="dxa"/>
            <w:vMerge/>
            <w:vAlign w:val="center"/>
          </w:tcPr>
          <w:p w14:paraId="2AFBAA6C" w14:textId="77777777" w:rsidR="0018741F" w:rsidRPr="00FC0FDA" w:rsidRDefault="0018741F" w:rsidP="0018741F">
            <w:pPr>
              <w:jc w:val="both"/>
              <w:rPr>
                <w:rFonts w:ascii="Times New Roman" w:hAnsi="Times New Roman" w:cs="Times New Roman"/>
              </w:rPr>
            </w:pPr>
          </w:p>
        </w:tc>
      </w:tr>
      <w:tr w:rsidR="0018741F" w:rsidRPr="00FC0FDA" w14:paraId="1DDD3184" w14:textId="77777777" w:rsidTr="007248F3">
        <w:trPr>
          <w:trHeight w:val="360"/>
        </w:trPr>
        <w:tc>
          <w:tcPr>
            <w:tcW w:w="1434" w:type="dxa"/>
            <w:vMerge/>
            <w:vAlign w:val="center"/>
          </w:tcPr>
          <w:p w14:paraId="5A82502A" w14:textId="77777777" w:rsidR="0018741F" w:rsidRPr="00FC0FDA" w:rsidRDefault="0018741F" w:rsidP="0018741F">
            <w:pPr>
              <w:jc w:val="both"/>
              <w:rPr>
                <w:rFonts w:ascii="Times New Roman" w:hAnsi="Times New Roman" w:cs="Times New Roman"/>
              </w:rPr>
            </w:pPr>
          </w:p>
        </w:tc>
        <w:tc>
          <w:tcPr>
            <w:tcW w:w="1049" w:type="dxa"/>
            <w:vMerge/>
            <w:vAlign w:val="center"/>
          </w:tcPr>
          <w:p w14:paraId="544A45CE"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4064D4EA"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gaySinh</w:t>
            </w:r>
          </w:p>
        </w:tc>
        <w:tc>
          <w:tcPr>
            <w:tcW w:w="889" w:type="dxa"/>
            <w:vAlign w:val="center"/>
          </w:tcPr>
          <w:p w14:paraId="7748F01E"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Date</w:t>
            </w:r>
          </w:p>
        </w:tc>
        <w:tc>
          <w:tcPr>
            <w:tcW w:w="789" w:type="dxa"/>
            <w:gridSpan w:val="2"/>
            <w:vAlign w:val="center"/>
          </w:tcPr>
          <w:p w14:paraId="4430AA4E"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1A025279" w14:textId="77777777"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6622A127" w14:textId="77777777" w:rsidR="0018741F" w:rsidRPr="00FC0FDA" w:rsidRDefault="0018741F" w:rsidP="0018741F">
            <w:pPr>
              <w:jc w:val="center"/>
              <w:rPr>
                <w:rFonts w:ascii="Times New Roman" w:hAnsi="Times New Roman" w:cs="Times New Roman"/>
              </w:rPr>
            </w:pPr>
          </w:p>
        </w:tc>
        <w:tc>
          <w:tcPr>
            <w:tcW w:w="1567" w:type="dxa"/>
            <w:vMerge/>
            <w:vAlign w:val="center"/>
          </w:tcPr>
          <w:p w14:paraId="598D5405" w14:textId="77777777" w:rsidR="0018741F" w:rsidRPr="00FC0FDA" w:rsidRDefault="0018741F" w:rsidP="0018741F">
            <w:pPr>
              <w:jc w:val="both"/>
              <w:rPr>
                <w:rFonts w:ascii="Times New Roman" w:hAnsi="Times New Roman" w:cs="Times New Roman"/>
              </w:rPr>
            </w:pPr>
          </w:p>
        </w:tc>
      </w:tr>
      <w:tr w:rsidR="0018741F" w:rsidRPr="00FC0FDA" w14:paraId="619930D0" w14:textId="77777777" w:rsidTr="00AB6135">
        <w:trPr>
          <w:trHeight w:val="360"/>
        </w:trPr>
        <w:tc>
          <w:tcPr>
            <w:tcW w:w="1434" w:type="dxa"/>
            <w:vMerge w:val="restart"/>
            <w:vAlign w:val="center"/>
          </w:tcPr>
          <w:p w14:paraId="7805AA0D" w14:textId="4F65317D" w:rsidR="0018741F" w:rsidRPr="00FC0FDA" w:rsidRDefault="0018741F" w:rsidP="0018741F">
            <w:pPr>
              <w:jc w:val="both"/>
              <w:rPr>
                <w:rFonts w:ascii="Times New Roman" w:hAnsi="Times New Roman" w:cs="Times New Roman"/>
              </w:rPr>
            </w:pPr>
            <w:r w:rsidRPr="00FC0FDA">
              <w:rPr>
                <w:rFonts w:ascii="Times New Roman" w:hAnsi="Times New Roman" w:cs="Times New Roman"/>
                <w:lang w:val="en-US"/>
              </w:rPr>
              <w:t>themSachvaoDS</w:t>
            </w:r>
          </w:p>
        </w:tc>
        <w:tc>
          <w:tcPr>
            <w:tcW w:w="1049" w:type="dxa"/>
            <w:vMerge w:val="restart"/>
            <w:vAlign w:val="center"/>
          </w:tcPr>
          <w:p w14:paraId="0C59A0D9" w14:textId="586DF5E7" w:rsidR="0018741F" w:rsidRPr="00FC0FDA" w:rsidRDefault="0018741F" w:rsidP="0018741F">
            <w:pPr>
              <w:jc w:val="center"/>
              <w:rPr>
                <w:rFonts w:ascii="Times New Roman" w:hAnsi="Times New Roman" w:cs="Times New Roman"/>
              </w:rPr>
            </w:pPr>
            <w:r w:rsidRPr="00FC0FDA">
              <w:rPr>
                <w:rFonts w:ascii="Times New Roman" w:hAnsi="Times New Roman" w:cs="Times New Roman"/>
                <w:lang w:val="en-US"/>
              </w:rPr>
              <w:t>Public</w:t>
            </w:r>
          </w:p>
        </w:tc>
        <w:tc>
          <w:tcPr>
            <w:tcW w:w="3807" w:type="dxa"/>
            <w:gridSpan w:val="6"/>
            <w:vAlign w:val="center"/>
          </w:tcPr>
          <w:p w14:paraId="2C673893" w14:textId="4DCBCF6F"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920" w:type="dxa"/>
            <w:vMerge w:val="restart"/>
            <w:vAlign w:val="center"/>
          </w:tcPr>
          <w:p w14:paraId="0EF22CBB" w14:textId="0D38720D" w:rsidR="0018741F" w:rsidRPr="00FC0FDA" w:rsidRDefault="0018741F" w:rsidP="0018741F">
            <w:pPr>
              <w:jc w:val="center"/>
              <w:rPr>
                <w:rFonts w:ascii="Times New Roman" w:hAnsi="Times New Roman" w:cs="Times New Roman"/>
              </w:rPr>
            </w:pPr>
            <w:r w:rsidRPr="00FC0FDA">
              <w:rPr>
                <w:rFonts w:ascii="Times New Roman" w:hAnsi="Times New Roman" w:cs="Times New Roman"/>
                <w:lang w:val="en-US"/>
              </w:rPr>
              <w:t>Boolean</w:t>
            </w:r>
          </w:p>
        </w:tc>
        <w:tc>
          <w:tcPr>
            <w:tcW w:w="1567" w:type="dxa"/>
            <w:vMerge w:val="restart"/>
            <w:vAlign w:val="center"/>
          </w:tcPr>
          <w:p w14:paraId="7BAAC6CA" w14:textId="270CB8CA" w:rsidR="0018741F" w:rsidRPr="00FC0FDA" w:rsidRDefault="0018741F" w:rsidP="0018741F">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18741F" w:rsidRPr="00FC0FDA" w14:paraId="3DA9E84A" w14:textId="77777777" w:rsidTr="007248F3">
        <w:trPr>
          <w:trHeight w:val="360"/>
        </w:trPr>
        <w:tc>
          <w:tcPr>
            <w:tcW w:w="1434" w:type="dxa"/>
            <w:vMerge/>
            <w:vAlign w:val="center"/>
          </w:tcPr>
          <w:p w14:paraId="7ACA9361" w14:textId="77777777" w:rsidR="0018741F" w:rsidRPr="00FC0FDA" w:rsidRDefault="0018741F" w:rsidP="0018741F">
            <w:pPr>
              <w:jc w:val="both"/>
              <w:rPr>
                <w:rFonts w:ascii="Times New Roman" w:hAnsi="Times New Roman" w:cs="Times New Roman"/>
              </w:rPr>
            </w:pPr>
          </w:p>
        </w:tc>
        <w:tc>
          <w:tcPr>
            <w:tcW w:w="1049" w:type="dxa"/>
            <w:vMerge/>
            <w:vAlign w:val="center"/>
          </w:tcPr>
          <w:p w14:paraId="4884EE0B" w14:textId="77777777" w:rsidR="0018741F" w:rsidRPr="00FC0FDA" w:rsidRDefault="0018741F" w:rsidP="0018741F">
            <w:pPr>
              <w:jc w:val="center"/>
              <w:rPr>
                <w:rFonts w:ascii="Times New Roman" w:hAnsi="Times New Roman" w:cs="Times New Roman"/>
              </w:rPr>
            </w:pPr>
          </w:p>
        </w:tc>
        <w:tc>
          <w:tcPr>
            <w:tcW w:w="1339" w:type="dxa"/>
            <w:gridSpan w:val="2"/>
            <w:vAlign w:val="center"/>
          </w:tcPr>
          <w:p w14:paraId="2EACF4F0" w14:textId="57A3B4D5" w:rsidR="0018741F" w:rsidRPr="00FC0FDA" w:rsidRDefault="0018741F" w:rsidP="0018741F">
            <w:pPr>
              <w:jc w:val="center"/>
              <w:rPr>
                <w:rFonts w:ascii="Times New Roman" w:hAnsi="Times New Roman" w:cs="Times New Roman"/>
                <w:lang w:val="en-US"/>
              </w:rPr>
            </w:pPr>
            <w:r>
              <w:rPr>
                <w:rFonts w:ascii="Times New Roman" w:hAnsi="Times New Roman" w:cs="Times New Roman"/>
                <w:lang w:val="en-US"/>
              </w:rPr>
              <w:t>ISBN</w:t>
            </w:r>
          </w:p>
        </w:tc>
        <w:tc>
          <w:tcPr>
            <w:tcW w:w="889" w:type="dxa"/>
            <w:vAlign w:val="center"/>
          </w:tcPr>
          <w:p w14:paraId="3C3D65F7" w14:textId="13DA245C" w:rsidR="0018741F" w:rsidRPr="00FC0FDA" w:rsidRDefault="0018741F" w:rsidP="0018741F">
            <w:pPr>
              <w:jc w:val="center"/>
              <w:rPr>
                <w:rFonts w:ascii="Times New Roman" w:hAnsi="Times New Roman" w:cs="Times New Roman"/>
                <w:lang w:val="en-US"/>
              </w:rPr>
            </w:pPr>
            <w:r>
              <w:rPr>
                <w:rFonts w:ascii="Times New Roman" w:hAnsi="Times New Roman" w:cs="Times New Roman"/>
                <w:lang w:val="en-US"/>
              </w:rPr>
              <w:t>String</w:t>
            </w:r>
          </w:p>
        </w:tc>
        <w:tc>
          <w:tcPr>
            <w:tcW w:w="789" w:type="dxa"/>
            <w:gridSpan w:val="2"/>
            <w:vAlign w:val="center"/>
          </w:tcPr>
          <w:p w14:paraId="1A7D9936" w14:textId="1108B79C" w:rsidR="0018741F" w:rsidRPr="00FC0FDA" w:rsidRDefault="0018741F" w:rsidP="0018741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F6B7658" w14:textId="60B7022F" w:rsidR="0018741F" w:rsidRPr="00FC0FDA" w:rsidRDefault="0018741F" w:rsidP="0018741F">
            <w:pPr>
              <w:jc w:val="center"/>
              <w:rPr>
                <w:rFonts w:ascii="Times New Roman" w:hAnsi="Times New Roman" w:cs="Times New Roman"/>
                <w:lang w:val="en-US"/>
              </w:rPr>
            </w:pPr>
            <w:r>
              <w:rPr>
                <w:rFonts w:ascii="Times New Roman" w:hAnsi="Times New Roman" w:cs="Times New Roman"/>
                <w:lang w:val="en-US"/>
              </w:rPr>
              <w:t>20</w:t>
            </w:r>
          </w:p>
        </w:tc>
        <w:tc>
          <w:tcPr>
            <w:tcW w:w="920" w:type="dxa"/>
            <w:vMerge/>
            <w:vAlign w:val="center"/>
          </w:tcPr>
          <w:p w14:paraId="38A803FB" w14:textId="77777777" w:rsidR="0018741F" w:rsidRPr="00FC0FDA" w:rsidRDefault="0018741F" w:rsidP="0018741F">
            <w:pPr>
              <w:jc w:val="center"/>
              <w:rPr>
                <w:rFonts w:ascii="Times New Roman" w:hAnsi="Times New Roman" w:cs="Times New Roman"/>
              </w:rPr>
            </w:pPr>
          </w:p>
        </w:tc>
        <w:tc>
          <w:tcPr>
            <w:tcW w:w="1567" w:type="dxa"/>
            <w:vMerge/>
            <w:vAlign w:val="center"/>
          </w:tcPr>
          <w:p w14:paraId="20AD913F" w14:textId="77777777" w:rsidR="0018741F" w:rsidRPr="00FC0FDA" w:rsidRDefault="0018741F" w:rsidP="0018741F">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5325586D" w:rsidR="00647780" w:rsidRDefault="00647780" w:rsidP="00FC7C1F">
      <w:pPr>
        <w:pStyle w:val="Heading3"/>
        <w:rPr>
          <w:szCs w:val="26"/>
        </w:rPr>
      </w:pPr>
      <w:r>
        <w:rPr>
          <w:szCs w:val="26"/>
        </w:rPr>
        <w:t>3.2.</w:t>
      </w:r>
      <w:r w:rsidR="0033426E">
        <w:rPr>
          <w:szCs w:val="26"/>
        </w:rPr>
        <w:t>7</w:t>
      </w:r>
      <w:r>
        <w:rPr>
          <w:szCs w:val="26"/>
        </w:rPr>
        <w:t xml:space="preserve"> Lớp </w:t>
      </w:r>
      <w:r w:rsidR="00226002">
        <w:rPr>
          <w:szCs w:val="26"/>
        </w:rPr>
        <w:t>ChuDe</w:t>
      </w:r>
    </w:p>
    <w:p w14:paraId="34968BF6" w14:textId="77777777" w:rsidR="00647780" w:rsidRDefault="00647780" w:rsidP="00647780">
      <w:pPr>
        <w:rPr>
          <w:rFonts w:ascii="Times New Roman" w:hAnsi="Times New Roman" w:cs="Times New Roman"/>
          <w:sz w:val="26"/>
          <w:szCs w:val="26"/>
          <w:lang w:val="en-US"/>
        </w:rPr>
      </w:pPr>
    </w:p>
    <w:p w14:paraId="0E843C0E" w14:textId="4BFBC55C" w:rsidR="00647780" w:rsidRDefault="00647780" w:rsidP="00432FF0">
      <w:pPr>
        <w:pStyle w:val="Heading4"/>
        <w:rPr>
          <w:szCs w:val="26"/>
        </w:rPr>
      </w:pPr>
      <w:r>
        <w:rPr>
          <w:szCs w:val="26"/>
        </w:rPr>
        <w:t>3.2.</w:t>
      </w:r>
      <w:r w:rsidR="0033426E">
        <w:rPr>
          <w:szCs w:val="26"/>
        </w:rPr>
        <w:t>7</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415FF4">
        <w:trPr>
          <w:trHeight w:val="567"/>
          <w:tblHeader/>
          <w:jc w:val="center"/>
        </w:trPr>
        <w:tc>
          <w:tcPr>
            <w:tcW w:w="1822" w:type="dxa"/>
            <w:vAlign w:val="center"/>
          </w:tcPr>
          <w:p w14:paraId="5F1349C2"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415FF4">
        <w:trPr>
          <w:trHeight w:val="567"/>
          <w:jc w:val="center"/>
        </w:trPr>
        <w:tc>
          <w:tcPr>
            <w:tcW w:w="1822" w:type="dxa"/>
            <w:vAlign w:val="center"/>
          </w:tcPr>
          <w:p w14:paraId="69293D8C" w14:textId="77777777"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D84D66">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D84D66">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D84D66">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D84D66">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415FF4">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6C0380C9" w:rsidR="00647780" w:rsidRDefault="00647780" w:rsidP="00432FF0">
      <w:pPr>
        <w:pStyle w:val="Heading4"/>
        <w:rPr>
          <w:szCs w:val="26"/>
        </w:rPr>
      </w:pPr>
      <w:r>
        <w:rPr>
          <w:szCs w:val="26"/>
        </w:rPr>
        <w:t>3.2.</w:t>
      </w:r>
      <w:r w:rsidR="0033426E">
        <w:rPr>
          <w:szCs w:val="26"/>
        </w:rPr>
        <w:t>7</w:t>
      </w:r>
      <w:r>
        <w:rPr>
          <w:szCs w:val="26"/>
        </w:rPr>
        <w:t>.2 Bảng mô tả phương thức</w:t>
      </w:r>
    </w:p>
    <w:tbl>
      <w:tblPr>
        <w:tblStyle w:val="TableGrid"/>
        <w:tblW w:w="5000" w:type="pct"/>
        <w:tblLayout w:type="fixed"/>
        <w:tblLook w:val="04A0" w:firstRow="1" w:lastRow="0" w:firstColumn="1" w:lastColumn="0" w:noHBand="0" w:noVBand="1"/>
      </w:tblPr>
      <w:tblGrid>
        <w:gridCol w:w="1428"/>
        <w:gridCol w:w="1049"/>
        <w:gridCol w:w="1335"/>
        <w:gridCol w:w="13"/>
        <w:gridCol w:w="879"/>
        <w:gridCol w:w="36"/>
        <w:gridCol w:w="27"/>
        <w:gridCol w:w="733"/>
        <w:gridCol w:w="50"/>
        <w:gridCol w:w="26"/>
        <w:gridCol w:w="718"/>
        <w:gridCol w:w="922"/>
        <w:gridCol w:w="1561"/>
      </w:tblGrid>
      <w:tr w:rsidR="00B3371A" w:rsidRPr="00FC0FDA" w14:paraId="5147E200" w14:textId="77777777" w:rsidTr="0039502D">
        <w:trPr>
          <w:trHeight w:val="1253"/>
          <w:tblHeader/>
        </w:trPr>
        <w:tc>
          <w:tcPr>
            <w:tcW w:w="1428" w:type="dxa"/>
            <w:vAlign w:val="center"/>
          </w:tcPr>
          <w:p w14:paraId="49C488A7"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3BB4357"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2131DD3"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026BEA7E"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6" w:type="dxa"/>
            <w:gridSpan w:val="3"/>
            <w:vAlign w:val="center"/>
          </w:tcPr>
          <w:p w14:paraId="010F9827"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4" w:type="dxa"/>
            <w:gridSpan w:val="3"/>
            <w:vAlign w:val="center"/>
          </w:tcPr>
          <w:p w14:paraId="4E4CC25F"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71C99BCE"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1" w:type="dxa"/>
            <w:vAlign w:val="center"/>
          </w:tcPr>
          <w:p w14:paraId="5E6B311C" w14:textId="77777777" w:rsidR="00B3371A" w:rsidRPr="00FC0FDA" w:rsidRDefault="00B3371A" w:rsidP="00D84D66">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F212D1">
        <w:trPr>
          <w:trHeight w:val="1253"/>
        </w:trPr>
        <w:tc>
          <w:tcPr>
            <w:tcW w:w="1428" w:type="dxa"/>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1049" w:type="dxa"/>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3817" w:type="dxa"/>
            <w:gridSpan w:val="9"/>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922" w:type="dxa"/>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1561" w:type="dxa"/>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F212D1">
        <w:trPr>
          <w:trHeight w:val="1253"/>
        </w:trPr>
        <w:tc>
          <w:tcPr>
            <w:tcW w:w="1428" w:type="dxa"/>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1049" w:type="dxa"/>
            <w:vMerge/>
            <w:vAlign w:val="center"/>
          </w:tcPr>
          <w:p w14:paraId="42063E79" w14:textId="77777777" w:rsidR="00141FDE" w:rsidRPr="00A553E1" w:rsidRDefault="00141FDE" w:rsidP="00DA3C4E">
            <w:pPr>
              <w:jc w:val="both"/>
              <w:rPr>
                <w:rFonts w:ascii="Times New Roman" w:hAnsi="Times New Roman" w:cs="Times New Roman"/>
              </w:rPr>
            </w:pPr>
          </w:p>
        </w:tc>
        <w:tc>
          <w:tcPr>
            <w:tcW w:w="1335" w:type="dxa"/>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892" w:type="dxa"/>
            <w:gridSpan w:val="2"/>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796" w:type="dxa"/>
            <w:gridSpan w:val="3"/>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794" w:type="dxa"/>
            <w:gridSpan w:val="3"/>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922" w:type="dxa"/>
            <w:vMerge/>
            <w:vAlign w:val="center"/>
          </w:tcPr>
          <w:p w14:paraId="21426733" w14:textId="77777777" w:rsidR="00141FDE" w:rsidRPr="00A553E1" w:rsidRDefault="00141FDE" w:rsidP="00DA3C4E">
            <w:pPr>
              <w:jc w:val="both"/>
              <w:rPr>
                <w:rFonts w:ascii="Times New Roman" w:hAnsi="Times New Roman" w:cs="Times New Roman"/>
              </w:rPr>
            </w:pPr>
          </w:p>
        </w:tc>
        <w:tc>
          <w:tcPr>
            <w:tcW w:w="1561" w:type="dxa"/>
            <w:vMerge/>
            <w:vAlign w:val="center"/>
          </w:tcPr>
          <w:p w14:paraId="0B7DE5A0" w14:textId="77777777" w:rsidR="00141FDE" w:rsidRPr="00A553E1" w:rsidRDefault="00141FDE" w:rsidP="00DA3C4E">
            <w:pPr>
              <w:jc w:val="both"/>
              <w:rPr>
                <w:rFonts w:ascii="Times New Roman" w:hAnsi="Times New Roman" w:cs="Times New Roman"/>
              </w:rPr>
            </w:pPr>
          </w:p>
        </w:tc>
      </w:tr>
      <w:tr w:rsidR="0090480B" w:rsidRPr="00FC0FDA" w14:paraId="6E5EBA86" w14:textId="77777777" w:rsidTr="00396877">
        <w:trPr>
          <w:trHeight w:val="903"/>
        </w:trPr>
        <w:tc>
          <w:tcPr>
            <w:tcW w:w="1428" w:type="dxa"/>
            <w:vMerge w:val="restart"/>
            <w:vAlign w:val="center"/>
          </w:tcPr>
          <w:p w14:paraId="65EB7F0C" w14:textId="77777777" w:rsidR="0090480B" w:rsidRPr="00FC0FDA" w:rsidRDefault="0090480B" w:rsidP="00A36793">
            <w:pPr>
              <w:jc w:val="both"/>
              <w:rPr>
                <w:rFonts w:ascii="Times New Roman" w:hAnsi="Times New Roman" w:cs="Times New Roman"/>
                <w:lang w:val="en-US"/>
              </w:rPr>
            </w:pPr>
            <w:r w:rsidRPr="00FC0FDA">
              <w:rPr>
                <w:rFonts w:ascii="Times New Roman" w:hAnsi="Times New Roman" w:cs="Times New Roman"/>
                <w:lang w:val="en-US"/>
              </w:rPr>
              <w:t>themChuDe</w:t>
            </w:r>
          </w:p>
        </w:tc>
        <w:tc>
          <w:tcPr>
            <w:tcW w:w="1049" w:type="dxa"/>
            <w:vMerge w:val="restart"/>
            <w:vAlign w:val="center"/>
          </w:tcPr>
          <w:p w14:paraId="1675EC31" w14:textId="77777777" w:rsidR="0090480B" w:rsidRPr="00FC0FDA" w:rsidRDefault="0090480B" w:rsidP="00A36793">
            <w:pPr>
              <w:jc w:val="center"/>
              <w:rPr>
                <w:rFonts w:ascii="Times New Roman" w:hAnsi="Times New Roman" w:cs="Times New Roman"/>
              </w:rPr>
            </w:pPr>
            <w:r w:rsidRPr="00FC0FDA">
              <w:rPr>
                <w:rFonts w:ascii="Times New Roman" w:hAnsi="Times New Roman" w:cs="Times New Roman"/>
              </w:rPr>
              <w:t>Public</w:t>
            </w:r>
          </w:p>
        </w:tc>
        <w:tc>
          <w:tcPr>
            <w:tcW w:w="3817" w:type="dxa"/>
            <w:gridSpan w:val="9"/>
            <w:vAlign w:val="center"/>
          </w:tcPr>
          <w:p w14:paraId="44F2DECE" w14:textId="43B3ABE5" w:rsidR="0090480B" w:rsidRPr="00FC0FDA" w:rsidRDefault="0090480B" w:rsidP="00A3679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345A57DC" w14:textId="77777777" w:rsidR="0090480B" w:rsidRPr="00FC0FDA" w:rsidRDefault="0090480B" w:rsidP="00A36793">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1" w:type="dxa"/>
            <w:vMerge w:val="restart"/>
            <w:vAlign w:val="center"/>
          </w:tcPr>
          <w:p w14:paraId="79B9F7A7" w14:textId="53A5ADDE" w:rsidR="0090480B" w:rsidRPr="00D0598C" w:rsidRDefault="0090480B" w:rsidP="00A36793">
            <w:pPr>
              <w:jc w:val="both"/>
              <w:rPr>
                <w:rFonts w:ascii="Times New Roman" w:hAnsi="Times New Roman" w:cs="Times New Roman"/>
                <w:lang w:val="en-US"/>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24178A" w:rsidRPr="00FC0FDA" w14:paraId="165DEF39" w14:textId="77777777" w:rsidTr="00F212D1">
        <w:trPr>
          <w:trHeight w:val="328"/>
        </w:trPr>
        <w:tc>
          <w:tcPr>
            <w:tcW w:w="1428" w:type="dxa"/>
            <w:vMerge/>
            <w:vAlign w:val="center"/>
          </w:tcPr>
          <w:p w14:paraId="70AC19A6" w14:textId="77777777" w:rsidR="0024178A" w:rsidRPr="00FC0FDA" w:rsidRDefault="0024178A" w:rsidP="00CD789B">
            <w:pPr>
              <w:jc w:val="both"/>
              <w:rPr>
                <w:rFonts w:ascii="Times New Roman" w:hAnsi="Times New Roman" w:cs="Times New Roman"/>
                <w:lang w:val="en-US"/>
              </w:rPr>
            </w:pPr>
          </w:p>
        </w:tc>
        <w:tc>
          <w:tcPr>
            <w:tcW w:w="1049" w:type="dxa"/>
            <w:vMerge/>
            <w:vAlign w:val="center"/>
          </w:tcPr>
          <w:p w14:paraId="1560EDB8" w14:textId="77777777" w:rsidR="0024178A" w:rsidRPr="00FC0FDA" w:rsidRDefault="0024178A" w:rsidP="00CD789B">
            <w:pPr>
              <w:jc w:val="center"/>
              <w:rPr>
                <w:rFonts w:ascii="Times New Roman" w:hAnsi="Times New Roman" w:cs="Times New Roman"/>
              </w:rPr>
            </w:pPr>
          </w:p>
        </w:tc>
        <w:tc>
          <w:tcPr>
            <w:tcW w:w="1348" w:type="dxa"/>
            <w:gridSpan w:val="2"/>
            <w:vAlign w:val="center"/>
          </w:tcPr>
          <w:p w14:paraId="428C5B6C" w14:textId="1B71FED9" w:rsidR="0024178A" w:rsidRPr="00FC0FDA" w:rsidRDefault="0024178A" w:rsidP="00CD789B">
            <w:pPr>
              <w:jc w:val="center"/>
              <w:rPr>
                <w:rFonts w:ascii="Times New Roman" w:hAnsi="Times New Roman" w:cs="Times New Roman"/>
                <w:lang w:val="en-US"/>
              </w:rPr>
            </w:pPr>
            <w:r w:rsidRPr="00A553E1">
              <w:rPr>
                <w:rFonts w:ascii="Times New Roman" w:hAnsi="Times New Roman" w:cs="Times New Roman"/>
              </w:rPr>
              <w:t>TenC</w:t>
            </w:r>
            <w:r>
              <w:rPr>
                <w:rFonts w:ascii="Times New Roman" w:hAnsi="Times New Roman" w:cs="Times New Roman"/>
              </w:rPr>
              <w:t>huDe</w:t>
            </w:r>
          </w:p>
        </w:tc>
        <w:tc>
          <w:tcPr>
            <w:tcW w:w="915" w:type="dxa"/>
            <w:gridSpan w:val="2"/>
            <w:vAlign w:val="center"/>
          </w:tcPr>
          <w:p w14:paraId="1D9C2530" w14:textId="11F37CC9" w:rsidR="0024178A" w:rsidRPr="00FC0FDA" w:rsidRDefault="0024178A" w:rsidP="00CD789B">
            <w:pPr>
              <w:jc w:val="center"/>
              <w:rPr>
                <w:rFonts w:ascii="Times New Roman" w:hAnsi="Times New Roman" w:cs="Times New Roman"/>
                <w:lang w:val="en-US"/>
              </w:rPr>
            </w:pPr>
            <w:r w:rsidRPr="00FC0FDA">
              <w:rPr>
                <w:rFonts w:ascii="Times New Roman" w:hAnsi="Times New Roman" w:cs="Times New Roman"/>
                <w:lang w:val="en-US"/>
              </w:rPr>
              <w:t>String</w:t>
            </w:r>
          </w:p>
        </w:tc>
        <w:tc>
          <w:tcPr>
            <w:tcW w:w="810" w:type="dxa"/>
            <w:gridSpan w:val="3"/>
            <w:vAlign w:val="center"/>
          </w:tcPr>
          <w:p w14:paraId="0A4B6BF2" w14:textId="28FA23B3" w:rsidR="0024178A" w:rsidRPr="00FC0FDA" w:rsidRDefault="0024178A" w:rsidP="00CD789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4" w:type="dxa"/>
            <w:gridSpan w:val="2"/>
            <w:vAlign w:val="center"/>
          </w:tcPr>
          <w:p w14:paraId="0A78DDA9" w14:textId="4FC6BF8E" w:rsidR="0024178A" w:rsidRPr="00FC0FDA" w:rsidRDefault="0024178A" w:rsidP="00CD789B">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59DC5F74" w14:textId="77777777" w:rsidR="0024178A" w:rsidRPr="00FC0FDA" w:rsidRDefault="0024178A" w:rsidP="00CD789B">
            <w:pPr>
              <w:jc w:val="center"/>
              <w:rPr>
                <w:rFonts w:ascii="Times New Roman" w:hAnsi="Times New Roman" w:cs="Times New Roman"/>
              </w:rPr>
            </w:pPr>
          </w:p>
        </w:tc>
        <w:tc>
          <w:tcPr>
            <w:tcW w:w="1561" w:type="dxa"/>
            <w:vMerge/>
            <w:vAlign w:val="center"/>
          </w:tcPr>
          <w:p w14:paraId="7646D4C8" w14:textId="77777777" w:rsidR="0024178A" w:rsidRPr="00FC0FDA" w:rsidRDefault="0024178A" w:rsidP="00CD789B">
            <w:pPr>
              <w:jc w:val="both"/>
              <w:rPr>
                <w:rFonts w:ascii="Times New Roman" w:hAnsi="Times New Roman" w:cs="Times New Roman"/>
              </w:rPr>
            </w:pPr>
          </w:p>
        </w:tc>
      </w:tr>
      <w:tr w:rsidR="00E16CB8" w:rsidRPr="00FC0FDA" w14:paraId="31156C13" w14:textId="77777777" w:rsidTr="00F212D1">
        <w:trPr>
          <w:trHeight w:val="365"/>
        </w:trPr>
        <w:tc>
          <w:tcPr>
            <w:tcW w:w="1428" w:type="dxa"/>
            <w:vMerge w:val="restart"/>
            <w:vAlign w:val="center"/>
          </w:tcPr>
          <w:p w14:paraId="1BE65EE2" w14:textId="77777777" w:rsidR="00E16CB8" w:rsidRPr="00F212D1" w:rsidRDefault="00E16CB8" w:rsidP="00CD789B">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1049" w:type="dxa"/>
            <w:vMerge w:val="restart"/>
            <w:vAlign w:val="center"/>
          </w:tcPr>
          <w:p w14:paraId="6FD2BA1F" w14:textId="77777777" w:rsidR="00E16CB8" w:rsidRPr="00F212D1" w:rsidRDefault="00E16CB8" w:rsidP="00CD789B">
            <w:pPr>
              <w:jc w:val="center"/>
              <w:rPr>
                <w:rFonts w:ascii="Times New Roman" w:hAnsi="Times New Roman" w:cs="Times New Roman"/>
                <w:lang w:val="en-US"/>
              </w:rPr>
            </w:pPr>
            <w:r w:rsidRPr="00F212D1">
              <w:rPr>
                <w:rFonts w:ascii="Times New Roman" w:hAnsi="Times New Roman" w:cs="Times New Roman"/>
                <w:lang w:val="en-US"/>
              </w:rPr>
              <w:t>Public</w:t>
            </w:r>
          </w:p>
        </w:tc>
        <w:tc>
          <w:tcPr>
            <w:tcW w:w="3817" w:type="dxa"/>
            <w:gridSpan w:val="9"/>
            <w:vAlign w:val="center"/>
          </w:tcPr>
          <w:p w14:paraId="023B360B" w14:textId="784EF569" w:rsidR="00E16CB8" w:rsidRPr="00F212D1" w:rsidRDefault="00E16CB8" w:rsidP="00CD789B">
            <w:pPr>
              <w:jc w:val="center"/>
              <w:rPr>
                <w:rFonts w:ascii="Times New Roman" w:hAnsi="Times New Roman" w:cs="Times New Roman"/>
                <w:lang w:val="en-US"/>
              </w:rPr>
            </w:pPr>
            <w:r w:rsidRPr="00F212D1">
              <w:rPr>
                <w:rFonts w:ascii="Times New Roman" w:hAnsi="Times New Roman" w:cs="Times New Roman"/>
                <w:lang w:val="en-US"/>
              </w:rPr>
              <w:t xml:space="preserve">Có </w:t>
            </w:r>
            <w:r w:rsidR="0090480B">
              <w:rPr>
                <w:rFonts w:ascii="Times New Roman" w:hAnsi="Times New Roman" w:cs="Times New Roman"/>
                <w:lang w:val="en-US"/>
              </w:rPr>
              <w:t>2</w:t>
            </w:r>
            <w:r w:rsidRPr="00F212D1">
              <w:rPr>
                <w:rFonts w:ascii="Times New Roman" w:hAnsi="Times New Roman" w:cs="Times New Roman"/>
                <w:lang w:val="en-US"/>
              </w:rPr>
              <w:t xml:space="preserve"> tham số</w:t>
            </w:r>
          </w:p>
        </w:tc>
        <w:tc>
          <w:tcPr>
            <w:tcW w:w="922" w:type="dxa"/>
            <w:vMerge w:val="restart"/>
            <w:vAlign w:val="center"/>
          </w:tcPr>
          <w:p w14:paraId="3495045C"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1" w:type="dxa"/>
            <w:vMerge w:val="restart"/>
            <w:vAlign w:val="center"/>
          </w:tcPr>
          <w:p w14:paraId="53D51863" w14:textId="04C0433D" w:rsidR="00E16CB8" w:rsidRPr="00FC0FDA" w:rsidRDefault="00E16CB8" w:rsidP="00CD789B">
            <w:pPr>
              <w:jc w:val="both"/>
              <w:rPr>
                <w:rFonts w:ascii="Times New Roman" w:hAnsi="Times New Roman" w:cs="Times New Roman"/>
                <w:lang w:val="en-US"/>
              </w:rPr>
            </w:pPr>
            <w:r w:rsidRPr="00FC0FDA">
              <w:rPr>
                <w:rFonts w:ascii="Times New Roman" w:hAnsi="Times New Roman" w:cs="Times New Roman"/>
                <w:lang w:val="en-US"/>
              </w:rPr>
              <w:t>Sửa chủ đề</w:t>
            </w:r>
            <w:r>
              <w:rPr>
                <w:rFonts w:ascii="Times New Roman" w:hAnsi="Times New Roman" w:cs="Times New Roman"/>
                <w:lang w:val="en-US"/>
              </w:rPr>
              <w:t xml:space="preserve">, </w:t>
            </w:r>
            <w:r>
              <w:rPr>
                <w:rFonts w:ascii="Times New Roman" w:hAnsi="Times New Roman" w:cs="Times New Roman"/>
                <w:lang w:val="en-US"/>
              </w:rPr>
              <w:t xml:space="preserve">trả về true nếu </w:t>
            </w:r>
            <w:r>
              <w:rPr>
                <w:rFonts w:ascii="Times New Roman" w:hAnsi="Times New Roman" w:cs="Times New Roman"/>
                <w:lang w:val="en-US"/>
              </w:rPr>
              <w:t>sửa</w:t>
            </w:r>
            <w:r>
              <w:rPr>
                <w:rFonts w:ascii="Times New Roman" w:hAnsi="Times New Roman" w:cs="Times New Roman"/>
                <w:lang w:val="en-US"/>
              </w:rPr>
              <w:t xml:space="preserve"> thành</w:t>
            </w:r>
            <w:r>
              <w:rPr>
                <w:rFonts w:ascii="Times New Roman" w:hAnsi="Times New Roman" w:cs="Times New Roman"/>
                <w:lang w:val="en-US"/>
              </w:rPr>
              <w:t xml:space="preserve"> </w:t>
            </w:r>
            <w:r>
              <w:rPr>
                <w:rFonts w:ascii="Times New Roman" w:hAnsi="Times New Roman" w:cs="Times New Roman"/>
                <w:lang w:val="en-US"/>
              </w:rPr>
              <w:t>công ngược lại trả về false.</w:t>
            </w:r>
          </w:p>
        </w:tc>
      </w:tr>
      <w:tr w:rsidR="00E16CB8" w:rsidRPr="00FC0FDA" w14:paraId="0A82F7C8" w14:textId="77777777" w:rsidTr="000B6101">
        <w:trPr>
          <w:trHeight w:val="773"/>
        </w:trPr>
        <w:tc>
          <w:tcPr>
            <w:tcW w:w="1428" w:type="dxa"/>
            <w:vMerge/>
            <w:vAlign w:val="center"/>
          </w:tcPr>
          <w:p w14:paraId="1DDFF423" w14:textId="77777777" w:rsidR="00E16CB8" w:rsidRPr="00F212D1" w:rsidRDefault="00E16CB8" w:rsidP="00CD789B">
            <w:pPr>
              <w:jc w:val="both"/>
              <w:rPr>
                <w:rFonts w:ascii="Times New Roman" w:hAnsi="Times New Roman" w:cs="Times New Roman"/>
                <w:lang w:val="en-US"/>
              </w:rPr>
            </w:pPr>
          </w:p>
        </w:tc>
        <w:tc>
          <w:tcPr>
            <w:tcW w:w="1049" w:type="dxa"/>
            <w:vMerge/>
            <w:vAlign w:val="center"/>
          </w:tcPr>
          <w:p w14:paraId="33A5B763" w14:textId="77777777" w:rsidR="00E16CB8" w:rsidRPr="00F212D1" w:rsidRDefault="00E16CB8" w:rsidP="00CD789B">
            <w:pPr>
              <w:jc w:val="center"/>
              <w:rPr>
                <w:rFonts w:ascii="Times New Roman" w:hAnsi="Times New Roman" w:cs="Times New Roman"/>
                <w:lang w:val="en-US"/>
              </w:rPr>
            </w:pPr>
          </w:p>
        </w:tc>
        <w:tc>
          <w:tcPr>
            <w:tcW w:w="1348" w:type="dxa"/>
            <w:gridSpan w:val="2"/>
            <w:vAlign w:val="center"/>
          </w:tcPr>
          <w:p w14:paraId="77790E2E" w14:textId="77777777" w:rsidR="00E16CB8" w:rsidRPr="00F212D1" w:rsidRDefault="00E16CB8" w:rsidP="00CD789B">
            <w:pPr>
              <w:jc w:val="center"/>
              <w:rPr>
                <w:rFonts w:ascii="Times New Roman" w:hAnsi="Times New Roman" w:cs="Times New Roman"/>
                <w:lang w:val="en-US"/>
              </w:rPr>
            </w:pPr>
            <w:r w:rsidRPr="00F212D1">
              <w:rPr>
                <w:rFonts w:ascii="Times New Roman" w:hAnsi="Times New Roman" w:cs="Times New Roman"/>
                <w:lang w:val="en-US"/>
              </w:rPr>
              <w:t>ChuDeID</w:t>
            </w:r>
          </w:p>
        </w:tc>
        <w:tc>
          <w:tcPr>
            <w:tcW w:w="942" w:type="dxa"/>
            <w:gridSpan w:val="3"/>
            <w:vAlign w:val="center"/>
          </w:tcPr>
          <w:p w14:paraId="7A21E3E8"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String</w:t>
            </w:r>
          </w:p>
        </w:tc>
        <w:tc>
          <w:tcPr>
            <w:tcW w:w="809" w:type="dxa"/>
            <w:gridSpan w:val="3"/>
            <w:vAlign w:val="center"/>
          </w:tcPr>
          <w:p w14:paraId="01313C63"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18" w:type="dxa"/>
            <w:vAlign w:val="center"/>
          </w:tcPr>
          <w:p w14:paraId="58E6543E" w14:textId="77777777" w:rsidR="00E16CB8" w:rsidRPr="00FC0FDA" w:rsidRDefault="00E16CB8" w:rsidP="00CD789B">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73AA3CC" w14:textId="77777777" w:rsidR="00E16CB8" w:rsidRPr="00FC0FDA" w:rsidRDefault="00E16CB8" w:rsidP="00CD789B">
            <w:pPr>
              <w:jc w:val="center"/>
              <w:rPr>
                <w:rFonts w:ascii="Times New Roman" w:hAnsi="Times New Roman" w:cs="Times New Roman"/>
              </w:rPr>
            </w:pPr>
          </w:p>
        </w:tc>
        <w:tc>
          <w:tcPr>
            <w:tcW w:w="1561" w:type="dxa"/>
            <w:vMerge/>
            <w:vAlign w:val="center"/>
          </w:tcPr>
          <w:p w14:paraId="3FAA7CCF" w14:textId="77777777" w:rsidR="00E16CB8" w:rsidRPr="00FC0FDA" w:rsidRDefault="00E16CB8" w:rsidP="00CD789B">
            <w:pPr>
              <w:jc w:val="both"/>
              <w:rPr>
                <w:rFonts w:ascii="Times New Roman" w:hAnsi="Times New Roman" w:cs="Times New Roman"/>
              </w:rPr>
            </w:pPr>
          </w:p>
        </w:tc>
      </w:tr>
      <w:tr w:rsidR="00E16CB8" w:rsidRPr="00FC0FDA" w14:paraId="5F56050F" w14:textId="77777777" w:rsidTr="00F212D1">
        <w:trPr>
          <w:trHeight w:val="773"/>
        </w:trPr>
        <w:tc>
          <w:tcPr>
            <w:tcW w:w="1428" w:type="dxa"/>
            <w:vMerge/>
            <w:vAlign w:val="center"/>
          </w:tcPr>
          <w:p w14:paraId="674CC667" w14:textId="77777777" w:rsidR="00E16CB8" w:rsidRPr="00F212D1" w:rsidRDefault="00E16CB8" w:rsidP="000B6101">
            <w:pPr>
              <w:jc w:val="both"/>
              <w:rPr>
                <w:rFonts w:ascii="Times New Roman" w:hAnsi="Times New Roman" w:cs="Times New Roman"/>
                <w:lang w:val="en-US"/>
              </w:rPr>
            </w:pPr>
          </w:p>
        </w:tc>
        <w:tc>
          <w:tcPr>
            <w:tcW w:w="1049" w:type="dxa"/>
            <w:vMerge/>
            <w:vAlign w:val="center"/>
          </w:tcPr>
          <w:p w14:paraId="07644D71" w14:textId="77777777" w:rsidR="00E16CB8" w:rsidRPr="00F212D1" w:rsidRDefault="00E16CB8" w:rsidP="000B6101">
            <w:pPr>
              <w:jc w:val="center"/>
              <w:rPr>
                <w:rFonts w:ascii="Times New Roman" w:hAnsi="Times New Roman" w:cs="Times New Roman"/>
                <w:lang w:val="en-US"/>
              </w:rPr>
            </w:pPr>
          </w:p>
        </w:tc>
        <w:tc>
          <w:tcPr>
            <w:tcW w:w="1348" w:type="dxa"/>
            <w:gridSpan w:val="2"/>
            <w:tcBorders>
              <w:bottom w:val="single" w:sz="4" w:space="0" w:color="auto"/>
            </w:tcBorders>
            <w:vAlign w:val="center"/>
          </w:tcPr>
          <w:p w14:paraId="2DFB8A5F" w14:textId="0E21272F" w:rsidR="00E16CB8" w:rsidRPr="00F212D1" w:rsidRDefault="00E16CB8" w:rsidP="000B6101">
            <w:pPr>
              <w:jc w:val="center"/>
              <w:rPr>
                <w:rFonts w:ascii="Times New Roman" w:hAnsi="Times New Roman" w:cs="Times New Roman"/>
                <w:lang w:val="en-US"/>
              </w:rPr>
            </w:pPr>
            <w:r w:rsidRPr="00A553E1">
              <w:rPr>
                <w:rFonts w:ascii="Times New Roman" w:hAnsi="Times New Roman" w:cs="Times New Roman"/>
              </w:rPr>
              <w:t>TenC</w:t>
            </w:r>
            <w:r>
              <w:rPr>
                <w:rFonts w:ascii="Times New Roman" w:hAnsi="Times New Roman" w:cs="Times New Roman"/>
              </w:rPr>
              <w:t>huDe</w:t>
            </w:r>
          </w:p>
        </w:tc>
        <w:tc>
          <w:tcPr>
            <w:tcW w:w="942" w:type="dxa"/>
            <w:gridSpan w:val="3"/>
            <w:tcBorders>
              <w:bottom w:val="single" w:sz="4" w:space="0" w:color="auto"/>
            </w:tcBorders>
            <w:vAlign w:val="center"/>
          </w:tcPr>
          <w:p w14:paraId="25F81955" w14:textId="28E8DE3D" w:rsidR="00E16CB8" w:rsidRPr="00FC0FDA" w:rsidRDefault="00E16CB8" w:rsidP="000B6101">
            <w:pPr>
              <w:jc w:val="center"/>
              <w:rPr>
                <w:rFonts w:ascii="Times New Roman" w:hAnsi="Times New Roman" w:cs="Times New Roman"/>
                <w:lang w:val="en-US"/>
              </w:rPr>
            </w:pPr>
            <w:r w:rsidRPr="00FC0FDA">
              <w:rPr>
                <w:rFonts w:ascii="Times New Roman" w:hAnsi="Times New Roman" w:cs="Times New Roman"/>
                <w:lang w:val="en-US"/>
              </w:rPr>
              <w:t>String</w:t>
            </w:r>
          </w:p>
        </w:tc>
        <w:tc>
          <w:tcPr>
            <w:tcW w:w="809" w:type="dxa"/>
            <w:gridSpan w:val="3"/>
            <w:tcBorders>
              <w:bottom w:val="single" w:sz="4" w:space="0" w:color="auto"/>
            </w:tcBorders>
            <w:vAlign w:val="center"/>
          </w:tcPr>
          <w:p w14:paraId="39F09BE9" w14:textId="08A28B6D" w:rsidR="00E16CB8" w:rsidRPr="00FC0FDA" w:rsidRDefault="00E16CB8" w:rsidP="000B6101">
            <w:pPr>
              <w:jc w:val="center"/>
              <w:rPr>
                <w:rFonts w:ascii="Times New Roman" w:hAnsi="Times New Roman" w:cs="Times New Roman"/>
                <w:lang w:val="en-US"/>
              </w:rPr>
            </w:pPr>
            <w:r w:rsidRPr="00FC0FDA">
              <w:rPr>
                <w:rFonts w:ascii="Times New Roman" w:hAnsi="Times New Roman" w:cs="Times New Roman"/>
                <w:lang w:val="en-US"/>
              </w:rPr>
              <w:t>Not null</w:t>
            </w:r>
          </w:p>
        </w:tc>
        <w:tc>
          <w:tcPr>
            <w:tcW w:w="718" w:type="dxa"/>
            <w:tcBorders>
              <w:bottom w:val="single" w:sz="4" w:space="0" w:color="auto"/>
            </w:tcBorders>
            <w:vAlign w:val="center"/>
          </w:tcPr>
          <w:p w14:paraId="5E99FECD" w14:textId="5ECB9017" w:rsidR="00E16CB8" w:rsidRPr="00FC0FDA" w:rsidRDefault="00E16CB8" w:rsidP="000B6101">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54D0F169" w14:textId="77777777" w:rsidR="00E16CB8" w:rsidRPr="00FC0FDA" w:rsidRDefault="00E16CB8" w:rsidP="000B6101">
            <w:pPr>
              <w:jc w:val="center"/>
              <w:rPr>
                <w:rFonts w:ascii="Times New Roman" w:hAnsi="Times New Roman" w:cs="Times New Roman"/>
              </w:rPr>
            </w:pPr>
          </w:p>
        </w:tc>
        <w:tc>
          <w:tcPr>
            <w:tcW w:w="1561" w:type="dxa"/>
            <w:vMerge/>
            <w:vAlign w:val="center"/>
          </w:tcPr>
          <w:p w14:paraId="6ECA3B68" w14:textId="77777777" w:rsidR="00E16CB8" w:rsidRPr="00FC0FDA" w:rsidRDefault="00E16CB8" w:rsidP="000B6101">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4E935E84" w:rsidR="00647780" w:rsidRDefault="00647780" w:rsidP="00FC7C1F">
      <w:pPr>
        <w:pStyle w:val="Heading3"/>
        <w:rPr>
          <w:szCs w:val="26"/>
        </w:rPr>
      </w:pPr>
      <w:r>
        <w:rPr>
          <w:szCs w:val="26"/>
        </w:rPr>
        <w:t>3.2.</w:t>
      </w:r>
      <w:r w:rsidR="009936D4">
        <w:rPr>
          <w:szCs w:val="26"/>
        </w:rPr>
        <w:t>8</w:t>
      </w:r>
      <w:r>
        <w:rPr>
          <w:szCs w:val="26"/>
        </w:rPr>
        <w:t xml:space="preserve"> Lớp </w:t>
      </w:r>
      <w:r w:rsidR="00627ADB">
        <w:rPr>
          <w:szCs w:val="26"/>
        </w:rPr>
        <w:t>NgonNgu</w:t>
      </w:r>
    </w:p>
    <w:p w14:paraId="4534CAF1" w14:textId="77777777" w:rsidR="00647780" w:rsidRDefault="00647780" w:rsidP="00647780">
      <w:pPr>
        <w:rPr>
          <w:rFonts w:ascii="Times New Roman" w:hAnsi="Times New Roman" w:cs="Times New Roman"/>
          <w:sz w:val="26"/>
          <w:szCs w:val="26"/>
          <w:lang w:val="en-US"/>
        </w:rPr>
      </w:pPr>
    </w:p>
    <w:p w14:paraId="155A55CC" w14:textId="6D938D97" w:rsidR="00647780" w:rsidRDefault="00647780" w:rsidP="00432FF0">
      <w:pPr>
        <w:pStyle w:val="Heading4"/>
        <w:rPr>
          <w:szCs w:val="26"/>
        </w:rPr>
      </w:pPr>
      <w:r>
        <w:rPr>
          <w:szCs w:val="26"/>
        </w:rPr>
        <w:t>3.2.</w:t>
      </w:r>
      <w:r w:rsidR="009936D4">
        <w:rPr>
          <w:szCs w:val="26"/>
        </w:rPr>
        <w:t>8</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F06264" w:rsidRPr="00FC0FDA" w14:paraId="61C07B35" w14:textId="77777777" w:rsidTr="00F06264">
        <w:trPr>
          <w:trHeight w:val="567"/>
          <w:tblHeader/>
          <w:jc w:val="center"/>
        </w:trPr>
        <w:tc>
          <w:tcPr>
            <w:tcW w:w="2005" w:type="dxa"/>
            <w:vAlign w:val="center"/>
          </w:tcPr>
          <w:p w14:paraId="1F978E72"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14406BEE"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6794C00"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76655ADD"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95BB956"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3EE1E532"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7B22778B"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7450FB2A" w14:textId="77777777" w:rsidR="00F06264" w:rsidRPr="00FC0FDA" w:rsidRDefault="00F06264"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F06264">
        <w:trPr>
          <w:trHeight w:val="567"/>
          <w:jc w:val="center"/>
        </w:trPr>
        <w:tc>
          <w:tcPr>
            <w:tcW w:w="2005" w:type="dxa"/>
            <w:vAlign w:val="center"/>
          </w:tcPr>
          <w:p w14:paraId="30439152"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929" w:type="dxa"/>
            <w:vAlign w:val="center"/>
          </w:tcPr>
          <w:p w14:paraId="2B2AD44D" w14:textId="08E71482" w:rsidR="00F06264"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251F5BD3"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3F127CED"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34F70AE"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9A2A238" w14:textId="77777777" w:rsidR="00F06264" w:rsidRPr="00FC0FDA" w:rsidRDefault="00F06264" w:rsidP="00D84D66">
            <w:pPr>
              <w:jc w:val="both"/>
              <w:rPr>
                <w:rFonts w:ascii="Times New Roman" w:hAnsi="Times New Roman" w:cs="Times New Roman"/>
                <w:lang w:val="en-US"/>
              </w:rPr>
            </w:pPr>
          </w:p>
        </w:tc>
        <w:tc>
          <w:tcPr>
            <w:tcW w:w="927" w:type="dxa"/>
            <w:vAlign w:val="center"/>
          </w:tcPr>
          <w:p w14:paraId="4F362478" w14:textId="77777777" w:rsidR="00F06264" w:rsidRPr="00FC0FDA" w:rsidRDefault="00F06264" w:rsidP="00D84D66">
            <w:pPr>
              <w:jc w:val="both"/>
              <w:rPr>
                <w:rFonts w:ascii="Times New Roman" w:hAnsi="Times New Roman" w:cs="Times New Roman"/>
                <w:lang w:val="en-US"/>
              </w:rPr>
            </w:pPr>
          </w:p>
        </w:tc>
        <w:tc>
          <w:tcPr>
            <w:tcW w:w="1540" w:type="dxa"/>
            <w:vAlign w:val="center"/>
          </w:tcPr>
          <w:p w14:paraId="6B21FF89" w14:textId="630509F2"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F06264">
        <w:trPr>
          <w:trHeight w:val="567"/>
          <w:jc w:val="center"/>
        </w:trPr>
        <w:tc>
          <w:tcPr>
            <w:tcW w:w="2005" w:type="dxa"/>
            <w:vAlign w:val="center"/>
          </w:tcPr>
          <w:p w14:paraId="64C0CDD8" w14:textId="77777777" w:rsidR="00F06264" w:rsidRPr="00FC0FDA" w:rsidRDefault="00F06264"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929" w:type="dxa"/>
            <w:vAlign w:val="center"/>
          </w:tcPr>
          <w:p w14:paraId="53A5CE74" w14:textId="3FFBF3C5" w:rsidR="00F06264"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rPr>
              <w:t>Private</w:t>
            </w:r>
          </w:p>
        </w:tc>
        <w:tc>
          <w:tcPr>
            <w:tcW w:w="1082" w:type="dxa"/>
            <w:vAlign w:val="center"/>
          </w:tcPr>
          <w:p w14:paraId="1AEE2311" w14:textId="77777777" w:rsidR="00F06264" w:rsidRPr="00FC0FDA" w:rsidRDefault="00F06264"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3CC3FE5F"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6024905" w14:textId="77777777"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0B81BBB" w14:textId="77777777" w:rsidR="00F06264" w:rsidRPr="00FC0FDA" w:rsidRDefault="00F06264" w:rsidP="00D84D66">
            <w:pPr>
              <w:jc w:val="both"/>
              <w:rPr>
                <w:rFonts w:ascii="Times New Roman" w:hAnsi="Times New Roman" w:cs="Times New Roman"/>
                <w:lang w:val="en-US"/>
              </w:rPr>
            </w:pPr>
          </w:p>
        </w:tc>
        <w:tc>
          <w:tcPr>
            <w:tcW w:w="927" w:type="dxa"/>
            <w:vAlign w:val="center"/>
          </w:tcPr>
          <w:p w14:paraId="120CC9C0" w14:textId="77777777" w:rsidR="00F06264" w:rsidRPr="00FC0FDA" w:rsidRDefault="00F06264" w:rsidP="00D84D66">
            <w:pPr>
              <w:jc w:val="both"/>
              <w:rPr>
                <w:rFonts w:ascii="Times New Roman" w:hAnsi="Times New Roman" w:cs="Times New Roman"/>
                <w:lang w:val="en-US"/>
              </w:rPr>
            </w:pPr>
          </w:p>
        </w:tc>
        <w:tc>
          <w:tcPr>
            <w:tcW w:w="1540" w:type="dxa"/>
            <w:vAlign w:val="center"/>
          </w:tcPr>
          <w:p w14:paraId="0FA4850C" w14:textId="2EE6A482" w:rsidR="00F06264" w:rsidRPr="00FC0FDA" w:rsidRDefault="00F06264" w:rsidP="00D84D66">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67BD3287" w:rsidR="00647780" w:rsidRDefault="00647780" w:rsidP="00432FF0">
      <w:pPr>
        <w:pStyle w:val="Heading4"/>
        <w:rPr>
          <w:szCs w:val="26"/>
        </w:rPr>
      </w:pPr>
      <w:r>
        <w:rPr>
          <w:szCs w:val="26"/>
        </w:rPr>
        <w:t>3.2.</w:t>
      </w:r>
      <w:r w:rsidR="009936D4">
        <w:rPr>
          <w:szCs w:val="26"/>
        </w:rPr>
        <w:t>8</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F06264" w:rsidRPr="00FC0FDA" w14:paraId="46139F40" w14:textId="77777777" w:rsidTr="00104EC7">
        <w:trPr>
          <w:trHeight w:val="1253"/>
        </w:trPr>
        <w:tc>
          <w:tcPr>
            <w:tcW w:w="1429" w:type="dxa"/>
            <w:vAlign w:val="center"/>
          </w:tcPr>
          <w:p w14:paraId="48191F95"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5ABA9A3"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5597CAD9"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3B4DD1C1"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3374BAAC"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2A1EFF"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D84D66">
            <w:pPr>
              <w:jc w:val="center"/>
              <w:rPr>
                <w:rFonts w:ascii="Times New Roman" w:hAnsi="Times New Roman" w:cs="Times New Roman"/>
              </w:rPr>
            </w:pPr>
            <w:r w:rsidRPr="00FC0FDA">
              <w:rPr>
                <w:rFonts w:ascii="Times New Roman" w:hAnsi="Times New Roman" w:cs="Times New Roman"/>
                <w:b/>
                <w:bCs/>
              </w:rPr>
              <w:t>Diễn giải</w:t>
            </w:r>
          </w:p>
        </w:tc>
      </w:tr>
      <w:tr w:rsidR="00CC014E" w:rsidRPr="00FC0FDA" w14:paraId="0CA7B965" w14:textId="77777777" w:rsidTr="00104EC7">
        <w:trPr>
          <w:trHeight w:val="1253"/>
        </w:trPr>
        <w:tc>
          <w:tcPr>
            <w:tcW w:w="1429" w:type="dxa"/>
            <w:vMerge w:val="restart"/>
            <w:vAlign w:val="center"/>
          </w:tcPr>
          <w:p w14:paraId="499901F4" w14:textId="5E47CAE8"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lang w:val="en-US"/>
              </w:rPr>
              <w:t>layNgonNgu</w:t>
            </w:r>
          </w:p>
        </w:tc>
        <w:tc>
          <w:tcPr>
            <w:tcW w:w="1049" w:type="dxa"/>
            <w:vMerge w:val="restart"/>
            <w:vAlign w:val="center"/>
          </w:tcPr>
          <w:p w14:paraId="0DECD139" w14:textId="4AA4A7AC"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55730516" w14:textId="50E19DEC"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3896EFCA" w14:textId="14969ED9" w:rsidR="00CC014E" w:rsidRPr="00FC0FDA" w:rsidRDefault="00CC014E"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Merge w:val="restart"/>
            <w:vAlign w:val="center"/>
          </w:tcPr>
          <w:p w14:paraId="1179E736" w14:textId="4BB0A9A6" w:rsidR="00CC014E" w:rsidRPr="003032D2" w:rsidRDefault="00CC014E" w:rsidP="0081271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ID</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CC014E" w:rsidRPr="00FC0FDA" w14:paraId="6C40F513" w14:textId="77777777" w:rsidTr="00104EC7">
        <w:trPr>
          <w:trHeight w:val="1253"/>
        </w:trPr>
        <w:tc>
          <w:tcPr>
            <w:tcW w:w="1429" w:type="dxa"/>
            <w:vMerge/>
            <w:vAlign w:val="center"/>
          </w:tcPr>
          <w:p w14:paraId="56EFA363" w14:textId="77777777" w:rsidR="00CC014E" w:rsidRPr="00FC0FDA" w:rsidRDefault="00CC014E" w:rsidP="00F50E2F">
            <w:pPr>
              <w:jc w:val="center"/>
              <w:rPr>
                <w:rFonts w:ascii="Times New Roman" w:hAnsi="Times New Roman" w:cs="Times New Roman"/>
                <w:b/>
                <w:bCs/>
              </w:rPr>
            </w:pPr>
          </w:p>
        </w:tc>
        <w:tc>
          <w:tcPr>
            <w:tcW w:w="1049" w:type="dxa"/>
            <w:vMerge/>
            <w:vAlign w:val="center"/>
          </w:tcPr>
          <w:p w14:paraId="425BEED2" w14:textId="77777777" w:rsidR="00CC014E" w:rsidRPr="00FC0FDA" w:rsidRDefault="00CC014E" w:rsidP="00F50E2F">
            <w:pPr>
              <w:jc w:val="center"/>
              <w:rPr>
                <w:rFonts w:ascii="Times New Roman" w:hAnsi="Times New Roman" w:cs="Times New Roman"/>
                <w:b/>
                <w:bCs/>
              </w:rPr>
            </w:pPr>
          </w:p>
        </w:tc>
        <w:tc>
          <w:tcPr>
            <w:tcW w:w="1335" w:type="dxa"/>
            <w:vAlign w:val="center"/>
          </w:tcPr>
          <w:p w14:paraId="5BE5D0AB" w14:textId="5A967E69"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color w:val="000000"/>
                <w:lang w:val="en-US"/>
              </w:rPr>
              <w:t>TenNgonNgu</w:t>
            </w:r>
          </w:p>
        </w:tc>
        <w:tc>
          <w:tcPr>
            <w:tcW w:w="892" w:type="dxa"/>
            <w:gridSpan w:val="2"/>
            <w:vAlign w:val="center"/>
          </w:tcPr>
          <w:p w14:paraId="1A831CEB" w14:textId="53D00C45"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color w:val="000000"/>
                <w:lang w:val="en-US"/>
              </w:rPr>
              <w:t>String</w:t>
            </w:r>
          </w:p>
        </w:tc>
        <w:tc>
          <w:tcPr>
            <w:tcW w:w="795" w:type="dxa"/>
            <w:gridSpan w:val="2"/>
            <w:vAlign w:val="center"/>
          </w:tcPr>
          <w:p w14:paraId="32F93352" w14:textId="6F738410"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lang w:val="en-US"/>
              </w:rPr>
              <w:t>Not null</w:t>
            </w:r>
          </w:p>
        </w:tc>
        <w:tc>
          <w:tcPr>
            <w:tcW w:w="793" w:type="dxa"/>
            <w:gridSpan w:val="2"/>
            <w:vAlign w:val="center"/>
          </w:tcPr>
          <w:p w14:paraId="1D32A35D" w14:textId="3D9E4137" w:rsidR="00CC014E" w:rsidRPr="00FC0FDA" w:rsidRDefault="00CC014E" w:rsidP="00F50E2F">
            <w:pPr>
              <w:jc w:val="center"/>
              <w:rPr>
                <w:rFonts w:ascii="Times New Roman" w:hAnsi="Times New Roman" w:cs="Times New Roman"/>
                <w:b/>
                <w:bCs/>
              </w:rPr>
            </w:pPr>
            <w:r w:rsidRPr="00FC0FDA">
              <w:rPr>
                <w:rFonts w:ascii="Times New Roman" w:hAnsi="Times New Roman" w:cs="Times New Roman"/>
                <w:lang w:val="en-US"/>
              </w:rPr>
              <w:t>50</w:t>
            </w:r>
          </w:p>
        </w:tc>
        <w:tc>
          <w:tcPr>
            <w:tcW w:w="922" w:type="dxa"/>
            <w:vMerge/>
            <w:vAlign w:val="center"/>
          </w:tcPr>
          <w:p w14:paraId="3AB1E0B5" w14:textId="77777777" w:rsidR="00CC014E" w:rsidRPr="00FC0FDA" w:rsidRDefault="00CC014E" w:rsidP="00F50E2F">
            <w:pPr>
              <w:jc w:val="center"/>
              <w:rPr>
                <w:rFonts w:ascii="Times New Roman" w:hAnsi="Times New Roman" w:cs="Times New Roman"/>
                <w:b/>
                <w:bCs/>
              </w:rPr>
            </w:pPr>
          </w:p>
        </w:tc>
        <w:tc>
          <w:tcPr>
            <w:tcW w:w="1562" w:type="dxa"/>
            <w:vMerge/>
            <w:vAlign w:val="center"/>
          </w:tcPr>
          <w:p w14:paraId="550642E4" w14:textId="77777777" w:rsidR="00CC014E" w:rsidRPr="00FC0FDA" w:rsidRDefault="00CC014E" w:rsidP="00F50E2F">
            <w:pPr>
              <w:jc w:val="center"/>
              <w:rPr>
                <w:rFonts w:ascii="Times New Roman" w:hAnsi="Times New Roman" w:cs="Times New Roman"/>
                <w:b/>
                <w:bCs/>
              </w:rPr>
            </w:pPr>
          </w:p>
        </w:tc>
      </w:tr>
      <w:tr w:rsidR="00A33303" w:rsidRPr="00FC0FDA" w14:paraId="6F5B4803" w14:textId="77777777" w:rsidTr="00930E09">
        <w:trPr>
          <w:trHeight w:val="1081"/>
        </w:trPr>
        <w:tc>
          <w:tcPr>
            <w:tcW w:w="1429" w:type="dxa"/>
            <w:vMerge w:val="restart"/>
            <w:vAlign w:val="center"/>
          </w:tcPr>
          <w:p w14:paraId="22926EC6" w14:textId="77777777" w:rsidR="00A33303" w:rsidRPr="00FC0FDA" w:rsidRDefault="00A33303" w:rsidP="00F50E2F">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Merge w:val="restart"/>
            <w:vAlign w:val="center"/>
          </w:tcPr>
          <w:p w14:paraId="66B078EB" w14:textId="77777777" w:rsidR="00A33303" w:rsidRPr="00FC0FDA" w:rsidRDefault="00A33303" w:rsidP="00F50E2F">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1B1BCB28" w14:textId="62336CE5" w:rsidR="00A33303" w:rsidRPr="00FC0FDA" w:rsidRDefault="00A33303" w:rsidP="00F50E2F">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44D73B5" w14:textId="77777777" w:rsidR="00A33303" w:rsidRPr="00FC0FDA" w:rsidRDefault="00A33303" w:rsidP="00F50E2F">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A5CA6BD" w14:textId="3864C88F" w:rsidR="00A33303" w:rsidRPr="00FC0FDA" w:rsidRDefault="00A33303" w:rsidP="00F50E2F">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xml:space="preserve">, </w:t>
            </w:r>
            <w:r>
              <w:rPr>
                <w:rFonts w:ascii="Times New Roman" w:hAnsi="Times New Roman" w:cs="Times New Roman"/>
                <w:lang w:val="en-US"/>
              </w:rPr>
              <w:t xml:space="preserve">trả về true nếu </w:t>
            </w:r>
            <w:r>
              <w:rPr>
                <w:rFonts w:ascii="Times New Roman" w:hAnsi="Times New Roman" w:cs="Times New Roman"/>
                <w:lang w:val="en-US"/>
              </w:rPr>
              <w:t>thêm</w:t>
            </w:r>
            <w:r>
              <w:rPr>
                <w:rFonts w:ascii="Times New Roman" w:hAnsi="Times New Roman" w:cs="Times New Roman"/>
                <w:lang w:val="en-US"/>
              </w:rPr>
              <w:t xml:space="preserve"> thành </w:t>
            </w:r>
            <w:r>
              <w:rPr>
                <w:rFonts w:ascii="Times New Roman" w:hAnsi="Times New Roman" w:cs="Times New Roman"/>
                <w:lang w:val="en-US"/>
              </w:rPr>
              <w:lastRenderedPageBreak/>
              <w:t>công ngược lại trả về false.</w:t>
            </w:r>
          </w:p>
          <w:p w14:paraId="4F75A582" w14:textId="77777777" w:rsidR="00A33303" w:rsidRPr="00FC0FDA" w:rsidRDefault="00A33303" w:rsidP="00F50E2F">
            <w:pPr>
              <w:jc w:val="both"/>
              <w:rPr>
                <w:rFonts w:ascii="Times New Roman" w:hAnsi="Times New Roman" w:cs="Times New Roman"/>
              </w:rPr>
            </w:pPr>
            <w:r w:rsidRPr="00FC0FDA">
              <w:rPr>
                <w:rFonts w:ascii="Times New Roman" w:hAnsi="Times New Roman" w:cs="Times New Roman"/>
              </w:rPr>
              <w:t>.</w:t>
            </w:r>
          </w:p>
        </w:tc>
      </w:tr>
      <w:tr w:rsidR="00F50E2F" w:rsidRPr="00FC0FDA" w14:paraId="42309AE8" w14:textId="77777777" w:rsidTr="00104EC7">
        <w:trPr>
          <w:trHeight w:val="377"/>
        </w:trPr>
        <w:tc>
          <w:tcPr>
            <w:tcW w:w="1429" w:type="dxa"/>
            <w:vMerge/>
            <w:vAlign w:val="center"/>
          </w:tcPr>
          <w:p w14:paraId="5F0DB56D" w14:textId="77777777" w:rsidR="00F50E2F" w:rsidRPr="00FC0FDA" w:rsidRDefault="00F50E2F" w:rsidP="00F50E2F">
            <w:pPr>
              <w:jc w:val="both"/>
              <w:rPr>
                <w:rFonts w:ascii="Times New Roman" w:hAnsi="Times New Roman" w:cs="Times New Roman"/>
                <w:lang w:val="en-US"/>
              </w:rPr>
            </w:pPr>
          </w:p>
        </w:tc>
        <w:tc>
          <w:tcPr>
            <w:tcW w:w="1049" w:type="dxa"/>
            <w:vMerge/>
            <w:vAlign w:val="center"/>
          </w:tcPr>
          <w:p w14:paraId="2BF602A5" w14:textId="77777777" w:rsidR="00F50E2F" w:rsidRPr="00FC0FDA" w:rsidRDefault="00F50E2F" w:rsidP="00F50E2F">
            <w:pPr>
              <w:jc w:val="center"/>
              <w:rPr>
                <w:rFonts w:ascii="Times New Roman" w:hAnsi="Times New Roman" w:cs="Times New Roman"/>
              </w:rPr>
            </w:pPr>
          </w:p>
        </w:tc>
        <w:tc>
          <w:tcPr>
            <w:tcW w:w="1348" w:type="dxa"/>
            <w:gridSpan w:val="2"/>
            <w:vAlign w:val="center"/>
          </w:tcPr>
          <w:p w14:paraId="17D04AF0" w14:textId="77777777" w:rsidR="00F50E2F" w:rsidRPr="00FC0FDA" w:rsidRDefault="00F50E2F" w:rsidP="00F50E2F">
            <w:pPr>
              <w:jc w:val="center"/>
              <w:rPr>
                <w:rFonts w:ascii="Times New Roman" w:hAnsi="Times New Roman" w:cs="Times New Roman"/>
                <w:lang w:val="en-US"/>
              </w:rPr>
            </w:pPr>
            <w:r w:rsidRPr="00FC0FDA">
              <w:rPr>
                <w:rFonts w:ascii="Times New Roman" w:hAnsi="Times New Roman" w:cs="Times New Roman"/>
                <w:lang w:val="en-US"/>
              </w:rPr>
              <w:t>TenNgonNgu</w:t>
            </w:r>
          </w:p>
        </w:tc>
        <w:tc>
          <w:tcPr>
            <w:tcW w:w="915" w:type="dxa"/>
            <w:gridSpan w:val="2"/>
            <w:vAlign w:val="center"/>
          </w:tcPr>
          <w:p w14:paraId="2CD7883E" w14:textId="659AF2B5" w:rsidR="00F50E2F" w:rsidRPr="00FC0FDA" w:rsidRDefault="00A966E9" w:rsidP="00F50E2F">
            <w:pPr>
              <w:jc w:val="center"/>
              <w:rPr>
                <w:rFonts w:ascii="Times New Roman" w:hAnsi="Times New Roman" w:cs="Times New Roman"/>
                <w:lang w:val="en-US"/>
              </w:rPr>
            </w:pPr>
            <w:r>
              <w:rPr>
                <w:rFonts w:ascii="Times New Roman" w:hAnsi="Times New Roman" w:cs="Times New Roman"/>
                <w:color w:val="000000"/>
              </w:rPr>
              <w:t>Private</w:t>
            </w:r>
          </w:p>
        </w:tc>
        <w:tc>
          <w:tcPr>
            <w:tcW w:w="809" w:type="dxa"/>
            <w:gridSpan w:val="2"/>
            <w:vAlign w:val="center"/>
          </w:tcPr>
          <w:p w14:paraId="63928F0F" w14:textId="77777777" w:rsidR="00F50E2F" w:rsidRPr="00FC0FDA" w:rsidRDefault="00F50E2F" w:rsidP="00F50E2F">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088718CE" w14:textId="77777777" w:rsidR="00F50E2F" w:rsidRPr="00FC0FDA" w:rsidRDefault="00F50E2F" w:rsidP="00F50E2F">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41CF4EF5" w14:textId="77777777" w:rsidR="00F50E2F" w:rsidRPr="00FC0FDA" w:rsidRDefault="00F50E2F" w:rsidP="00F50E2F">
            <w:pPr>
              <w:jc w:val="center"/>
              <w:rPr>
                <w:rFonts w:ascii="Times New Roman" w:hAnsi="Times New Roman" w:cs="Times New Roman"/>
              </w:rPr>
            </w:pPr>
          </w:p>
        </w:tc>
        <w:tc>
          <w:tcPr>
            <w:tcW w:w="1562" w:type="dxa"/>
            <w:vMerge/>
            <w:vAlign w:val="center"/>
          </w:tcPr>
          <w:p w14:paraId="4914E8B7" w14:textId="77777777" w:rsidR="00F50E2F" w:rsidRPr="00FC0FDA" w:rsidRDefault="00F50E2F" w:rsidP="00F50E2F">
            <w:pPr>
              <w:jc w:val="both"/>
              <w:rPr>
                <w:rFonts w:ascii="Times New Roman" w:hAnsi="Times New Roman" w:cs="Times New Roman"/>
              </w:rPr>
            </w:pPr>
          </w:p>
        </w:tc>
      </w:tr>
    </w:tbl>
    <w:p w14:paraId="15E410D3" w14:textId="77777777" w:rsidR="00647780" w:rsidRDefault="00647780" w:rsidP="00647780">
      <w:pPr>
        <w:rPr>
          <w:rFonts w:ascii="Times New Roman" w:hAnsi="Times New Roman" w:cs="Times New Roman"/>
          <w:sz w:val="26"/>
          <w:szCs w:val="26"/>
          <w:lang w:val="en-US"/>
        </w:rPr>
      </w:pPr>
    </w:p>
    <w:p w14:paraId="696623A0" w14:textId="4E4E2AE1" w:rsidR="00647780" w:rsidRDefault="00647780" w:rsidP="00FC7C1F">
      <w:pPr>
        <w:pStyle w:val="Heading3"/>
        <w:rPr>
          <w:szCs w:val="26"/>
        </w:rPr>
      </w:pPr>
      <w:r>
        <w:rPr>
          <w:szCs w:val="26"/>
        </w:rPr>
        <w:t>3.2.</w:t>
      </w:r>
      <w:r w:rsidR="00BB314C">
        <w:rPr>
          <w:szCs w:val="26"/>
        </w:rPr>
        <w:t>9</w:t>
      </w:r>
      <w:r>
        <w:rPr>
          <w:szCs w:val="26"/>
        </w:rPr>
        <w:t xml:space="preserve"> Lớp </w:t>
      </w:r>
      <w:r w:rsidR="00D550CA">
        <w:rPr>
          <w:szCs w:val="26"/>
        </w:rPr>
        <w:t>NXB</w:t>
      </w:r>
    </w:p>
    <w:p w14:paraId="0E719B14" w14:textId="77777777" w:rsidR="00647780" w:rsidRDefault="00647780" w:rsidP="00647780">
      <w:pPr>
        <w:rPr>
          <w:rFonts w:ascii="Times New Roman" w:hAnsi="Times New Roman" w:cs="Times New Roman"/>
          <w:sz w:val="26"/>
          <w:szCs w:val="26"/>
          <w:lang w:val="en-US"/>
        </w:rPr>
      </w:pPr>
    </w:p>
    <w:p w14:paraId="3756FB99" w14:textId="68FABD32" w:rsidR="00647780" w:rsidRDefault="00647780" w:rsidP="00432FF0">
      <w:pPr>
        <w:pStyle w:val="Heading4"/>
        <w:rPr>
          <w:szCs w:val="26"/>
        </w:rPr>
      </w:pPr>
      <w:r>
        <w:rPr>
          <w:szCs w:val="26"/>
        </w:rPr>
        <w:t>3.2.</w:t>
      </w:r>
      <w:r w:rsidR="00BB314C">
        <w:rPr>
          <w:szCs w:val="26"/>
        </w:rPr>
        <w:t>9</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291C8B">
        <w:trPr>
          <w:trHeight w:val="567"/>
          <w:tblHeader/>
          <w:jc w:val="center"/>
        </w:trPr>
        <w:tc>
          <w:tcPr>
            <w:tcW w:w="1822" w:type="dxa"/>
            <w:vAlign w:val="center"/>
          </w:tcPr>
          <w:p w14:paraId="343B5CFC"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291C8B">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291C8B">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291C8B">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291C8B">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291C8B">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090CD9CF" w:rsidR="00647780" w:rsidRDefault="00647780" w:rsidP="00432FF0">
      <w:pPr>
        <w:pStyle w:val="Heading4"/>
        <w:rPr>
          <w:szCs w:val="26"/>
        </w:rPr>
      </w:pPr>
      <w:r>
        <w:rPr>
          <w:szCs w:val="26"/>
        </w:rPr>
        <w:t>3.2.</w:t>
      </w:r>
      <w:r w:rsidR="00BB314C">
        <w:rPr>
          <w:szCs w:val="26"/>
        </w:rPr>
        <w:t>9</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13"/>
        <w:gridCol w:w="878"/>
        <w:gridCol w:w="36"/>
        <w:gridCol w:w="26"/>
        <w:gridCol w:w="731"/>
        <w:gridCol w:w="50"/>
        <w:gridCol w:w="25"/>
        <w:gridCol w:w="716"/>
        <w:gridCol w:w="921"/>
        <w:gridCol w:w="1565"/>
      </w:tblGrid>
      <w:tr w:rsidR="00804983" w:rsidRPr="00FC0FDA" w14:paraId="10ECD2C7" w14:textId="77777777" w:rsidTr="00B452B9">
        <w:trPr>
          <w:trHeight w:val="1212"/>
          <w:tblHeader/>
        </w:trPr>
        <w:tc>
          <w:tcPr>
            <w:tcW w:w="1431" w:type="dxa"/>
            <w:vAlign w:val="center"/>
          </w:tcPr>
          <w:p w14:paraId="49A013F7"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3"/>
            <w:vAlign w:val="center"/>
          </w:tcPr>
          <w:p w14:paraId="4C0EF385"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3"/>
            <w:vAlign w:val="center"/>
          </w:tcPr>
          <w:p w14:paraId="74A11F30"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D84D66">
            <w:pPr>
              <w:jc w:val="center"/>
              <w:rPr>
                <w:rFonts w:ascii="Times New Roman" w:hAnsi="Times New Roman" w:cs="Times New Roman"/>
              </w:rPr>
            </w:pPr>
            <w:r w:rsidRPr="00FC0FDA">
              <w:rPr>
                <w:rFonts w:ascii="Times New Roman" w:hAnsi="Times New Roman" w:cs="Times New Roman"/>
                <w:b/>
                <w:bCs/>
              </w:rPr>
              <w:t>Diễn giải</w:t>
            </w:r>
          </w:p>
        </w:tc>
      </w:tr>
      <w:tr w:rsidR="00A96A4B" w:rsidRPr="00FC0FDA" w14:paraId="263AE1BB" w14:textId="77777777" w:rsidTr="00111129">
        <w:trPr>
          <w:trHeight w:val="1212"/>
        </w:trPr>
        <w:tc>
          <w:tcPr>
            <w:tcW w:w="1431" w:type="dxa"/>
            <w:vMerge w:val="restart"/>
            <w:vAlign w:val="center"/>
          </w:tcPr>
          <w:p w14:paraId="3E71310F" w14:textId="44A87391" w:rsidR="00A96A4B" w:rsidRPr="00FC0FDA" w:rsidRDefault="00A96A4B"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Merge w:val="restart"/>
            <w:vAlign w:val="center"/>
          </w:tcPr>
          <w:p w14:paraId="1773E671" w14:textId="3BFBB762" w:rsidR="00A96A4B" w:rsidRPr="00FC0FDA" w:rsidRDefault="00A96A4B"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9"/>
            <w:vAlign w:val="center"/>
          </w:tcPr>
          <w:p w14:paraId="531CC600" w14:textId="66E18E39" w:rsidR="00A96A4B" w:rsidRPr="00FC0FDA" w:rsidRDefault="00A96A4B" w:rsidP="00111129">
            <w:pPr>
              <w:jc w:val="center"/>
              <w:rPr>
                <w:rFonts w:ascii="Times New Roman" w:hAnsi="Times New Roman" w:cs="Times New Roman"/>
                <w:b/>
                <w:bC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11E4C512" w14:textId="541598C3" w:rsidR="00A96A4B" w:rsidRPr="00B65254" w:rsidRDefault="00A96A4B" w:rsidP="00111129">
            <w:pPr>
              <w:jc w:val="center"/>
              <w:rPr>
                <w:rFonts w:ascii="Times New Roman" w:hAnsi="Times New Roman" w:cs="Times New Roman"/>
              </w:rPr>
            </w:pPr>
            <w:r>
              <w:rPr>
                <w:rFonts w:ascii="Times New Roman" w:hAnsi="Times New Roman" w:cs="Times New Roman"/>
              </w:rPr>
              <w:t>String</w:t>
            </w:r>
          </w:p>
        </w:tc>
        <w:tc>
          <w:tcPr>
            <w:tcW w:w="1565" w:type="dxa"/>
            <w:vMerge w:val="restart"/>
            <w:vAlign w:val="center"/>
          </w:tcPr>
          <w:p w14:paraId="35C980E0" w14:textId="696679CF" w:rsidR="00A96A4B" w:rsidRPr="00FC0FDA" w:rsidRDefault="00A96A4B" w:rsidP="006A4F0C">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en-US"/>
              </w:rPr>
              <w:t>nhà xuất bản</w:t>
            </w:r>
            <w:r>
              <w:rPr>
                <w:rFonts w:ascii="Times New Roman" w:hAnsi="Times New Roman" w:cs="Times New Roman"/>
                <w:lang w:val="en-US"/>
              </w:rPr>
              <w:t xml:space="preserve"> ID.</w:t>
            </w:r>
          </w:p>
          <w:p w14:paraId="1068F991" w14:textId="77777777" w:rsidR="00A96A4B" w:rsidRPr="00FC0FDA" w:rsidRDefault="00A96A4B" w:rsidP="00111129">
            <w:pPr>
              <w:jc w:val="center"/>
              <w:rPr>
                <w:rFonts w:ascii="Times New Roman" w:hAnsi="Times New Roman" w:cs="Times New Roman"/>
                <w:b/>
                <w:bCs/>
              </w:rPr>
            </w:pPr>
          </w:p>
        </w:tc>
      </w:tr>
      <w:tr w:rsidR="00A96A4B" w:rsidRPr="00FC0FDA" w14:paraId="2F1C730A" w14:textId="77777777" w:rsidTr="00111129">
        <w:trPr>
          <w:trHeight w:val="1212"/>
        </w:trPr>
        <w:tc>
          <w:tcPr>
            <w:tcW w:w="1431" w:type="dxa"/>
            <w:vMerge/>
            <w:vAlign w:val="center"/>
          </w:tcPr>
          <w:p w14:paraId="74F80FF5" w14:textId="77777777" w:rsidR="00A96A4B" w:rsidRPr="00FC0FDA" w:rsidRDefault="00A96A4B" w:rsidP="00105AC5">
            <w:pPr>
              <w:jc w:val="center"/>
              <w:rPr>
                <w:rFonts w:ascii="Times New Roman" w:hAnsi="Times New Roman" w:cs="Times New Roman"/>
                <w:b/>
                <w:bCs/>
              </w:rPr>
            </w:pPr>
          </w:p>
        </w:tc>
        <w:tc>
          <w:tcPr>
            <w:tcW w:w="1049" w:type="dxa"/>
            <w:vMerge/>
            <w:vAlign w:val="center"/>
          </w:tcPr>
          <w:p w14:paraId="6B8911A1" w14:textId="77777777" w:rsidR="00A96A4B" w:rsidRPr="00FC0FDA" w:rsidRDefault="00A96A4B" w:rsidP="00105AC5">
            <w:pPr>
              <w:jc w:val="center"/>
              <w:rPr>
                <w:rFonts w:ascii="Times New Roman" w:hAnsi="Times New Roman" w:cs="Times New Roman"/>
                <w:b/>
                <w:bCs/>
              </w:rPr>
            </w:pPr>
          </w:p>
        </w:tc>
        <w:tc>
          <w:tcPr>
            <w:tcW w:w="1336" w:type="dxa"/>
            <w:vAlign w:val="center"/>
          </w:tcPr>
          <w:p w14:paraId="04762F6C" w14:textId="575B8B1F"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color w:val="000000"/>
                <w:lang w:val="en-US"/>
              </w:rPr>
              <w:t>TenNXB</w:t>
            </w:r>
          </w:p>
        </w:tc>
        <w:tc>
          <w:tcPr>
            <w:tcW w:w="891" w:type="dxa"/>
            <w:gridSpan w:val="2"/>
            <w:vAlign w:val="center"/>
          </w:tcPr>
          <w:p w14:paraId="4506054C" w14:textId="59C748E4"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color w:val="000000"/>
              </w:rPr>
              <w:t>String</w:t>
            </w:r>
          </w:p>
        </w:tc>
        <w:tc>
          <w:tcPr>
            <w:tcW w:w="793" w:type="dxa"/>
            <w:gridSpan w:val="3"/>
            <w:vAlign w:val="center"/>
          </w:tcPr>
          <w:p w14:paraId="1305FDE4" w14:textId="4D4441DF"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lang w:val="en-US"/>
              </w:rPr>
              <w:t>Not null</w:t>
            </w:r>
          </w:p>
        </w:tc>
        <w:tc>
          <w:tcPr>
            <w:tcW w:w="791" w:type="dxa"/>
            <w:gridSpan w:val="3"/>
            <w:vAlign w:val="center"/>
          </w:tcPr>
          <w:p w14:paraId="67E9E007" w14:textId="4E9FE931" w:rsidR="00A96A4B" w:rsidRPr="00FC0FDA" w:rsidRDefault="00A96A4B" w:rsidP="00105AC5">
            <w:pPr>
              <w:jc w:val="center"/>
              <w:rPr>
                <w:rFonts w:ascii="Times New Roman" w:hAnsi="Times New Roman" w:cs="Times New Roman"/>
                <w:b/>
                <w:bCs/>
              </w:rPr>
            </w:pPr>
            <w:r w:rsidRPr="00FC0FDA">
              <w:rPr>
                <w:rFonts w:ascii="Times New Roman" w:hAnsi="Times New Roman" w:cs="Times New Roman"/>
                <w:lang w:val="en-US"/>
              </w:rPr>
              <w:t>50</w:t>
            </w:r>
          </w:p>
        </w:tc>
        <w:tc>
          <w:tcPr>
            <w:tcW w:w="921" w:type="dxa"/>
            <w:vMerge/>
            <w:vAlign w:val="center"/>
          </w:tcPr>
          <w:p w14:paraId="12446255" w14:textId="77777777" w:rsidR="00A96A4B" w:rsidRPr="00FC0FDA" w:rsidRDefault="00A96A4B" w:rsidP="00105AC5">
            <w:pPr>
              <w:jc w:val="center"/>
              <w:rPr>
                <w:rFonts w:ascii="Times New Roman" w:hAnsi="Times New Roman" w:cs="Times New Roman"/>
                <w:b/>
                <w:bCs/>
              </w:rPr>
            </w:pPr>
          </w:p>
        </w:tc>
        <w:tc>
          <w:tcPr>
            <w:tcW w:w="1565" w:type="dxa"/>
            <w:vMerge/>
            <w:vAlign w:val="center"/>
          </w:tcPr>
          <w:p w14:paraId="647D1F08" w14:textId="77777777" w:rsidR="00A96A4B" w:rsidRPr="00FC0FDA" w:rsidRDefault="00A96A4B" w:rsidP="00105AC5">
            <w:pPr>
              <w:jc w:val="center"/>
              <w:rPr>
                <w:rFonts w:ascii="Times New Roman" w:hAnsi="Times New Roman" w:cs="Times New Roman"/>
                <w:b/>
                <w:bCs/>
              </w:rPr>
            </w:pPr>
          </w:p>
        </w:tc>
      </w:tr>
      <w:tr w:rsidR="00105AC5" w:rsidRPr="00FC0FDA" w14:paraId="5E9D476E" w14:textId="77777777" w:rsidTr="00111129">
        <w:trPr>
          <w:trHeight w:val="547"/>
        </w:trPr>
        <w:tc>
          <w:tcPr>
            <w:tcW w:w="1431" w:type="dxa"/>
            <w:vMerge w:val="restart"/>
            <w:vAlign w:val="center"/>
          </w:tcPr>
          <w:p w14:paraId="58F6F607" w14:textId="77777777" w:rsidR="00105AC5" w:rsidRPr="00FC0FDA" w:rsidRDefault="00105AC5" w:rsidP="00105AC5">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Merge w:val="restart"/>
            <w:vAlign w:val="center"/>
          </w:tcPr>
          <w:p w14:paraId="154944AF" w14:textId="77777777" w:rsidR="00105AC5" w:rsidRPr="00FC0FDA" w:rsidRDefault="00105AC5" w:rsidP="00105AC5">
            <w:pPr>
              <w:jc w:val="center"/>
              <w:rPr>
                <w:rFonts w:ascii="Times New Roman" w:hAnsi="Times New Roman" w:cs="Times New Roman"/>
              </w:rPr>
            </w:pPr>
            <w:r w:rsidRPr="00FC0FDA">
              <w:rPr>
                <w:rFonts w:ascii="Times New Roman" w:hAnsi="Times New Roman" w:cs="Times New Roman"/>
              </w:rPr>
              <w:t>Public</w:t>
            </w:r>
          </w:p>
        </w:tc>
        <w:tc>
          <w:tcPr>
            <w:tcW w:w="3811" w:type="dxa"/>
            <w:gridSpan w:val="9"/>
            <w:vAlign w:val="center"/>
          </w:tcPr>
          <w:p w14:paraId="36DCB4C2"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Có 4 tham số</w:t>
            </w:r>
          </w:p>
        </w:tc>
        <w:tc>
          <w:tcPr>
            <w:tcW w:w="921" w:type="dxa"/>
            <w:vMerge w:val="restart"/>
            <w:vAlign w:val="center"/>
          </w:tcPr>
          <w:p w14:paraId="4C0F3F62"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Merge w:val="restart"/>
            <w:vAlign w:val="center"/>
          </w:tcPr>
          <w:p w14:paraId="036BEE30" w14:textId="3218291C" w:rsidR="00105AC5" w:rsidRPr="00B0653D" w:rsidRDefault="00105AC5" w:rsidP="00105AC5">
            <w:pPr>
              <w:jc w:val="both"/>
              <w:rPr>
                <w:rFonts w:ascii="Times New Roman" w:hAnsi="Times New Roman" w:cs="Times New Roman"/>
                <w:lang w:val="en-US"/>
              </w:rPr>
            </w:pPr>
            <w:r w:rsidRPr="00FC0FDA">
              <w:rPr>
                <w:rFonts w:ascii="Times New Roman" w:hAnsi="Times New Roman" w:cs="Times New Roman"/>
                <w:lang w:val="en-US"/>
              </w:rPr>
              <w:t>Thêm nhà xuất bản</w:t>
            </w:r>
            <w:r w:rsidR="00B0653D">
              <w:rPr>
                <w:rFonts w:ascii="Times New Roman" w:hAnsi="Times New Roman" w:cs="Times New Roman"/>
                <w:lang w:val="en-US"/>
              </w:rPr>
              <w:t>, trả về true nếu thêm thành công, ngược lại trả về false.</w:t>
            </w:r>
          </w:p>
        </w:tc>
      </w:tr>
      <w:tr w:rsidR="00105AC5" w:rsidRPr="00FC0FDA" w14:paraId="1540FD54" w14:textId="77777777" w:rsidTr="00111129">
        <w:trPr>
          <w:trHeight w:val="399"/>
        </w:trPr>
        <w:tc>
          <w:tcPr>
            <w:tcW w:w="1431" w:type="dxa"/>
            <w:vMerge/>
            <w:vAlign w:val="center"/>
          </w:tcPr>
          <w:p w14:paraId="52CA364E"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32922507"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2BA35D74"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TenNXB</w:t>
            </w:r>
          </w:p>
        </w:tc>
        <w:tc>
          <w:tcPr>
            <w:tcW w:w="914" w:type="dxa"/>
            <w:gridSpan w:val="2"/>
            <w:vAlign w:val="center"/>
          </w:tcPr>
          <w:p w14:paraId="3544F1CD" w14:textId="27AC2567"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30FD03F7"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ot null</w:t>
            </w:r>
          </w:p>
        </w:tc>
        <w:tc>
          <w:tcPr>
            <w:tcW w:w="741" w:type="dxa"/>
            <w:gridSpan w:val="2"/>
            <w:vAlign w:val="center"/>
          </w:tcPr>
          <w:p w14:paraId="758DE0EF"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5EFB3898" w14:textId="77777777" w:rsidR="00105AC5" w:rsidRPr="00FC0FDA" w:rsidRDefault="00105AC5" w:rsidP="00105AC5">
            <w:pPr>
              <w:jc w:val="center"/>
              <w:rPr>
                <w:rFonts w:ascii="Times New Roman" w:hAnsi="Times New Roman" w:cs="Times New Roman"/>
              </w:rPr>
            </w:pPr>
          </w:p>
        </w:tc>
        <w:tc>
          <w:tcPr>
            <w:tcW w:w="1565" w:type="dxa"/>
            <w:vMerge/>
            <w:vAlign w:val="center"/>
          </w:tcPr>
          <w:p w14:paraId="66B6FE27" w14:textId="77777777" w:rsidR="00105AC5" w:rsidRPr="00FC0FDA" w:rsidRDefault="00105AC5" w:rsidP="00105AC5">
            <w:pPr>
              <w:jc w:val="both"/>
              <w:rPr>
                <w:rFonts w:ascii="Times New Roman" w:hAnsi="Times New Roman" w:cs="Times New Roman"/>
              </w:rPr>
            </w:pPr>
          </w:p>
        </w:tc>
      </w:tr>
      <w:tr w:rsidR="00105AC5" w:rsidRPr="00FC0FDA" w14:paraId="3CE60225" w14:textId="77777777" w:rsidTr="00111129">
        <w:trPr>
          <w:trHeight w:val="347"/>
        </w:trPr>
        <w:tc>
          <w:tcPr>
            <w:tcW w:w="1431" w:type="dxa"/>
            <w:vMerge/>
            <w:vAlign w:val="center"/>
          </w:tcPr>
          <w:p w14:paraId="79434D37"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25F61EAF"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6E03E208"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DiaChi</w:t>
            </w:r>
          </w:p>
        </w:tc>
        <w:tc>
          <w:tcPr>
            <w:tcW w:w="914" w:type="dxa"/>
            <w:gridSpan w:val="2"/>
            <w:vAlign w:val="center"/>
          </w:tcPr>
          <w:p w14:paraId="26035188" w14:textId="7B187C69"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685B955C"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ull</w:t>
            </w:r>
          </w:p>
        </w:tc>
        <w:tc>
          <w:tcPr>
            <w:tcW w:w="741" w:type="dxa"/>
            <w:gridSpan w:val="2"/>
            <w:vAlign w:val="center"/>
          </w:tcPr>
          <w:p w14:paraId="1C7DEB27"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100</w:t>
            </w:r>
          </w:p>
        </w:tc>
        <w:tc>
          <w:tcPr>
            <w:tcW w:w="921" w:type="dxa"/>
            <w:vMerge/>
            <w:vAlign w:val="center"/>
          </w:tcPr>
          <w:p w14:paraId="25B2ECE5" w14:textId="77777777" w:rsidR="00105AC5" w:rsidRPr="00FC0FDA" w:rsidRDefault="00105AC5" w:rsidP="00105AC5">
            <w:pPr>
              <w:jc w:val="center"/>
              <w:rPr>
                <w:rFonts w:ascii="Times New Roman" w:hAnsi="Times New Roman" w:cs="Times New Roman"/>
              </w:rPr>
            </w:pPr>
          </w:p>
        </w:tc>
        <w:tc>
          <w:tcPr>
            <w:tcW w:w="1565" w:type="dxa"/>
            <w:vMerge/>
            <w:vAlign w:val="center"/>
          </w:tcPr>
          <w:p w14:paraId="5C36C9BB" w14:textId="77777777" w:rsidR="00105AC5" w:rsidRPr="00FC0FDA" w:rsidRDefault="00105AC5" w:rsidP="00105AC5">
            <w:pPr>
              <w:jc w:val="both"/>
              <w:rPr>
                <w:rFonts w:ascii="Times New Roman" w:hAnsi="Times New Roman" w:cs="Times New Roman"/>
              </w:rPr>
            </w:pPr>
          </w:p>
        </w:tc>
      </w:tr>
      <w:tr w:rsidR="00105AC5" w:rsidRPr="00FC0FDA" w14:paraId="51C7CAB8" w14:textId="77777777" w:rsidTr="00111129">
        <w:trPr>
          <w:trHeight w:val="330"/>
        </w:trPr>
        <w:tc>
          <w:tcPr>
            <w:tcW w:w="1431" w:type="dxa"/>
            <w:vMerge/>
            <w:vAlign w:val="center"/>
          </w:tcPr>
          <w:p w14:paraId="5EED1EE7"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49C77F79"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057232F5"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Phone</w:t>
            </w:r>
          </w:p>
        </w:tc>
        <w:tc>
          <w:tcPr>
            <w:tcW w:w="914" w:type="dxa"/>
            <w:gridSpan w:val="2"/>
            <w:vAlign w:val="center"/>
          </w:tcPr>
          <w:p w14:paraId="091986FF" w14:textId="75299C3C"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335C9BA3"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ull</w:t>
            </w:r>
          </w:p>
        </w:tc>
        <w:tc>
          <w:tcPr>
            <w:tcW w:w="741" w:type="dxa"/>
            <w:gridSpan w:val="2"/>
            <w:vAlign w:val="center"/>
          </w:tcPr>
          <w:p w14:paraId="02CB7C22"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12</w:t>
            </w:r>
          </w:p>
        </w:tc>
        <w:tc>
          <w:tcPr>
            <w:tcW w:w="921" w:type="dxa"/>
            <w:vMerge/>
            <w:vAlign w:val="center"/>
          </w:tcPr>
          <w:p w14:paraId="5365D581" w14:textId="77777777" w:rsidR="00105AC5" w:rsidRPr="00FC0FDA" w:rsidRDefault="00105AC5" w:rsidP="00105AC5">
            <w:pPr>
              <w:jc w:val="center"/>
              <w:rPr>
                <w:rFonts w:ascii="Times New Roman" w:hAnsi="Times New Roman" w:cs="Times New Roman"/>
              </w:rPr>
            </w:pPr>
          </w:p>
        </w:tc>
        <w:tc>
          <w:tcPr>
            <w:tcW w:w="1565" w:type="dxa"/>
            <w:vMerge/>
            <w:vAlign w:val="center"/>
          </w:tcPr>
          <w:p w14:paraId="04BC95B4" w14:textId="77777777" w:rsidR="00105AC5" w:rsidRPr="00FC0FDA" w:rsidRDefault="00105AC5" w:rsidP="00105AC5">
            <w:pPr>
              <w:jc w:val="both"/>
              <w:rPr>
                <w:rFonts w:ascii="Times New Roman" w:hAnsi="Times New Roman" w:cs="Times New Roman"/>
              </w:rPr>
            </w:pPr>
          </w:p>
        </w:tc>
      </w:tr>
      <w:tr w:rsidR="00105AC5" w:rsidRPr="00FC0FDA" w14:paraId="04F8DE6A" w14:textId="77777777" w:rsidTr="00111129">
        <w:trPr>
          <w:trHeight w:val="347"/>
        </w:trPr>
        <w:tc>
          <w:tcPr>
            <w:tcW w:w="1431" w:type="dxa"/>
            <w:vMerge/>
            <w:vAlign w:val="center"/>
          </w:tcPr>
          <w:p w14:paraId="78B8D4C0" w14:textId="77777777" w:rsidR="00105AC5" w:rsidRPr="00FC0FDA" w:rsidRDefault="00105AC5" w:rsidP="00105AC5">
            <w:pPr>
              <w:jc w:val="both"/>
              <w:rPr>
                <w:rFonts w:ascii="Times New Roman" w:hAnsi="Times New Roman" w:cs="Times New Roman"/>
                <w:lang w:val="en-US"/>
              </w:rPr>
            </w:pPr>
          </w:p>
        </w:tc>
        <w:tc>
          <w:tcPr>
            <w:tcW w:w="1049" w:type="dxa"/>
            <w:vMerge/>
            <w:vAlign w:val="center"/>
          </w:tcPr>
          <w:p w14:paraId="65C6B6C5" w14:textId="77777777" w:rsidR="00105AC5" w:rsidRPr="00FC0FDA" w:rsidRDefault="00105AC5" w:rsidP="00105AC5">
            <w:pPr>
              <w:jc w:val="center"/>
              <w:rPr>
                <w:rFonts w:ascii="Times New Roman" w:hAnsi="Times New Roman" w:cs="Times New Roman"/>
              </w:rPr>
            </w:pPr>
          </w:p>
        </w:tc>
        <w:tc>
          <w:tcPr>
            <w:tcW w:w="1349" w:type="dxa"/>
            <w:gridSpan w:val="2"/>
            <w:vAlign w:val="center"/>
          </w:tcPr>
          <w:p w14:paraId="135E887F"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Email</w:t>
            </w:r>
          </w:p>
        </w:tc>
        <w:tc>
          <w:tcPr>
            <w:tcW w:w="914" w:type="dxa"/>
            <w:gridSpan w:val="2"/>
            <w:vAlign w:val="center"/>
          </w:tcPr>
          <w:p w14:paraId="2CA73D50" w14:textId="4B62841D" w:rsidR="00105AC5" w:rsidRPr="00FC0FDA" w:rsidRDefault="00105AC5" w:rsidP="00F21A0A">
            <w:pPr>
              <w:jc w:val="both"/>
              <w:rPr>
                <w:rFonts w:ascii="Times New Roman" w:hAnsi="Times New Roman" w:cs="Times New Roman"/>
                <w:lang w:val="en-US"/>
              </w:rPr>
            </w:pPr>
            <w:r>
              <w:rPr>
                <w:rFonts w:ascii="Times New Roman" w:hAnsi="Times New Roman" w:cs="Times New Roman"/>
                <w:lang w:val="en-US"/>
              </w:rPr>
              <w:t>Private</w:t>
            </w:r>
          </w:p>
        </w:tc>
        <w:tc>
          <w:tcPr>
            <w:tcW w:w="807" w:type="dxa"/>
            <w:gridSpan w:val="3"/>
            <w:vAlign w:val="center"/>
          </w:tcPr>
          <w:p w14:paraId="26E8035A"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Null</w:t>
            </w:r>
          </w:p>
        </w:tc>
        <w:tc>
          <w:tcPr>
            <w:tcW w:w="741" w:type="dxa"/>
            <w:gridSpan w:val="2"/>
            <w:vAlign w:val="center"/>
          </w:tcPr>
          <w:p w14:paraId="2DD54CA4" w14:textId="77777777" w:rsidR="00105AC5" w:rsidRPr="00FC0FDA" w:rsidRDefault="00105AC5" w:rsidP="00F21A0A">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6AEA0B37" w14:textId="77777777" w:rsidR="00105AC5" w:rsidRPr="00FC0FDA" w:rsidRDefault="00105AC5" w:rsidP="00105AC5">
            <w:pPr>
              <w:jc w:val="center"/>
              <w:rPr>
                <w:rFonts w:ascii="Times New Roman" w:hAnsi="Times New Roman" w:cs="Times New Roman"/>
              </w:rPr>
            </w:pPr>
          </w:p>
        </w:tc>
        <w:tc>
          <w:tcPr>
            <w:tcW w:w="1565" w:type="dxa"/>
            <w:vMerge/>
            <w:vAlign w:val="center"/>
          </w:tcPr>
          <w:p w14:paraId="2FBD1C71" w14:textId="77777777" w:rsidR="00105AC5" w:rsidRPr="00FC0FDA" w:rsidRDefault="00105AC5" w:rsidP="00105AC5">
            <w:pPr>
              <w:jc w:val="both"/>
              <w:rPr>
                <w:rFonts w:ascii="Times New Roman" w:hAnsi="Times New Roman" w:cs="Times New Roman"/>
              </w:rPr>
            </w:pPr>
          </w:p>
        </w:tc>
      </w:tr>
      <w:tr w:rsidR="00105AC5" w:rsidRPr="00FC0FDA" w14:paraId="158FFB2E" w14:textId="77777777" w:rsidTr="00111129">
        <w:trPr>
          <w:trHeight w:val="353"/>
        </w:trPr>
        <w:tc>
          <w:tcPr>
            <w:tcW w:w="1431" w:type="dxa"/>
            <w:vMerge w:val="restart"/>
            <w:vAlign w:val="center"/>
          </w:tcPr>
          <w:p w14:paraId="5A79474C" w14:textId="77777777" w:rsidR="00105AC5" w:rsidRPr="00FC0FDA" w:rsidRDefault="00105AC5" w:rsidP="00105AC5">
            <w:pPr>
              <w:jc w:val="both"/>
              <w:rPr>
                <w:rFonts w:ascii="Times New Roman" w:hAnsi="Times New Roman" w:cs="Times New Roman"/>
                <w:lang w:val="en-US"/>
              </w:rPr>
            </w:pPr>
            <w:r w:rsidRPr="00FC0FDA">
              <w:rPr>
                <w:rFonts w:ascii="Times New Roman" w:hAnsi="Times New Roman" w:cs="Times New Roman"/>
                <w:lang w:val="en-US"/>
              </w:rPr>
              <w:lastRenderedPageBreak/>
              <w:t>suaNXB</w:t>
            </w:r>
          </w:p>
        </w:tc>
        <w:tc>
          <w:tcPr>
            <w:tcW w:w="1049" w:type="dxa"/>
            <w:vMerge w:val="restart"/>
            <w:vAlign w:val="center"/>
          </w:tcPr>
          <w:p w14:paraId="79B110B0"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Public</w:t>
            </w:r>
          </w:p>
        </w:tc>
        <w:tc>
          <w:tcPr>
            <w:tcW w:w="3811" w:type="dxa"/>
            <w:gridSpan w:val="9"/>
            <w:vAlign w:val="center"/>
          </w:tcPr>
          <w:p w14:paraId="18DA273A" w14:textId="4FF5753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 xml:space="preserve">Có </w:t>
            </w:r>
            <w:r w:rsidR="009208F6">
              <w:rPr>
                <w:rFonts w:ascii="Times New Roman" w:hAnsi="Times New Roman" w:cs="Times New Roman"/>
                <w:lang w:val="en-US"/>
              </w:rPr>
              <w:t>5</w:t>
            </w:r>
            <w:r w:rsidRPr="00FC0FDA">
              <w:rPr>
                <w:rFonts w:ascii="Times New Roman" w:hAnsi="Times New Roman" w:cs="Times New Roman"/>
                <w:lang w:val="en-US"/>
              </w:rPr>
              <w:t xml:space="preserve"> tham số</w:t>
            </w:r>
          </w:p>
        </w:tc>
        <w:tc>
          <w:tcPr>
            <w:tcW w:w="921" w:type="dxa"/>
            <w:vMerge w:val="restart"/>
            <w:vAlign w:val="center"/>
          </w:tcPr>
          <w:p w14:paraId="041F9625" w14:textId="77777777" w:rsidR="00105AC5" w:rsidRPr="00FC0FDA" w:rsidRDefault="00105AC5" w:rsidP="00105AC5">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Merge w:val="restart"/>
            <w:vAlign w:val="center"/>
          </w:tcPr>
          <w:p w14:paraId="4ACFB426" w14:textId="736D6467" w:rsidR="00105AC5" w:rsidRPr="00FC0FDA" w:rsidRDefault="00105AC5" w:rsidP="00105AC5">
            <w:pPr>
              <w:jc w:val="both"/>
              <w:rPr>
                <w:rFonts w:ascii="Times New Roman" w:hAnsi="Times New Roman" w:cs="Times New Roman"/>
                <w:lang w:val="en-US"/>
              </w:rPr>
            </w:pPr>
            <w:r w:rsidRPr="00FC0FDA">
              <w:rPr>
                <w:rFonts w:ascii="Times New Roman" w:hAnsi="Times New Roman" w:cs="Times New Roman"/>
                <w:lang w:val="en-US"/>
              </w:rPr>
              <w:t>Sửa  nhà xuất bản</w:t>
            </w:r>
            <w:r w:rsidR="00C46B68">
              <w:rPr>
                <w:rFonts w:ascii="Times New Roman" w:hAnsi="Times New Roman" w:cs="Times New Roman"/>
                <w:lang w:val="en-US"/>
              </w:rPr>
              <w:t xml:space="preserve"> </w:t>
            </w:r>
            <w:r w:rsidR="00C46B68">
              <w:rPr>
                <w:rFonts w:ascii="Times New Roman" w:hAnsi="Times New Roman" w:cs="Times New Roman"/>
                <w:lang w:val="en-US"/>
              </w:rPr>
              <w:t xml:space="preserve">trả về true nếu </w:t>
            </w:r>
            <w:r w:rsidR="00C46B68">
              <w:rPr>
                <w:rFonts w:ascii="Times New Roman" w:hAnsi="Times New Roman" w:cs="Times New Roman"/>
                <w:lang w:val="en-US"/>
              </w:rPr>
              <w:t xml:space="preserve">sửa </w:t>
            </w:r>
            <w:r w:rsidR="00C46B68">
              <w:rPr>
                <w:rFonts w:ascii="Times New Roman" w:hAnsi="Times New Roman" w:cs="Times New Roman"/>
                <w:lang w:val="en-US"/>
              </w:rPr>
              <w:t>thành công, ngược lại trả về false.</w:t>
            </w:r>
          </w:p>
          <w:p w14:paraId="1D3F042D" w14:textId="77777777" w:rsidR="00105AC5" w:rsidRPr="00FC0FDA" w:rsidRDefault="00105AC5" w:rsidP="00105AC5">
            <w:pPr>
              <w:jc w:val="both"/>
              <w:rPr>
                <w:rFonts w:ascii="Times New Roman" w:hAnsi="Times New Roman" w:cs="Times New Roman"/>
                <w:lang w:val="en-US"/>
              </w:rPr>
            </w:pPr>
          </w:p>
        </w:tc>
      </w:tr>
      <w:tr w:rsidR="00826895" w:rsidRPr="00FC0FDA" w14:paraId="4E26C866" w14:textId="77777777" w:rsidTr="00111129">
        <w:trPr>
          <w:trHeight w:val="440"/>
        </w:trPr>
        <w:tc>
          <w:tcPr>
            <w:tcW w:w="1431" w:type="dxa"/>
            <w:vMerge/>
            <w:vAlign w:val="center"/>
          </w:tcPr>
          <w:p w14:paraId="4FA3DC77"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5C4DA961"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2A67DA83" w14:textId="1A9C6851"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NXB_ID</w:t>
            </w:r>
          </w:p>
        </w:tc>
        <w:tc>
          <w:tcPr>
            <w:tcW w:w="940" w:type="dxa"/>
            <w:gridSpan w:val="3"/>
            <w:vAlign w:val="center"/>
          </w:tcPr>
          <w:p w14:paraId="6D36991F" w14:textId="461D2C6B"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color w:val="000000"/>
              </w:rPr>
              <w:t>String</w:t>
            </w:r>
          </w:p>
        </w:tc>
        <w:tc>
          <w:tcPr>
            <w:tcW w:w="806" w:type="dxa"/>
            <w:gridSpan w:val="3"/>
            <w:vAlign w:val="center"/>
          </w:tcPr>
          <w:p w14:paraId="629D29AE" w14:textId="683DE633"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ot null</w:t>
            </w:r>
          </w:p>
        </w:tc>
        <w:tc>
          <w:tcPr>
            <w:tcW w:w="716" w:type="dxa"/>
            <w:vAlign w:val="center"/>
          </w:tcPr>
          <w:p w14:paraId="4254D5F2" w14:textId="29B530DC"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4BA087AB" w14:textId="77777777" w:rsidR="00826895" w:rsidRPr="00FC0FDA" w:rsidRDefault="00826895" w:rsidP="00826895">
            <w:pPr>
              <w:jc w:val="center"/>
              <w:rPr>
                <w:rFonts w:ascii="Times New Roman" w:hAnsi="Times New Roman" w:cs="Times New Roman"/>
              </w:rPr>
            </w:pPr>
          </w:p>
        </w:tc>
        <w:tc>
          <w:tcPr>
            <w:tcW w:w="1565" w:type="dxa"/>
            <w:vMerge/>
            <w:vAlign w:val="center"/>
          </w:tcPr>
          <w:p w14:paraId="68819465" w14:textId="77777777" w:rsidR="00826895" w:rsidRPr="00FC0FDA" w:rsidRDefault="00826895" w:rsidP="00826895">
            <w:pPr>
              <w:jc w:val="both"/>
              <w:rPr>
                <w:rFonts w:ascii="Times New Roman" w:hAnsi="Times New Roman" w:cs="Times New Roman"/>
              </w:rPr>
            </w:pPr>
          </w:p>
        </w:tc>
      </w:tr>
      <w:tr w:rsidR="00826895" w:rsidRPr="00FC0FDA" w14:paraId="02DC7355" w14:textId="77777777" w:rsidTr="00111129">
        <w:trPr>
          <w:trHeight w:val="440"/>
        </w:trPr>
        <w:tc>
          <w:tcPr>
            <w:tcW w:w="1431" w:type="dxa"/>
            <w:vMerge/>
            <w:vAlign w:val="center"/>
          </w:tcPr>
          <w:p w14:paraId="00C9BCF9"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56633C3A"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380A5783" w14:textId="5A59ADAB"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TenNXB</w:t>
            </w:r>
          </w:p>
        </w:tc>
        <w:tc>
          <w:tcPr>
            <w:tcW w:w="940" w:type="dxa"/>
            <w:gridSpan w:val="3"/>
            <w:vAlign w:val="center"/>
          </w:tcPr>
          <w:p w14:paraId="7FCC04BE" w14:textId="3D685DD3" w:rsidR="00826895"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vAlign w:val="center"/>
          </w:tcPr>
          <w:p w14:paraId="50DEEA27" w14:textId="67E44649"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ot null</w:t>
            </w:r>
          </w:p>
        </w:tc>
        <w:tc>
          <w:tcPr>
            <w:tcW w:w="716" w:type="dxa"/>
            <w:vAlign w:val="center"/>
          </w:tcPr>
          <w:p w14:paraId="12C9C133" w14:textId="3B69482B"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61056BA3" w14:textId="77777777" w:rsidR="00826895" w:rsidRPr="00FC0FDA" w:rsidRDefault="00826895" w:rsidP="00826895">
            <w:pPr>
              <w:jc w:val="center"/>
              <w:rPr>
                <w:rFonts w:ascii="Times New Roman" w:hAnsi="Times New Roman" w:cs="Times New Roman"/>
              </w:rPr>
            </w:pPr>
          </w:p>
        </w:tc>
        <w:tc>
          <w:tcPr>
            <w:tcW w:w="1565" w:type="dxa"/>
            <w:vMerge/>
            <w:vAlign w:val="center"/>
          </w:tcPr>
          <w:p w14:paraId="27FF2934" w14:textId="77777777" w:rsidR="00826895" w:rsidRPr="00FC0FDA" w:rsidRDefault="00826895" w:rsidP="00826895">
            <w:pPr>
              <w:jc w:val="both"/>
              <w:rPr>
                <w:rFonts w:ascii="Times New Roman" w:hAnsi="Times New Roman" w:cs="Times New Roman"/>
              </w:rPr>
            </w:pPr>
          </w:p>
        </w:tc>
      </w:tr>
      <w:tr w:rsidR="00826895" w:rsidRPr="00FC0FDA" w14:paraId="0259F501" w14:textId="77777777" w:rsidTr="00111129">
        <w:trPr>
          <w:trHeight w:val="434"/>
        </w:trPr>
        <w:tc>
          <w:tcPr>
            <w:tcW w:w="1431" w:type="dxa"/>
            <w:vMerge/>
            <w:vAlign w:val="center"/>
          </w:tcPr>
          <w:p w14:paraId="40E2C580"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56BF8E2C"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0DBE238D"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DiaChi</w:t>
            </w:r>
          </w:p>
        </w:tc>
        <w:tc>
          <w:tcPr>
            <w:tcW w:w="940" w:type="dxa"/>
            <w:gridSpan w:val="3"/>
            <w:vAlign w:val="center"/>
          </w:tcPr>
          <w:p w14:paraId="52668B79" w14:textId="484B6F5D"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vAlign w:val="center"/>
          </w:tcPr>
          <w:p w14:paraId="43018416"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ull</w:t>
            </w:r>
          </w:p>
        </w:tc>
        <w:tc>
          <w:tcPr>
            <w:tcW w:w="716" w:type="dxa"/>
            <w:vAlign w:val="center"/>
          </w:tcPr>
          <w:p w14:paraId="2C3525BF"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100</w:t>
            </w:r>
          </w:p>
        </w:tc>
        <w:tc>
          <w:tcPr>
            <w:tcW w:w="921" w:type="dxa"/>
            <w:vMerge/>
            <w:vAlign w:val="center"/>
          </w:tcPr>
          <w:p w14:paraId="0DF5DD7E" w14:textId="77777777" w:rsidR="00826895" w:rsidRPr="00FC0FDA" w:rsidRDefault="00826895" w:rsidP="00826895">
            <w:pPr>
              <w:jc w:val="center"/>
              <w:rPr>
                <w:rFonts w:ascii="Times New Roman" w:hAnsi="Times New Roman" w:cs="Times New Roman"/>
              </w:rPr>
            </w:pPr>
          </w:p>
        </w:tc>
        <w:tc>
          <w:tcPr>
            <w:tcW w:w="1565" w:type="dxa"/>
            <w:vMerge/>
            <w:vAlign w:val="center"/>
          </w:tcPr>
          <w:p w14:paraId="2C3EDABB" w14:textId="77777777" w:rsidR="00826895" w:rsidRPr="00FC0FDA" w:rsidRDefault="00826895" w:rsidP="00826895">
            <w:pPr>
              <w:jc w:val="both"/>
              <w:rPr>
                <w:rFonts w:ascii="Times New Roman" w:hAnsi="Times New Roman" w:cs="Times New Roman"/>
              </w:rPr>
            </w:pPr>
          </w:p>
        </w:tc>
      </w:tr>
      <w:tr w:rsidR="00826895" w:rsidRPr="00FC0FDA" w14:paraId="4CDB2B16" w14:textId="77777777" w:rsidTr="00111129">
        <w:trPr>
          <w:trHeight w:val="417"/>
        </w:trPr>
        <w:tc>
          <w:tcPr>
            <w:tcW w:w="1431" w:type="dxa"/>
            <w:vMerge/>
            <w:vAlign w:val="center"/>
          </w:tcPr>
          <w:p w14:paraId="5018DC43"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64C6D952" w14:textId="77777777" w:rsidR="00826895" w:rsidRPr="00FC0FDA" w:rsidRDefault="00826895" w:rsidP="00826895">
            <w:pPr>
              <w:jc w:val="center"/>
              <w:rPr>
                <w:rFonts w:ascii="Times New Roman" w:hAnsi="Times New Roman" w:cs="Times New Roman"/>
                <w:lang w:val="en-US"/>
              </w:rPr>
            </w:pPr>
          </w:p>
        </w:tc>
        <w:tc>
          <w:tcPr>
            <w:tcW w:w="1349" w:type="dxa"/>
            <w:gridSpan w:val="2"/>
            <w:vAlign w:val="center"/>
          </w:tcPr>
          <w:p w14:paraId="3B8C0D9C"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Phone</w:t>
            </w:r>
          </w:p>
        </w:tc>
        <w:tc>
          <w:tcPr>
            <w:tcW w:w="940" w:type="dxa"/>
            <w:gridSpan w:val="3"/>
            <w:vAlign w:val="center"/>
          </w:tcPr>
          <w:p w14:paraId="06F2E5F4" w14:textId="35193E52"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vAlign w:val="center"/>
          </w:tcPr>
          <w:p w14:paraId="2F6C71AC"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ull</w:t>
            </w:r>
          </w:p>
        </w:tc>
        <w:tc>
          <w:tcPr>
            <w:tcW w:w="716" w:type="dxa"/>
            <w:vAlign w:val="center"/>
          </w:tcPr>
          <w:p w14:paraId="6E519784"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12</w:t>
            </w:r>
          </w:p>
        </w:tc>
        <w:tc>
          <w:tcPr>
            <w:tcW w:w="921" w:type="dxa"/>
            <w:vMerge/>
            <w:vAlign w:val="center"/>
          </w:tcPr>
          <w:p w14:paraId="4B2EA075" w14:textId="77777777" w:rsidR="00826895" w:rsidRPr="00FC0FDA" w:rsidRDefault="00826895" w:rsidP="00826895">
            <w:pPr>
              <w:jc w:val="center"/>
              <w:rPr>
                <w:rFonts w:ascii="Times New Roman" w:hAnsi="Times New Roman" w:cs="Times New Roman"/>
              </w:rPr>
            </w:pPr>
          </w:p>
        </w:tc>
        <w:tc>
          <w:tcPr>
            <w:tcW w:w="1565" w:type="dxa"/>
            <w:vMerge/>
            <w:vAlign w:val="center"/>
          </w:tcPr>
          <w:p w14:paraId="56CE8BEF" w14:textId="77777777" w:rsidR="00826895" w:rsidRPr="00FC0FDA" w:rsidRDefault="00826895" w:rsidP="00826895">
            <w:pPr>
              <w:jc w:val="both"/>
              <w:rPr>
                <w:rFonts w:ascii="Times New Roman" w:hAnsi="Times New Roman" w:cs="Times New Roman"/>
              </w:rPr>
            </w:pPr>
          </w:p>
        </w:tc>
      </w:tr>
      <w:tr w:rsidR="00826895" w:rsidRPr="00FC0FDA" w14:paraId="62FFA9A9" w14:textId="77777777" w:rsidTr="00F11323">
        <w:trPr>
          <w:trHeight w:val="340"/>
        </w:trPr>
        <w:tc>
          <w:tcPr>
            <w:tcW w:w="1431" w:type="dxa"/>
            <w:vMerge/>
            <w:vAlign w:val="center"/>
          </w:tcPr>
          <w:p w14:paraId="0F10CDFA" w14:textId="77777777" w:rsidR="00826895" w:rsidRPr="00FC0FDA" w:rsidRDefault="00826895" w:rsidP="00826895">
            <w:pPr>
              <w:jc w:val="both"/>
              <w:rPr>
                <w:rFonts w:ascii="Times New Roman" w:hAnsi="Times New Roman" w:cs="Times New Roman"/>
                <w:lang w:val="en-US"/>
              </w:rPr>
            </w:pPr>
          </w:p>
        </w:tc>
        <w:tc>
          <w:tcPr>
            <w:tcW w:w="1049" w:type="dxa"/>
            <w:vMerge/>
            <w:vAlign w:val="center"/>
          </w:tcPr>
          <w:p w14:paraId="12BAA147" w14:textId="77777777" w:rsidR="00826895" w:rsidRPr="00FC0FDA" w:rsidRDefault="00826895" w:rsidP="00826895">
            <w:pPr>
              <w:jc w:val="center"/>
              <w:rPr>
                <w:rFonts w:ascii="Times New Roman" w:hAnsi="Times New Roman" w:cs="Times New Roman"/>
                <w:lang w:val="en-US"/>
              </w:rPr>
            </w:pPr>
          </w:p>
        </w:tc>
        <w:tc>
          <w:tcPr>
            <w:tcW w:w="1349" w:type="dxa"/>
            <w:gridSpan w:val="2"/>
            <w:tcBorders>
              <w:bottom w:val="single" w:sz="4" w:space="0" w:color="auto"/>
            </w:tcBorders>
            <w:vAlign w:val="center"/>
          </w:tcPr>
          <w:p w14:paraId="1CC9CFC7"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Email</w:t>
            </w:r>
          </w:p>
        </w:tc>
        <w:tc>
          <w:tcPr>
            <w:tcW w:w="940" w:type="dxa"/>
            <w:gridSpan w:val="3"/>
            <w:tcBorders>
              <w:bottom w:val="single" w:sz="4" w:space="0" w:color="auto"/>
            </w:tcBorders>
            <w:vAlign w:val="center"/>
          </w:tcPr>
          <w:p w14:paraId="0534B480" w14:textId="431082AC" w:rsidR="00826895" w:rsidRPr="00FC0FDA" w:rsidRDefault="00826895" w:rsidP="00220C09">
            <w:pPr>
              <w:jc w:val="both"/>
              <w:rPr>
                <w:rFonts w:ascii="Times New Roman" w:hAnsi="Times New Roman" w:cs="Times New Roman"/>
                <w:lang w:val="en-US"/>
              </w:rPr>
            </w:pPr>
            <w:r>
              <w:rPr>
                <w:rFonts w:ascii="Times New Roman" w:hAnsi="Times New Roman" w:cs="Times New Roman"/>
                <w:lang w:val="en-US"/>
              </w:rPr>
              <w:t>Private</w:t>
            </w:r>
          </w:p>
        </w:tc>
        <w:tc>
          <w:tcPr>
            <w:tcW w:w="806" w:type="dxa"/>
            <w:gridSpan w:val="3"/>
            <w:tcBorders>
              <w:bottom w:val="single" w:sz="4" w:space="0" w:color="auto"/>
            </w:tcBorders>
            <w:vAlign w:val="center"/>
          </w:tcPr>
          <w:p w14:paraId="51FD569C"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Null</w:t>
            </w:r>
          </w:p>
        </w:tc>
        <w:tc>
          <w:tcPr>
            <w:tcW w:w="716" w:type="dxa"/>
            <w:tcBorders>
              <w:bottom w:val="single" w:sz="4" w:space="0" w:color="auto"/>
            </w:tcBorders>
            <w:vAlign w:val="center"/>
          </w:tcPr>
          <w:p w14:paraId="7EF07CC7" w14:textId="77777777" w:rsidR="00826895" w:rsidRPr="00FC0FDA" w:rsidRDefault="00826895" w:rsidP="00220C09">
            <w:pPr>
              <w:jc w:val="both"/>
              <w:rPr>
                <w:rFonts w:ascii="Times New Roman" w:hAnsi="Times New Roman" w:cs="Times New Roman"/>
                <w:lang w:val="en-US"/>
              </w:rPr>
            </w:pPr>
            <w:r w:rsidRPr="00FC0FDA">
              <w:rPr>
                <w:rFonts w:ascii="Times New Roman" w:hAnsi="Times New Roman" w:cs="Times New Roman"/>
                <w:lang w:val="en-US"/>
              </w:rPr>
              <w:t>50</w:t>
            </w:r>
          </w:p>
        </w:tc>
        <w:tc>
          <w:tcPr>
            <w:tcW w:w="921" w:type="dxa"/>
            <w:vMerge/>
            <w:vAlign w:val="center"/>
          </w:tcPr>
          <w:p w14:paraId="6AEFE3E3" w14:textId="77777777" w:rsidR="00826895" w:rsidRPr="00FC0FDA" w:rsidRDefault="00826895" w:rsidP="00826895">
            <w:pPr>
              <w:jc w:val="center"/>
              <w:rPr>
                <w:rFonts w:ascii="Times New Roman" w:hAnsi="Times New Roman" w:cs="Times New Roman"/>
              </w:rPr>
            </w:pPr>
          </w:p>
        </w:tc>
        <w:tc>
          <w:tcPr>
            <w:tcW w:w="1565" w:type="dxa"/>
            <w:vMerge/>
            <w:vAlign w:val="center"/>
          </w:tcPr>
          <w:p w14:paraId="10067693" w14:textId="77777777" w:rsidR="00826895" w:rsidRPr="00FC0FDA" w:rsidRDefault="00826895" w:rsidP="00826895">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7AF04EFD" w:rsidR="00647780" w:rsidRDefault="00647780" w:rsidP="00FC7C1F">
      <w:pPr>
        <w:pStyle w:val="Heading3"/>
        <w:rPr>
          <w:szCs w:val="26"/>
        </w:rPr>
      </w:pPr>
      <w:r>
        <w:rPr>
          <w:szCs w:val="26"/>
        </w:rPr>
        <w:t>3.2.</w:t>
      </w:r>
      <w:r w:rsidR="00455D43">
        <w:rPr>
          <w:szCs w:val="26"/>
        </w:rPr>
        <w:t>10</w:t>
      </w:r>
      <w:r>
        <w:rPr>
          <w:szCs w:val="26"/>
        </w:rPr>
        <w:t xml:space="preserve"> Lớp </w:t>
      </w:r>
      <w:r w:rsidR="008D48AF">
        <w:rPr>
          <w:szCs w:val="26"/>
        </w:rPr>
        <w:t>LoaiSach</w:t>
      </w:r>
    </w:p>
    <w:p w14:paraId="3A92AB93" w14:textId="77777777" w:rsidR="00647780" w:rsidRDefault="00647780" w:rsidP="00647780">
      <w:pPr>
        <w:rPr>
          <w:rFonts w:ascii="Times New Roman" w:hAnsi="Times New Roman" w:cs="Times New Roman"/>
          <w:sz w:val="26"/>
          <w:szCs w:val="26"/>
          <w:lang w:val="en-US"/>
        </w:rPr>
      </w:pPr>
    </w:p>
    <w:p w14:paraId="27CD0723" w14:textId="4310A7FD" w:rsidR="00647780" w:rsidRDefault="00647780" w:rsidP="00432FF0">
      <w:pPr>
        <w:pStyle w:val="Heading4"/>
        <w:rPr>
          <w:szCs w:val="26"/>
        </w:rPr>
      </w:pPr>
      <w:r>
        <w:rPr>
          <w:szCs w:val="26"/>
        </w:rPr>
        <w:t>3.2.</w:t>
      </w:r>
      <w:r w:rsidR="00455D43">
        <w:rPr>
          <w:szCs w:val="26"/>
        </w:rPr>
        <w:t>10</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CA0388" w:rsidRPr="00FC0FDA" w14:paraId="0C2723B0" w14:textId="77777777" w:rsidTr="001F6E05">
        <w:trPr>
          <w:trHeight w:val="567"/>
          <w:tblHeader/>
          <w:jc w:val="center"/>
        </w:trPr>
        <w:tc>
          <w:tcPr>
            <w:tcW w:w="2005" w:type="dxa"/>
            <w:vAlign w:val="center"/>
          </w:tcPr>
          <w:p w14:paraId="0EED6595"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445EB90E"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0EE2335"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4AC968EB"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BCACFD9"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1E9479EC"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41160E27"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0629C996" w14:textId="77777777" w:rsidR="00CA0388" w:rsidRPr="00FC0FDA" w:rsidRDefault="00CA0388" w:rsidP="00D84D66">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1F6E05">
        <w:trPr>
          <w:trHeight w:val="567"/>
          <w:jc w:val="center"/>
        </w:trPr>
        <w:tc>
          <w:tcPr>
            <w:tcW w:w="2005" w:type="dxa"/>
            <w:vAlign w:val="center"/>
          </w:tcPr>
          <w:p w14:paraId="502847E6" w14:textId="3E0E6FF3" w:rsidR="00CA0388" w:rsidRPr="00FC0FDA" w:rsidRDefault="00CA0388"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929" w:type="dxa"/>
            <w:vAlign w:val="center"/>
          </w:tcPr>
          <w:p w14:paraId="345B1115" w14:textId="073971B4" w:rsidR="00CA0388" w:rsidRPr="00FC0FDA" w:rsidRDefault="00A966E9" w:rsidP="00D84D66">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1082" w:type="dxa"/>
            <w:vAlign w:val="center"/>
          </w:tcPr>
          <w:p w14:paraId="24AB13E5" w14:textId="77777777" w:rsidR="00CA0388" w:rsidRPr="00FC0FDA" w:rsidRDefault="00CA0388" w:rsidP="00D84D66">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5226F3AF"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3B5F62F5"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564176F" w14:textId="77777777" w:rsidR="00CA0388" w:rsidRPr="00FC0FDA" w:rsidRDefault="00CA0388" w:rsidP="00D84D66">
            <w:pPr>
              <w:jc w:val="both"/>
              <w:rPr>
                <w:rFonts w:ascii="Times New Roman" w:hAnsi="Times New Roman" w:cs="Times New Roman"/>
                <w:lang w:val="en-US"/>
              </w:rPr>
            </w:pPr>
          </w:p>
        </w:tc>
        <w:tc>
          <w:tcPr>
            <w:tcW w:w="927" w:type="dxa"/>
            <w:vAlign w:val="center"/>
          </w:tcPr>
          <w:p w14:paraId="7BE3F3A2" w14:textId="77777777" w:rsidR="00CA0388" w:rsidRPr="00FC0FDA" w:rsidRDefault="00CA0388" w:rsidP="00D84D66">
            <w:pPr>
              <w:jc w:val="both"/>
              <w:rPr>
                <w:rFonts w:ascii="Times New Roman" w:hAnsi="Times New Roman" w:cs="Times New Roman"/>
                <w:lang w:val="en-US"/>
              </w:rPr>
            </w:pPr>
          </w:p>
        </w:tc>
        <w:tc>
          <w:tcPr>
            <w:tcW w:w="1540" w:type="dxa"/>
            <w:vAlign w:val="center"/>
          </w:tcPr>
          <w:p w14:paraId="730686C8" w14:textId="429C3F9F"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1F6E05">
        <w:trPr>
          <w:trHeight w:val="567"/>
          <w:jc w:val="center"/>
        </w:trPr>
        <w:tc>
          <w:tcPr>
            <w:tcW w:w="2005" w:type="dxa"/>
            <w:vAlign w:val="center"/>
          </w:tcPr>
          <w:p w14:paraId="76A40C49"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929" w:type="dxa"/>
            <w:vAlign w:val="center"/>
          </w:tcPr>
          <w:p w14:paraId="0E7841DC" w14:textId="3E86D841" w:rsidR="00CA0388" w:rsidRPr="00FC0FDA"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368359C8"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681824B9"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0145A999" w14:textId="77777777"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88804A2" w14:textId="77777777" w:rsidR="00CA0388" w:rsidRPr="00FC0FDA" w:rsidRDefault="00CA0388" w:rsidP="00D84D66">
            <w:pPr>
              <w:jc w:val="both"/>
              <w:rPr>
                <w:rFonts w:ascii="Times New Roman" w:hAnsi="Times New Roman" w:cs="Times New Roman"/>
                <w:lang w:val="en-US"/>
              </w:rPr>
            </w:pPr>
          </w:p>
        </w:tc>
        <w:tc>
          <w:tcPr>
            <w:tcW w:w="927" w:type="dxa"/>
            <w:vAlign w:val="center"/>
          </w:tcPr>
          <w:p w14:paraId="4526A194" w14:textId="77777777" w:rsidR="00CA0388" w:rsidRPr="00FC0FDA" w:rsidRDefault="00CA0388" w:rsidP="00D84D66">
            <w:pPr>
              <w:jc w:val="both"/>
              <w:rPr>
                <w:rFonts w:ascii="Times New Roman" w:hAnsi="Times New Roman" w:cs="Times New Roman"/>
                <w:lang w:val="en-US"/>
              </w:rPr>
            </w:pPr>
          </w:p>
        </w:tc>
        <w:tc>
          <w:tcPr>
            <w:tcW w:w="1540" w:type="dxa"/>
            <w:vAlign w:val="center"/>
          </w:tcPr>
          <w:p w14:paraId="76119131" w14:textId="7F419060" w:rsidR="00CA0388" w:rsidRPr="00FC0FDA" w:rsidRDefault="00CA0388" w:rsidP="00D84D66">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76AD586" w:rsidR="00647780" w:rsidRDefault="00647780" w:rsidP="00432FF0">
      <w:pPr>
        <w:pStyle w:val="Heading4"/>
        <w:rPr>
          <w:szCs w:val="26"/>
        </w:rPr>
      </w:pPr>
      <w:r>
        <w:rPr>
          <w:szCs w:val="26"/>
        </w:rPr>
        <w:t>3.2.</w:t>
      </w:r>
      <w:r w:rsidR="00455D43">
        <w:rPr>
          <w:szCs w:val="26"/>
        </w:rPr>
        <w:t>10</w:t>
      </w:r>
      <w:r>
        <w:rPr>
          <w:szCs w:val="26"/>
        </w:rPr>
        <w:t>.2 Bảng mô tả phương thức</w:t>
      </w:r>
    </w:p>
    <w:tbl>
      <w:tblPr>
        <w:tblStyle w:val="TableGrid"/>
        <w:tblW w:w="5000" w:type="pct"/>
        <w:tblLayout w:type="fixed"/>
        <w:tblLook w:val="04A0" w:firstRow="1" w:lastRow="0" w:firstColumn="1" w:lastColumn="0" w:noHBand="0" w:noVBand="1"/>
      </w:tblPr>
      <w:tblGrid>
        <w:gridCol w:w="1426"/>
        <w:gridCol w:w="1049"/>
        <w:gridCol w:w="1333"/>
        <w:gridCol w:w="13"/>
        <w:gridCol w:w="879"/>
        <w:gridCol w:w="62"/>
        <w:gridCol w:w="737"/>
        <w:gridCol w:w="71"/>
        <w:gridCol w:w="725"/>
        <w:gridCol w:w="922"/>
        <w:gridCol w:w="1560"/>
      </w:tblGrid>
      <w:tr w:rsidR="004E79B3" w:rsidRPr="00FC0FDA" w14:paraId="6C996397" w14:textId="77777777" w:rsidTr="00D84D66">
        <w:trPr>
          <w:trHeight w:val="1253"/>
        </w:trPr>
        <w:tc>
          <w:tcPr>
            <w:tcW w:w="1564" w:type="dxa"/>
            <w:vAlign w:val="center"/>
          </w:tcPr>
          <w:p w14:paraId="53E2C101"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Tên phương thức</w:t>
            </w:r>
          </w:p>
        </w:tc>
        <w:tc>
          <w:tcPr>
            <w:tcW w:w="1144" w:type="dxa"/>
            <w:vAlign w:val="center"/>
          </w:tcPr>
          <w:p w14:paraId="3D131868"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iểu truy cập</w:t>
            </w:r>
          </w:p>
        </w:tc>
        <w:tc>
          <w:tcPr>
            <w:tcW w:w="1461" w:type="dxa"/>
            <w:vAlign w:val="center"/>
          </w:tcPr>
          <w:p w14:paraId="209C2DD7"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Danh sách tên các tham số</w:t>
            </w:r>
          </w:p>
        </w:tc>
        <w:tc>
          <w:tcPr>
            <w:tcW w:w="968" w:type="dxa"/>
            <w:gridSpan w:val="2"/>
            <w:vAlign w:val="center"/>
          </w:tcPr>
          <w:p w14:paraId="229765B4"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iểu dữ liệu tham số</w:t>
            </w:r>
          </w:p>
        </w:tc>
        <w:tc>
          <w:tcPr>
            <w:tcW w:w="862" w:type="dxa"/>
            <w:gridSpan w:val="2"/>
            <w:vAlign w:val="center"/>
          </w:tcPr>
          <w:p w14:paraId="252560A4"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Giá trị mặc nhiên</w:t>
            </w:r>
          </w:p>
        </w:tc>
        <w:tc>
          <w:tcPr>
            <w:tcW w:w="861" w:type="dxa"/>
            <w:gridSpan w:val="2"/>
            <w:vAlign w:val="center"/>
          </w:tcPr>
          <w:p w14:paraId="25F93A8A"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ích thước</w:t>
            </w:r>
          </w:p>
        </w:tc>
        <w:tc>
          <w:tcPr>
            <w:tcW w:w="1002" w:type="dxa"/>
            <w:vAlign w:val="center"/>
          </w:tcPr>
          <w:p w14:paraId="65477422"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714" w:type="dxa"/>
            <w:vAlign w:val="center"/>
          </w:tcPr>
          <w:p w14:paraId="013F1871"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D84D66">
        <w:trPr>
          <w:trHeight w:val="499"/>
        </w:trPr>
        <w:tc>
          <w:tcPr>
            <w:tcW w:w="1564" w:type="dxa"/>
            <w:vMerge w:val="restart"/>
            <w:vAlign w:val="center"/>
          </w:tcPr>
          <w:p w14:paraId="538E8F11" w14:textId="77777777"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1144" w:type="dxa"/>
            <w:vMerge w:val="restart"/>
            <w:vAlign w:val="center"/>
          </w:tcPr>
          <w:p w14:paraId="1F136442"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rPr>
              <w:t>Public</w:t>
            </w:r>
          </w:p>
        </w:tc>
        <w:tc>
          <w:tcPr>
            <w:tcW w:w="4152" w:type="dxa"/>
            <w:gridSpan w:val="7"/>
            <w:vAlign w:val="center"/>
          </w:tcPr>
          <w:p w14:paraId="45F9ECBA"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Có 2 tham số</w:t>
            </w:r>
          </w:p>
        </w:tc>
        <w:tc>
          <w:tcPr>
            <w:tcW w:w="1002" w:type="dxa"/>
            <w:vMerge w:val="restart"/>
            <w:vAlign w:val="center"/>
          </w:tcPr>
          <w:p w14:paraId="1FFB709E"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rPr>
              <w:t>String</w:t>
            </w:r>
          </w:p>
        </w:tc>
        <w:tc>
          <w:tcPr>
            <w:tcW w:w="1714" w:type="dxa"/>
            <w:vMerge w:val="restart"/>
            <w:vAlign w:val="center"/>
          </w:tcPr>
          <w:p w14:paraId="0C1C1719" w14:textId="53495842"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D84D66">
            <w:pPr>
              <w:jc w:val="both"/>
              <w:rPr>
                <w:rFonts w:ascii="Times New Roman" w:hAnsi="Times New Roman" w:cs="Times New Roman"/>
                <w:lang w:val="en-US"/>
              </w:rPr>
            </w:pPr>
          </w:p>
        </w:tc>
      </w:tr>
      <w:tr w:rsidR="004E79B3" w:rsidRPr="00FC0FDA" w14:paraId="5AEC31F2" w14:textId="77777777" w:rsidTr="00D84D66">
        <w:trPr>
          <w:trHeight w:val="530"/>
        </w:trPr>
        <w:tc>
          <w:tcPr>
            <w:tcW w:w="1564" w:type="dxa"/>
            <w:vMerge/>
            <w:vAlign w:val="center"/>
          </w:tcPr>
          <w:p w14:paraId="7A4690CD" w14:textId="77777777" w:rsidR="004E79B3" w:rsidRPr="00FC0FDA" w:rsidRDefault="004E79B3" w:rsidP="00D84D66">
            <w:pPr>
              <w:jc w:val="both"/>
              <w:rPr>
                <w:rFonts w:ascii="Times New Roman" w:hAnsi="Times New Roman" w:cs="Times New Roman"/>
                <w:lang w:val="en-US"/>
              </w:rPr>
            </w:pPr>
          </w:p>
        </w:tc>
        <w:tc>
          <w:tcPr>
            <w:tcW w:w="1144" w:type="dxa"/>
            <w:vMerge/>
            <w:vAlign w:val="center"/>
          </w:tcPr>
          <w:p w14:paraId="002E0934" w14:textId="77777777" w:rsidR="004E79B3" w:rsidRPr="00FC0FDA" w:rsidRDefault="004E79B3" w:rsidP="00D84D66">
            <w:pPr>
              <w:jc w:val="center"/>
              <w:rPr>
                <w:rFonts w:ascii="Times New Roman" w:hAnsi="Times New Roman" w:cs="Times New Roman"/>
              </w:rPr>
            </w:pPr>
          </w:p>
        </w:tc>
        <w:tc>
          <w:tcPr>
            <w:tcW w:w="1461" w:type="dxa"/>
            <w:vAlign w:val="center"/>
          </w:tcPr>
          <w:p w14:paraId="0123C5C5"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LoaiSachID</w:t>
            </w:r>
          </w:p>
        </w:tc>
        <w:tc>
          <w:tcPr>
            <w:tcW w:w="968" w:type="dxa"/>
            <w:gridSpan w:val="2"/>
            <w:vAlign w:val="center"/>
          </w:tcPr>
          <w:p w14:paraId="5466BAAF"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862" w:type="dxa"/>
            <w:gridSpan w:val="2"/>
            <w:vAlign w:val="center"/>
          </w:tcPr>
          <w:p w14:paraId="0414A28F"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861" w:type="dxa"/>
            <w:gridSpan w:val="2"/>
            <w:vAlign w:val="center"/>
          </w:tcPr>
          <w:p w14:paraId="26ACEB9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8</w:t>
            </w:r>
          </w:p>
        </w:tc>
        <w:tc>
          <w:tcPr>
            <w:tcW w:w="1002" w:type="dxa"/>
            <w:vMerge/>
            <w:vAlign w:val="center"/>
          </w:tcPr>
          <w:p w14:paraId="52D7D18E" w14:textId="77777777" w:rsidR="004E79B3" w:rsidRPr="00FC0FDA" w:rsidRDefault="004E79B3" w:rsidP="00D84D66">
            <w:pPr>
              <w:jc w:val="center"/>
              <w:rPr>
                <w:rFonts w:ascii="Times New Roman" w:hAnsi="Times New Roman" w:cs="Times New Roman"/>
              </w:rPr>
            </w:pPr>
          </w:p>
        </w:tc>
        <w:tc>
          <w:tcPr>
            <w:tcW w:w="1714" w:type="dxa"/>
            <w:vMerge/>
            <w:vAlign w:val="center"/>
          </w:tcPr>
          <w:p w14:paraId="3C8F2787" w14:textId="77777777" w:rsidR="004E79B3" w:rsidRPr="00FC0FDA" w:rsidRDefault="004E79B3" w:rsidP="00D84D66">
            <w:pPr>
              <w:jc w:val="both"/>
              <w:rPr>
                <w:rFonts w:ascii="Times New Roman" w:hAnsi="Times New Roman" w:cs="Times New Roman"/>
                <w:lang w:val="en-US"/>
              </w:rPr>
            </w:pPr>
          </w:p>
        </w:tc>
      </w:tr>
      <w:tr w:rsidR="004E79B3" w:rsidRPr="00FC0FDA" w14:paraId="45EB259A" w14:textId="77777777" w:rsidTr="00D84D66">
        <w:trPr>
          <w:trHeight w:val="521"/>
        </w:trPr>
        <w:tc>
          <w:tcPr>
            <w:tcW w:w="1564" w:type="dxa"/>
            <w:vMerge/>
            <w:vAlign w:val="center"/>
          </w:tcPr>
          <w:p w14:paraId="3244EAD4" w14:textId="77777777" w:rsidR="004E79B3" w:rsidRPr="00FC0FDA" w:rsidRDefault="004E79B3" w:rsidP="00D84D66">
            <w:pPr>
              <w:jc w:val="both"/>
              <w:rPr>
                <w:rFonts w:ascii="Times New Roman" w:hAnsi="Times New Roman" w:cs="Times New Roman"/>
                <w:lang w:val="en-US"/>
              </w:rPr>
            </w:pPr>
          </w:p>
        </w:tc>
        <w:tc>
          <w:tcPr>
            <w:tcW w:w="1144" w:type="dxa"/>
            <w:vMerge/>
            <w:vAlign w:val="center"/>
          </w:tcPr>
          <w:p w14:paraId="18F19FA9" w14:textId="77777777" w:rsidR="004E79B3" w:rsidRPr="00FC0FDA" w:rsidRDefault="004E79B3" w:rsidP="00D84D66">
            <w:pPr>
              <w:jc w:val="center"/>
              <w:rPr>
                <w:rFonts w:ascii="Times New Roman" w:hAnsi="Times New Roman" w:cs="Times New Roman"/>
              </w:rPr>
            </w:pPr>
          </w:p>
        </w:tc>
        <w:tc>
          <w:tcPr>
            <w:tcW w:w="1461" w:type="dxa"/>
            <w:vAlign w:val="center"/>
          </w:tcPr>
          <w:p w14:paraId="0886C54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968" w:type="dxa"/>
            <w:gridSpan w:val="2"/>
            <w:vAlign w:val="center"/>
          </w:tcPr>
          <w:p w14:paraId="354BE993"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862" w:type="dxa"/>
            <w:gridSpan w:val="2"/>
            <w:vAlign w:val="center"/>
          </w:tcPr>
          <w:p w14:paraId="3C4C74A2"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861" w:type="dxa"/>
            <w:gridSpan w:val="2"/>
            <w:vAlign w:val="center"/>
          </w:tcPr>
          <w:p w14:paraId="5C234896"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50</w:t>
            </w:r>
          </w:p>
        </w:tc>
        <w:tc>
          <w:tcPr>
            <w:tcW w:w="1002" w:type="dxa"/>
            <w:vMerge/>
            <w:vAlign w:val="center"/>
          </w:tcPr>
          <w:p w14:paraId="50A4853F" w14:textId="77777777" w:rsidR="004E79B3" w:rsidRPr="00FC0FDA" w:rsidRDefault="004E79B3" w:rsidP="00D84D66">
            <w:pPr>
              <w:jc w:val="center"/>
              <w:rPr>
                <w:rFonts w:ascii="Times New Roman" w:hAnsi="Times New Roman" w:cs="Times New Roman"/>
              </w:rPr>
            </w:pPr>
          </w:p>
        </w:tc>
        <w:tc>
          <w:tcPr>
            <w:tcW w:w="1714" w:type="dxa"/>
            <w:vMerge/>
            <w:vAlign w:val="center"/>
          </w:tcPr>
          <w:p w14:paraId="5298AB29" w14:textId="77777777" w:rsidR="004E79B3" w:rsidRPr="00FC0FDA" w:rsidRDefault="004E79B3" w:rsidP="00D84D66">
            <w:pPr>
              <w:jc w:val="both"/>
              <w:rPr>
                <w:rFonts w:ascii="Times New Roman" w:hAnsi="Times New Roman" w:cs="Times New Roman"/>
                <w:lang w:val="en-US"/>
              </w:rPr>
            </w:pPr>
          </w:p>
        </w:tc>
      </w:tr>
      <w:tr w:rsidR="004E79B3" w:rsidRPr="00FC0FDA" w14:paraId="67D48EC0" w14:textId="77777777" w:rsidTr="00D84D66">
        <w:trPr>
          <w:trHeight w:val="903"/>
        </w:trPr>
        <w:tc>
          <w:tcPr>
            <w:tcW w:w="1564" w:type="dxa"/>
            <w:vAlign w:val="center"/>
          </w:tcPr>
          <w:p w14:paraId="690E5963" w14:textId="77777777"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layTenLoaiSach</w:t>
            </w:r>
          </w:p>
          <w:p w14:paraId="66882000" w14:textId="77777777" w:rsidR="004E79B3" w:rsidRPr="00FC0FDA" w:rsidRDefault="004E79B3" w:rsidP="00D84D66">
            <w:pPr>
              <w:jc w:val="both"/>
              <w:rPr>
                <w:rFonts w:ascii="Times New Roman" w:hAnsi="Times New Roman" w:cs="Times New Roman"/>
                <w:lang w:val="en-US"/>
              </w:rPr>
            </w:pPr>
          </w:p>
        </w:tc>
        <w:tc>
          <w:tcPr>
            <w:tcW w:w="1144" w:type="dxa"/>
            <w:vAlign w:val="center"/>
          </w:tcPr>
          <w:p w14:paraId="0F409591" w14:textId="77777777" w:rsidR="004E79B3" w:rsidRPr="00FC0FDA" w:rsidRDefault="004E79B3" w:rsidP="00D84D66">
            <w:pPr>
              <w:jc w:val="center"/>
              <w:rPr>
                <w:rFonts w:ascii="Times New Roman" w:hAnsi="Times New Roman" w:cs="Times New Roman"/>
              </w:rPr>
            </w:pPr>
            <w:r w:rsidRPr="00FC0FDA">
              <w:rPr>
                <w:rFonts w:ascii="Times New Roman" w:hAnsi="Times New Roman" w:cs="Times New Roman"/>
              </w:rPr>
              <w:t>Public</w:t>
            </w:r>
          </w:p>
        </w:tc>
        <w:tc>
          <w:tcPr>
            <w:tcW w:w="4152" w:type="dxa"/>
            <w:gridSpan w:val="7"/>
            <w:vAlign w:val="center"/>
          </w:tcPr>
          <w:p w14:paraId="3BB68EED"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Không có tham số</w:t>
            </w:r>
          </w:p>
        </w:tc>
        <w:tc>
          <w:tcPr>
            <w:tcW w:w="1002" w:type="dxa"/>
            <w:vAlign w:val="center"/>
          </w:tcPr>
          <w:p w14:paraId="6595FD3A"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Boolean</w:t>
            </w:r>
          </w:p>
        </w:tc>
        <w:tc>
          <w:tcPr>
            <w:tcW w:w="1714" w:type="dxa"/>
            <w:vAlign w:val="center"/>
          </w:tcPr>
          <w:p w14:paraId="46207FD3" w14:textId="35EC2639"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Lấy tên loại sách</w:t>
            </w:r>
            <w:r w:rsidR="00E47452">
              <w:rPr>
                <w:rFonts w:ascii="Times New Roman" w:hAnsi="Times New Roman" w:cs="Times New Roman"/>
                <w:lang w:val="en-US"/>
              </w:rPr>
              <w:t>.</w:t>
            </w:r>
          </w:p>
        </w:tc>
      </w:tr>
      <w:tr w:rsidR="004E79B3" w:rsidRPr="00FC0FDA" w14:paraId="029AFD4C" w14:textId="77777777" w:rsidTr="00D84D66">
        <w:trPr>
          <w:trHeight w:val="365"/>
        </w:trPr>
        <w:tc>
          <w:tcPr>
            <w:tcW w:w="1564" w:type="dxa"/>
            <w:vMerge w:val="restart"/>
            <w:vAlign w:val="center"/>
          </w:tcPr>
          <w:p w14:paraId="6075586E" w14:textId="77777777"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1144" w:type="dxa"/>
            <w:vMerge w:val="restart"/>
            <w:vAlign w:val="center"/>
          </w:tcPr>
          <w:p w14:paraId="10CE5765"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Public</w:t>
            </w:r>
          </w:p>
        </w:tc>
        <w:tc>
          <w:tcPr>
            <w:tcW w:w="4152" w:type="dxa"/>
            <w:gridSpan w:val="7"/>
            <w:vAlign w:val="center"/>
          </w:tcPr>
          <w:p w14:paraId="56FB7297"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Có 2 tham số</w:t>
            </w:r>
          </w:p>
        </w:tc>
        <w:tc>
          <w:tcPr>
            <w:tcW w:w="1002" w:type="dxa"/>
            <w:vMerge w:val="restart"/>
            <w:vAlign w:val="center"/>
          </w:tcPr>
          <w:p w14:paraId="0767EDD7"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Boolean</w:t>
            </w:r>
          </w:p>
        </w:tc>
        <w:tc>
          <w:tcPr>
            <w:tcW w:w="1714" w:type="dxa"/>
            <w:vMerge w:val="restart"/>
            <w:vAlign w:val="center"/>
          </w:tcPr>
          <w:p w14:paraId="391C028F" w14:textId="3F8324C2"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E47452">
              <w:rPr>
                <w:rFonts w:ascii="Times New Roman" w:hAnsi="Times New Roman" w:cs="Times New Roman"/>
                <w:lang w:val="en-US"/>
              </w:rPr>
              <w:t>.</w:t>
            </w:r>
          </w:p>
        </w:tc>
      </w:tr>
      <w:tr w:rsidR="004E79B3" w:rsidRPr="00FC0FDA" w14:paraId="146AA735" w14:textId="77777777" w:rsidTr="00D84D66">
        <w:trPr>
          <w:trHeight w:val="477"/>
        </w:trPr>
        <w:tc>
          <w:tcPr>
            <w:tcW w:w="1564" w:type="dxa"/>
            <w:vMerge/>
            <w:vAlign w:val="center"/>
          </w:tcPr>
          <w:p w14:paraId="0EF3FBD1" w14:textId="77777777" w:rsidR="004E79B3" w:rsidRPr="00FC0FDA" w:rsidRDefault="004E79B3" w:rsidP="00D84D66">
            <w:pPr>
              <w:jc w:val="both"/>
              <w:rPr>
                <w:rFonts w:ascii="Times New Roman" w:hAnsi="Times New Roman" w:cs="Times New Roman"/>
                <w:lang w:val="en-US"/>
              </w:rPr>
            </w:pPr>
          </w:p>
        </w:tc>
        <w:tc>
          <w:tcPr>
            <w:tcW w:w="1144" w:type="dxa"/>
            <w:vMerge/>
            <w:vAlign w:val="center"/>
          </w:tcPr>
          <w:p w14:paraId="4110450A" w14:textId="77777777" w:rsidR="004E79B3" w:rsidRPr="00FC0FDA" w:rsidRDefault="004E79B3" w:rsidP="00D84D66">
            <w:pPr>
              <w:jc w:val="center"/>
              <w:rPr>
                <w:rFonts w:ascii="Times New Roman" w:hAnsi="Times New Roman" w:cs="Times New Roman"/>
                <w:lang w:val="en-US"/>
              </w:rPr>
            </w:pPr>
          </w:p>
        </w:tc>
        <w:tc>
          <w:tcPr>
            <w:tcW w:w="1474" w:type="dxa"/>
            <w:gridSpan w:val="2"/>
            <w:vAlign w:val="center"/>
          </w:tcPr>
          <w:p w14:paraId="28355F62" w14:textId="2DEB4E20"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LoaiSachI</w:t>
            </w:r>
            <w:r w:rsidR="00D07E92">
              <w:rPr>
                <w:rFonts w:ascii="Times New Roman" w:hAnsi="Times New Roman" w:cs="Times New Roman"/>
                <w:lang w:val="en-US"/>
              </w:rPr>
              <w:t>D</w:t>
            </w:r>
          </w:p>
        </w:tc>
        <w:tc>
          <w:tcPr>
            <w:tcW w:w="1021" w:type="dxa"/>
            <w:gridSpan w:val="2"/>
            <w:vAlign w:val="center"/>
          </w:tcPr>
          <w:p w14:paraId="229908C5"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875" w:type="dxa"/>
            <w:gridSpan w:val="2"/>
            <w:vAlign w:val="center"/>
          </w:tcPr>
          <w:p w14:paraId="63F2430F"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600379F4"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8</w:t>
            </w:r>
          </w:p>
        </w:tc>
        <w:tc>
          <w:tcPr>
            <w:tcW w:w="1002" w:type="dxa"/>
            <w:vMerge/>
            <w:vAlign w:val="center"/>
          </w:tcPr>
          <w:p w14:paraId="006A67E0" w14:textId="77777777" w:rsidR="004E79B3" w:rsidRPr="00FC0FDA" w:rsidRDefault="004E79B3" w:rsidP="00D84D66">
            <w:pPr>
              <w:jc w:val="center"/>
              <w:rPr>
                <w:rFonts w:ascii="Times New Roman" w:hAnsi="Times New Roman" w:cs="Times New Roman"/>
              </w:rPr>
            </w:pPr>
          </w:p>
        </w:tc>
        <w:tc>
          <w:tcPr>
            <w:tcW w:w="1714" w:type="dxa"/>
            <w:vMerge/>
            <w:vAlign w:val="center"/>
          </w:tcPr>
          <w:p w14:paraId="0D1FB4E0" w14:textId="77777777" w:rsidR="004E79B3" w:rsidRPr="00FC0FDA" w:rsidRDefault="004E79B3" w:rsidP="00D84D66">
            <w:pPr>
              <w:jc w:val="both"/>
              <w:rPr>
                <w:rFonts w:ascii="Times New Roman" w:hAnsi="Times New Roman" w:cs="Times New Roman"/>
              </w:rPr>
            </w:pPr>
          </w:p>
        </w:tc>
      </w:tr>
      <w:tr w:rsidR="004E79B3" w:rsidRPr="00FC0FDA" w14:paraId="2DACCEB5" w14:textId="77777777" w:rsidTr="00D84D66">
        <w:trPr>
          <w:trHeight w:val="285"/>
        </w:trPr>
        <w:tc>
          <w:tcPr>
            <w:tcW w:w="1564" w:type="dxa"/>
            <w:vMerge/>
            <w:vAlign w:val="center"/>
          </w:tcPr>
          <w:p w14:paraId="5A9D5336" w14:textId="77777777" w:rsidR="004E79B3" w:rsidRPr="00FC0FDA" w:rsidRDefault="004E79B3" w:rsidP="00D84D66">
            <w:pPr>
              <w:jc w:val="both"/>
              <w:rPr>
                <w:rFonts w:ascii="Times New Roman" w:hAnsi="Times New Roman" w:cs="Times New Roman"/>
                <w:lang w:val="en-US"/>
              </w:rPr>
            </w:pPr>
          </w:p>
        </w:tc>
        <w:tc>
          <w:tcPr>
            <w:tcW w:w="1144" w:type="dxa"/>
            <w:vMerge/>
            <w:vAlign w:val="center"/>
          </w:tcPr>
          <w:p w14:paraId="608E3497" w14:textId="77777777" w:rsidR="004E79B3" w:rsidRPr="00FC0FDA" w:rsidRDefault="004E79B3" w:rsidP="00D84D66">
            <w:pPr>
              <w:jc w:val="center"/>
              <w:rPr>
                <w:rFonts w:ascii="Times New Roman" w:hAnsi="Times New Roman" w:cs="Times New Roman"/>
                <w:lang w:val="en-US"/>
              </w:rPr>
            </w:pPr>
          </w:p>
        </w:tc>
        <w:tc>
          <w:tcPr>
            <w:tcW w:w="1474" w:type="dxa"/>
            <w:gridSpan w:val="2"/>
            <w:vAlign w:val="center"/>
          </w:tcPr>
          <w:p w14:paraId="4A8471A7"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1021" w:type="dxa"/>
            <w:gridSpan w:val="2"/>
            <w:vAlign w:val="center"/>
          </w:tcPr>
          <w:p w14:paraId="5608E39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875" w:type="dxa"/>
            <w:gridSpan w:val="2"/>
            <w:vAlign w:val="center"/>
          </w:tcPr>
          <w:p w14:paraId="2E10F6F9"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BDF6860"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50</w:t>
            </w:r>
          </w:p>
        </w:tc>
        <w:tc>
          <w:tcPr>
            <w:tcW w:w="1002" w:type="dxa"/>
            <w:vMerge/>
            <w:vAlign w:val="center"/>
          </w:tcPr>
          <w:p w14:paraId="24B41460" w14:textId="77777777" w:rsidR="004E79B3" w:rsidRPr="00FC0FDA" w:rsidRDefault="004E79B3" w:rsidP="00D84D66">
            <w:pPr>
              <w:jc w:val="center"/>
              <w:rPr>
                <w:rFonts w:ascii="Times New Roman" w:hAnsi="Times New Roman" w:cs="Times New Roman"/>
              </w:rPr>
            </w:pPr>
          </w:p>
        </w:tc>
        <w:tc>
          <w:tcPr>
            <w:tcW w:w="1714" w:type="dxa"/>
            <w:vMerge/>
            <w:vAlign w:val="center"/>
          </w:tcPr>
          <w:p w14:paraId="2B7E7720" w14:textId="77777777" w:rsidR="004E79B3" w:rsidRPr="00FC0FDA" w:rsidRDefault="004E79B3" w:rsidP="00D84D66">
            <w:pPr>
              <w:jc w:val="both"/>
              <w:rPr>
                <w:rFonts w:ascii="Times New Roman" w:hAnsi="Times New Roman" w:cs="Times New Roman"/>
              </w:rPr>
            </w:pPr>
          </w:p>
        </w:tc>
      </w:tr>
      <w:tr w:rsidR="004E79B3" w:rsidRPr="00FC0FDA" w14:paraId="17B2BF43" w14:textId="77777777" w:rsidTr="00D84D66">
        <w:trPr>
          <w:trHeight w:val="737"/>
        </w:trPr>
        <w:tc>
          <w:tcPr>
            <w:tcW w:w="1564" w:type="dxa"/>
            <w:vMerge w:val="restart"/>
            <w:vAlign w:val="center"/>
          </w:tcPr>
          <w:p w14:paraId="5982C58D" w14:textId="77777777"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1144" w:type="dxa"/>
            <w:vMerge w:val="restart"/>
            <w:vAlign w:val="center"/>
          </w:tcPr>
          <w:p w14:paraId="08E19D39"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Public</w:t>
            </w:r>
          </w:p>
        </w:tc>
        <w:tc>
          <w:tcPr>
            <w:tcW w:w="4152" w:type="dxa"/>
            <w:gridSpan w:val="7"/>
            <w:vAlign w:val="center"/>
          </w:tcPr>
          <w:p w14:paraId="525955D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Có 2 tham số</w:t>
            </w:r>
          </w:p>
        </w:tc>
        <w:tc>
          <w:tcPr>
            <w:tcW w:w="1002" w:type="dxa"/>
            <w:vMerge w:val="restart"/>
            <w:vAlign w:val="center"/>
          </w:tcPr>
          <w:p w14:paraId="48400E66"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Boolean</w:t>
            </w:r>
          </w:p>
        </w:tc>
        <w:tc>
          <w:tcPr>
            <w:tcW w:w="1714" w:type="dxa"/>
            <w:vMerge w:val="restart"/>
            <w:vAlign w:val="center"/>
          </w:tcPr>
          <w:p w14:paraId="5C753658" w14:textId="77777777" w:rsidR="004E79B3" w:rsidRPr="00FC0FDA" w:rsidRDefault="004E79B3" w:rsidP="00D84D66">
            <w:pPr>
              <w:jc w:val="both"/>
              <w:rPr>
                <w:rFonts w:ascii="Times New Roman" w:hAnsi="Times New Roman" w:cs="Times New Roman"/>
                <w:lang w:val="en-US"/>
              </w:rPr>
            </w:pPr>
            <w:r w:rsidRPr="00FC0FDA">
              <w:rPr>
                <w:rFonts w:ascii="Times New Roman" w:hAnsi="Times New Roman" w:cs="Times New Roman"/>
                <w:lang w:val="en-US"/>
              </w:rPr>
              <w:t>Thêm loại sách</w:t>
            </w:r>
          </w:p>
        </w:tc>
      </w:tr>
      <w:tr w:rsidR="004E79B3" w:rsidRPr="00FC0FDA" w14:paraId="53DF2D8D" w14:textId="77777777" w:rsidTr="00D84D66">
        <w:trPr>
          <w:trHeight w:val="440"/>
        </w:trPr>
        <w:tc>
          <w:tcPr>
            <w:tcW w:w="1564" w:type="dxa"/>
            <w:vMerge/>
            <w:vAlign w:val="center"/>
          </w:tcPr>
          <w:p w14:paraId="3F603964" w14:textId="77777777" w:rsidR="004E79B3" w:rsidRPr="00FC0FDA" w:rsidRDefault="004E79B3" w:rsidP="00D84D66">
            <w:pPr>
              <w:jc w:val="both"/>
              <w:rPr>
                <w:rFonts w:ascii="Times New Roman" w:hAnsi="Times New Roman" w:cs="Times New Roman"/>
                <w:lang w:val="en-US"/>
              </w:rPr>
            </w:pPr>
          </w:p>
        </w:tc>
        <w:tc>
          <w:tcPr>
            <w:tcW w:w="1144" w:type="dxa"/>
            <w:vMerge/>
            <w:vAlign w:val="center"/>
          </w:tcPr>
          <w:p w14:paraId="6986992D" w14:textId="77777777" w:rsidR="004E79B3" w:rsidRPr="00FC0FDA" w:rsidRDefault="004E79B3" w:rsidP="00D84D66">
            <w:pPr>
              <w:jc w:val="center"/>
              <w:rPr>
                <w:rFonts w:ascii="Times New Roman" w:hAnsi="Times New Roman" w:cs="Times New Roman"/>
                <w:lang w:val="en-US"/>
              </w:rPr>
            </w:pPr>
          </w:p>
        </w:tc>
        <w:tc>
          <w:tcPr>
            <w:tcW w:w="1474" w:type="dxa"/>
            <w:gridSpan w:val="2"/>
            <w:vAlign w:val="center"/>
          </w:tcPr>
          <w:p w14:paraId="6BAF4A1B"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LoaiSachID</w:t>
            </w:r>
          </w:p>
        </w:tc>
        <w:tc>
          <w:tcPr>
            <w:tcW w:w="1021" w:type="dxa"/>
            <w:gridSpan w:val="2"/>
            <w:vAlign w:val="center"/>
          </w:tcPr>
          <w:p w14:paraId="3EBAEA31"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875" w:type="dxa"/>
            <w:gridSpan w:val="2"/>
            <w:vAlign w:val="center"/>
          </w:tcPr>
          <w:p w14:paraId="23B7215C"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43878BCE"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8</w:t>
            </w:r>
          </w:p>
        </w:tc>
        <w:tc>
          <w:tcPr>
            <w:tcW w:w="1002" w:type="dxa"/>
            <w:vMerge/>
            <w:vAlign w:val="center"/>
          </w:tcPr>
          <w:p w14:paraId="420B3F51" w14:textId="77777777" w:rsidR="004E79B3" w:rsidRPr="00FC0FDA" w:rsidRDefault="004E79B3" w:rsidP="00D84D66">
            <w:pPr>
              <w:jc w:val="center"/>
              <w:rPr>
                <w:rFonts w:ascii="Times New Roman" w:hAnsi="Times New Roman" w:cs="Times New Roman"/>
              </w:rPr>
            </w:pPr>
          </w:p>
        </w:tc>
        <w:tc>
          <w:tcPr>
            <w:tcW w:w="1714" w:type="dxa"/>
            <w:vMerge/>
            <w:vAlign w:val="center"/>
          </w:tcPr>
          <w:p w14:paraId="4488EC54" w14:textId="77777777" w:rsidR="004E79B3" w:rsidRPr="00FC0FDA" w:rsidRDefault="004E79B3" w:rsidP="00D84D66">
            <w:pPr>
              <w:jc w:val="both"/>
              <w:rPr>
                <w:rFonts w:ascii="Times New Roman" w:hAnsi="Times New Roman" w:cs="Times New Roman"/>
              </w:rPr>
            </w:pPr>
          </w:p>
        </w:tc>
      </w:tr>
      <w:tr w:rsidR="004E79B3" w:rsidRPr="00FC0FDA" w14:paraId="5152CCB7" w14:textId="77777777" w:rsidTr="00D84D66">
        <w:trPr>
          <w:trHeight w:val="521"/>
        </w:trPr>
        <w:tc>
          <w:tcPr>
            <w:tcW w:w="1564" w:type="dxa"/>
            <w:vMerge/>
            <w:vAlign w:val="center"/>
          </w:tcPr>
          <w:p w14:paraId="33E36EAA" w14:textId="77777777" w:rsidR="004E79B3" w:rsidRPr="00FC0FDA" w:rsidRDefault="004E79B3" w:rsidP="00D84D66">
            <w:pPr>
              <w:jc w:val="both"/>
              <w:rPr>
                <w:rFonts w:ascii="Times New Roman" w:hAnsi="Times New Roman" w:cs="Times New Roman"/>
                <w:lang w:val="en-US"/>
              </w:rPr>
            </w:pPr>
          </w:p>
        </w:tc>
        <w:tc>
          <w:tcPr>
            <w:tcW w:w="1144" w:type="dxa"/>
            <w:vMerge/>
            <w:vAlign w:val="center"/>
          </w:tcPr>
          <w:p w14:paraId="37192D93" w14:textId="77777777" w:rsidR="004E79B3" w:rsidRPr="00FC0FDA" w:rsidRDefault="004E79B3" w:rsidP="00D84D66">
            <w:pPr>
              <w:jc w:val="center"/>
              <w:rPr>
                <w:rFonts w:ascii="Times New Roman" w:hAnsi="Times New Roman" w:cs="Times New Roman"/>
                <w:lang w:val="en-US"/>
              </w:rPr>
            </w:pPr>
          </w:p>
        </w:tc>
        <w:tc>
          <w:tcPr>
            <w:tcW w:w="1474" w:type="dxa"/>
            <w:gridSpan w:val="2"/>
            <w:tcBorders>
              <w:bottom w:val="single" w:sz="4" w:space="0" w:color="auto"/>
            </w:tcBorders>
            <w:vAlign w:val="center"/>
          </w:tcPr>
          <w:p w14:paraId="5BF6349F"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1021" w:type="dxa"/>
            <w:gridSpan w:val="2"/>
            <w:tcBorders>
              <w:bottom w:val="single" w:sz="4" w:space="0" w:color="auto"/>
            </w:tcBorders>
            <w:vAlign w:val="center"/>
          </w:tcPr>
          <w:p w14:paraId="0F4D97E6"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String</w:t>
            </w:r>
          </w:p>
        </w:tc>
        <w:tc>
          <w:tcPr>
            <w:tcW w:w="875" w:type="dxa"/>
            <w:gridSpan w:val="2"/>
            <w:tcBorders>
              <w:bottom w:val="single" w:sz="4" w:space="0" w:color="auto"/>
            </w:tcBorders>
            <w:vAlign w:val="center"/>
          </w:tcPr>
          <w:p w14:paraId="2EC907C1"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tcBorders>
              <w:bottom w:val="single" w:sz="4" w:space="0" w:color="auto"/>
            </w:tcBorders>
            <w:vAlign w:val="center"/>
          </w:tcPr>
          <w:p w14:paraId="713B4F9A" w14:textId="77777777" w:rsidR="004E79B3" w:rsidRPr="00FC0FDA" w:rsidRDefault="004E79B3" w:rsidP="00D84D66">
            <w:pPr>
              <w:jc w:val="center"/>
              <w:rPr>
                <w:rFonts w:ascii="Times New Roman" w:hAnsi="Times New Roman" w:cs="Times New Roman"/>
                <w:lang w:val="en-US"/>
              </w:rPr>
            </w:pPr>
            <w:r w:rsidRPr="00FC0FDA">
              <w:rPr>
                <w:rFonts w:ascii="Times New Roman" w:hAnsi="Times New Roman" w:cs="Times New Roman"/>
                <w:lang w:val="en-US"/>
              </w:rPr>
              <w:t>50</w:t>
            </w:r>
          </w:p>
        </w:tc>
        <w:tc>
          <w:tcPr>
            <w:tcW w:w="1002" w:type="dxa"/>
            <w:vMerge/>
            <w:vAlign w:val="center"/>
          </w:tcPr>
          <w:p w14:paraId="0B69B4A5" w14:textId="77777777" w:rsidR="004E79B3" w:rsidRPr="00FC0FDA" w:rsidRDefault="004E79B3" w:rsidP="00D84D66">
            <w:pPr>
              <w:jc w:val="center"/>
              <w:rPr>
                <w:rFonts w:ascii="Times New Roman" w:hAnsi="Times New Roman" w:cs="Times New Roman"/>
              </w:rPr>
            </w:pPr>
          </w:p>
        </w:tc>
        <w:tc>
          <w:tcPr>
            <w:tcW w:w="1714" w:type="dxa"/>
            <w:vMerge/>
            <w:vAlign w:val="center"/>
          </w:tcPr>
          <w:p w14:paraId="7143CE6B" w14:textId="77777777" w:rsidR="004E79B3" w:rsidRPr="00FC0FDA" w:rsidRDefault="004E79B3" w:rsidP="00D84D66">
            <w:pPr>
              <w:jc w:val="both"/>
              <w:rPr>
                <w:rFonts w:ascii="Times New Roman" w:hAnsi="Times New Roman" w:cs="Times New Roman"/>
              </w:rPr>
            </w:pPr>
          </w:p>
        </w:tc>
      </w:tr>
    </w:tbl>
    <w:p w14:paraId="0FE57F8B" w14:textId="77777777" w:rsidR="00647780" w:rsidRDefault="00647780" w:rsidP="00647780">
      <w:pPr>
        <w:rPr>
          <w:rFonts w:ascii="Times New Roman" w:hAnsi="Times New Roman" w:cs="Times New Roman"/>
          <w:sz w:val="26"/>
          <w:szCs w:val="26"/>
          <w:lang w:val="en-US"/>
        </w:rPr>
      </w:pPr>
    </w:p>
    <w:p w14:paraId="725AB935" w14:textId="7C2102C5" w:rsidR="00647780" w:rsidRDefault="00647780" w:rsidP="00FC7C1F">
      <w:pPr>
        <w:pStyle w:val="Heading3"/>
        <w:rPr>
          <w:szCs w:val="26"/>
        </w:rPr>
      </w:pPr>
      <w:r>
        <w:rPr>
          <w:szCs w:val="26"/>
        </w:rPr>
        <w:t>3.2.</w:t>
      </w:r>
      <w:r w:rsidR="00E066BB">
        <w:rPr>
          <w:szCs w:val="26"/>
        </w:rPr>
        <w:t>11</w:t>
      </w:r>
      <w:r>
        <w:rPr>
          <w:szCs w:val="26"/>
        </w:rPr>
        <w:t xml:space="preserve"> Lớp </w:t>
      </w:r>
      <w:r w:rsidR="006A444F">
        <w:rPr>
          <w:szCs w:val="26"/>
        </w:rPr>
        <w:t>KeyWord</w:t>
      </w:r>
    </w:p>
    <w:p w14:paraId="1D800B8F" w14:textId="77777777" w:rsidR="00647780" w:rsidRDefault="00647780" w:rsidP="00647780">
      <w:pPr>
        <w:rPr>
          <w:rFonts w:ascii="Times New Roman" w:hAnsi="Times New Roman" w:cs="Times New Roman"/>
          <w:sz w:val="26"/>
          <w:szCs w:val="26"/>
          <w:lang w:val="en-US"/>
        </w:rPr>
      </w:pPr>
    </w:p>
    <w:p w14:paraId="5448369A" w14:textId="7303FFC1" w:rsidR="00647780" w:rsidRDefault="00647780" w:rsidP="00432FF0">
      <w:pPr>
        <w:pStyle w:val="Heading4"/>
        <w:rPr>
          <w:szCs w:val="26"/>
        </w:rPr>
      </w:pPr>
      <w:r>
        <w:rPr>
          <w:szCs w:val="26"/>
        </w:rPr>
        <w:t>3.2.</w:t>
      </w:r>
      <w:r w:rsidR="00E066BB">
        <w:rPr>
          <w:szCs w:val="26"/>
        </w:rPr>
        <w:t>11</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D84D66">
        <w:trPr>
          <w:trHeight w:val="567"/>
          <w:tblHeader/>
          <w:jc w:val="center"/>
        </w:trPr>
        <w:tc>
          <w:tcPr>
            <w:tcW w:w="1047" w:type="pct"/>
            <w:vAlign w:val="center"/>
          </w:tcPr>
          <w:p w14:paraId="6816A878"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D84D66">
        <w:trPr>
          <w:trHeight w:val="567"/>
          <w:jc w:val="center"/>
        </w:trPr>
        <w:tc>
          <w:tcPr>
            <w:tcW w:w="1047" w:type="pct"/>
            <w:vAlign w:val="center"/>
          </w:tcPr>
          <w:p w14:paraId="0A775A8E"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D84D66">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D84D66">
            <w:pPr>
              <w:jc w:val="both"/>
              <w:rPr>
                <w:rFonts w:ascii="Times New Roman" w:hAnsi="Times New Roman" w:cs="Times New Roman"/>
                <w:lang w:val="en-US"/>
              </w:rPr>
            </w:pPr>
          </w:p>
        </w:tc>
        <w:tc>
          <w:tcPr>
            <w:tcW w:w="804" w:type="pct"/>
            <w:vAlign w:val="center"/>
          </w:tcPr>
          <w:p w14:paraId="3438D001"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ID Keyword</w:t>
            </w:r>
          </w:p>
        </w:tc>
      </w:tr>
      <w:tr w:rsidR="004F35CF" w:rsidRPr="001C2A5D" w14:paraId="3F7C1E89" w14:textId="77777777" w:rsidTr="00D84D66">
        <w:trPr>
          <w:trHeight w:val="567"/>
          <w:jc w:val="center"/>
        </w:trPr>
        <w:tc>
          <w:tcPr>
            <w:tcW w:w="1047" w:type="pct"/>
            <w:vAlign w:val="center"/>
          </w:tcPr>
          <w:p w14:paraId="7AD71C27"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D84D66">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D84D66">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D84D66">
            <w:pPr>
              <w:jc w:val="both"/>
              <w:rPr>
                <w:rFonts w:ascii="Times New Roman" w:hAnsi="Times New Roman" w:cs="Times New Roman"/>
                <w:lang w:val="en-US"/>
              </w:rPr>
            </w:pPr>
          </w:p>
        </w:tc>
        <w:tc>
          <w:tcPr>
            <w:tcW w:w="804" w:type="pct"/>
            <w:vAlign w:val="center"/>
          </w:tcPr>
          <w:p w14:paraId="3FCD3BCE" w14:textId="77777777" w:rsidR="004F35CF" w:rsidRPr="001C2A5D" w:rsidRDefault="004F35CF" w:rsidP="00D84D66">
            <w:pPr>
              <w:jc w:val="both"/>
              <w:rPr>
                <w:rFonts w:ascii="Times New Roman" w:hAnsi="Times New Roman" w:cs="Times New Roman"/>
                <w:lang w:val="en-US"/>
              </w:rPr>
            </w:pPr>
            <w:r w:rsidRPr="001C2A5D">
              <w:rPr>
                <w:rFonts w:ascii="Times New Roman" w:hAnsi="Times New Roman" w:cs="Times New Roman"/>
                <w:lang w:val="en-US"/>
              </w:rPr>
              <w:t>Tên Keyword</w:t>
            </w:r>
          </w:p>
        </w:tc>
      </w:tr>
    </w:tbl>
    <w:p w14:paraId="7163A0FD" w14:textId="77777777" w:rsidR="00647780" w:rsidRDefault="00647780" w:rsidP="00647780">
      <w:pPr>
        <w:rPr>
          <w:rFonts w:ascii="Times New Roman" w:hAnsi="Times New Roman" w:cs="Times New Roman"/>
          <w:sz w:val="26"/>
          <w:szCs w:val="26"/>
          <w:lang w:val="en-US"/>
        </w:rPr>
      </w:pPr>
    </w:p>
    <w:p w14:paraId="1623EB18" w14:textId="160CC51A" w:rsidR="00647780" w:rsidRDefault="00647780" w:rsidP="00432FF0">
      <w:pPr>
        <w:pStyle w:val="Heading4"/>
        <w:rPr>
          <w:szCs w:val="26"/>
        </w:rPr>
      </w:pPr>
      <w:r>
        <w:rPr>
          <w:szCs w:val="26"/>
        </w:rPr>
        <w:t>3.2.</w:t>
      </w:r>
      <w:r w:rsidR="00E066BB">
        <w:rPr>
          <w:szCs w:val="26"/>
        </w:rPr>
        <w:t>11</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BB5732" w:rsidRPr="001C2A5D" w14:paraId="12EC3301" w14:textId="77777777" w:rsidTr="005C5D13">
        <w:trPr>
          <w:trHeight w:val="1253"/>
        </w:trPr>
        <w:tc>
          <w:tcPr>
            <w:tcW w:w="1555" w:type="dxa"/>
            <w:vAlign w:val="center"/>
          </w:tcPr>
          <w:p w14:paraId="19188438"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Tên phương thức</w:t>
            </w:r>
          </w:p>
        </w:tc>
        <w:tc>
          <w:tcPr>
            <w:tcW w:w="1134" w:type="dxa"/>
            <w:vAlign w:val="center"/>
          </w:tcPr>
          <w:p w14:paraId="5C951961"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iểu truy cập</w:t>
            </w:r>
          </w:p>
        </w:tc>
        <w:tc>
          <w:tcPr>
            <w:tcW w:w="1450" w:type="dxa"/>
            <w:vAlign w:val="center"/>
          </w:tcPr>
          <w:p w14:paraId="5EFB918D"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Danh sách tên các tham số</w:t>
            </w:r>
          </w:p>
        </w:tc>
        <w:tc>
          <w:tcPr>
            <w:tcW w:w="959" w:type="dxa"/>
            <w:vAlign w:val="center"/>
          </w:tcPr>
          <w:p w14:paraId="740BBCF7"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iểu dữ liệu tham số</w:t>
            </w:r>
          </w:p>
        </w:tc>
        <w:tc>
          <w:tcPr>
            <w:tcW w:w="851" w:type="dxa"/>
            <w:vAlign w:val="center"/>
          </w:tcPr>
          <w:p w14:paraId="015D3B68"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Giá trị mặc nhiên</w:t>
            </w:r>
          </w:p>
        </w:tc>
        <w:tc>
          <w:tcPr>
            <w:tcW w:w="850" w:type="dxa"/>
            <w:vAlign w:val="center"/>
          </w:tcPr>
          <w:p w14:paraId="70BCB901"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ích thước</w:t>
            </w:r>
          </w:p>
        </w:tc>
        <w:tc>
          <w:tcPr>
            <w:tcW w:w="993" w:type="dxa"/>
            <w:vAlign w:val="center"/>
          </w:tcPr>
          <w:p w14:paraId="13124C5C"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701" w:type="dxa"/>
            <w:vAlign w:val="center"/>
          </w:tcPr>
          <w:p w14:paraId="40082124"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b/>
                <w:bCs/>
              </w:rPr>
              <w:t>Diễn giải</w:t>
            </w:r>
          </w:p>
        </w:tc>
      </w:tr>
      <w:tr w:rsidR="00BB5732" w:rsidRPr="001C2A5D" w14:paraId="24057FD1" w14:textId="77777777" w:rsidTr="005C5D13">
        <w:trPr>
          <w:trHeight w:val="680"/>
        </w:trPr>
        <w:tc>
          <w:tcPr>
            <w:tcW w:w="1555" w:type="dxa"/>
            <w:vMerge w:val="restart"/>
            <w:vAlign w:val="center"/>
          </w:tcPr>
          <w:p w14:paraId="0A6D6770" w14:textId="77777777" w:rsidR="00BB5732" w:rsidRPr="001C2A5D" w:rsidRDefault="00BB5732" w:rsidP="00D84D66">
            <w:pPr>
              <w:jc w:val="both"/>
              <w:rPr>
                <w:rFonts w:ascii="Times New Roman" w:hAnsi="Times New Roman" w:cs="Times New Roman"/>
              </w:rPr>
            </w:pPr>
            <w:r w:rsidRPr="001C2A5D">
              <w:rPr>
                <w:rFonts w:ascii="Times New Roman" w:hAnsi="Times New Roman" w:cs="Times New Roman"/>
              </w:rPr>
              <w:t>themKeyWord</w:t>
            </w:r>
          </w:p>
        </w:tc>
        <w:tc>
          <w:tcPr>
            <w:tcW w:w="1134" w:type="dxa"/>
            <w:vMerge w:val="restart"/>
            <w:vAlign w:val="center"/>
          </w:tcPr>
          <w:p w14:paraId="2225DE66"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Protected</w:t>
            </w:r>
          </w:p>
        </w:tc>
        <w:tc>
          <w:tcPr>
            <w:tcW w:w="4110" w:type="dxa"/>
            <w:gridSpan w:val="4"/>
            <w:vAlign w:val="center"/>
          </w:tcPr>
          <w:p w14:paraId="21D1B710"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Có 2 tham số</w:t>
            </w:r>
          </w:p>
        </w:tc>
        <w:tc>
          <w:tcPr>
            <w:tcW w:w="993" w:type="dxa"/>
            <w:vMerge w:val="restart"/>
            <w:vAlign w:val="center"/>
          </w:tcPr>
          <w:p w14:paraId="0568A9A6"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Boolean</w:t>
            </w:r>
          </w:p>
        </w:tc>
        <w:tc>
          <w:tcPr>
            <w:tcW w:w="1701" w:type="dxa"/>
            <w:vMerge w:val="restart"/>
            <w:vAlign w:val="center"/>
          </w:tcPr>
          <w:p w14:paraId="1B40E7B3" w14:textId="77777777" w:rsidR="00BB5732" w:rsidRPr="001C2A5D" w:rsidRDefault="00BB5732" w:rsidP="00D84D66">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BB5732" w:rsidRPr="001C2A5D" w14:paraId="4E1BE37C" w14:textId="77777777" w:rsidTr="005C5D13">
        <w:trPr>
          <w:trHeight w:val="680"/>
        </w:trPr>
        <w:tc>
          <w:tcPr>
            <w:tcW w:w="1555" w:type="dxa"/>
            <w:vMerge/>
            <w:vAlign w:val="center"/>
          </w:tcPr>
          <w:p w14:paraId="02053AD7" w14:textId="77777777" w:rsidR="00BB5732" w:rsidRPr="001C2A5D" w:rsidRDefault="00BB5732" w:rsidP="00D84D66">
            <w:pPr>
              <w:jc w:val="both"/>
              <w:rPr>
                <w:rFonts w:ascii="Times New Roman" w:hAnsi="Times New Roman" w:cs="Times New Roman"/>
              </w:rPr>
            </w:pPr>
          </w:p>
        </w:tc>
        <w:tc>
          <w:tcPr>
            <w:tcW w:w="1134" w:type="dxa"/>
            <w:vMerge/>
            <w:vAlign w:val="center"/>
          </w:tcPr>
          <w:p w14:paraId="1DAEE947" w14:textId="77777777" w:rsidR="00BB5732" w:rsidRPr="001C2A5D" w:rsidRDefault="00BB5732" w:rsidP="00D84D66">
            <w:pPr>
              <w:jc w:val="center"/>
              <w:rPr>
                <w:rFonts w:ascii="Times New Roman" w:hAnsi="Times New Roman" w:cs="Times New Roman"/>
              </w:rPr>
            </w:pPr>
          </w:p>
        </w:tc>
        <w:tc>
          <w:tcPr>
            <w:tcW w:w="1450" w:type="dxa"/>
            <w:vAlign w:val="center"/>
          </w:tcPr>
          <w:p w14:paraId="5A3811D9"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KeyWordID</w:t>
            </w:r>
          </w:p>
        </w:tc>
        <w:tc>
          <w:tcPr>
            <w:tcW w:w="959" w:type="dxa"/>
            <w:vAlign w:val="center"/>
          </w:tcPr>
          <w:p w14:paraId="3411A67F"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color w:val="000000"/>
              </w:rPr>
              <w:t>String</w:t>
            </w:r>
          </w:p>
        </w:tc>
        <w:tc>
          <w:tcPr>
            <w:tcW w:w="851" w:type="dxa"/>
            <w:vAlign w:val="center"/>
          </w:tcPr>
          <w:p w14:paraId="242D28DC"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lang w:val="en-US"/>
              </w:rPr>
              <w:t>Not null</w:t>
            </w:r>
          </w:p>
        </w:tc>
        <w:tc>
          <w:tcPr>
            <w:tcW w:w="850" w:type="dxa"/>
            <w:vAlign w:val="center"/>
          </w:tcPr>
          <w:p w14:paraId="738547C6"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5B1F7E8C" w14:textId="77777777" w:rsidR="00BB5732" w:rsidRPr="001C2A5D" w:rsidRDefault="00BB5732" w:rsidP="00D84D66">
            <w:pPr>
              <w:jc w:val="center"/>
              <w:rPr>
                <w:rFonts w:ascii="Times New Roman" w:hAnsi="Times New Roman" w:cs="Times New Roman"/>
              </w:rPr>
            </w:pPr>
          </w:p>
        </w:tc>
        <w:tc>
          <w:tcPr>
            <w:tcW w:w="1701" w:type="dxa"/>
            <w:vMerge/>
            <w:vAlign w:val="center"/>
          </w:tcPr>
          <w:p w14:paraId="6246B85E" w14:textId="77777777" w:rsidR="00BB5732" w:rsidRPr="001C2A5D" w:rsidRDefault="00BB5732" w:rsidP="00D84D66">
            <w:pPr>
              <w:jc w:val="both"/>
              <w:rPr>
                <w:rFonts w:ascii="Times New Roman" w:hAnsi="Times New Roman" w:cs="Times New Roman"/>
              </w:rPr>
            </w:pPr>
          </w:p>
        </w:tc>
      </w:tr>
      <w:tr w:rsidR="00BB5732" w:rsidRPr="001C2A5D" w14:paraId="3068046D" w14:textId="77777777" w:rsidTr="005C5D13">
        <w:trPr>
          <w:trHeight w:val="804"/>
        </w:trPr>
        <w:tc>
          <w:tcPr>
            <w:tcW w:w="1555" w:type="dxa"/>
            <w:vMerge/>
            <w:vAlign w:val="center"/>
          </w:tcPr>
          <w:p w14:paraId="1EF2F71F" w14:textId="77777777" w:rsidR="00BB5732" w:rsidRPr="001C2A5D" w:rsidRDefault="00BB5732" w:rsidP="00D84D66">
            <w:pPr>
              <w:jc w:val="both"/>
              <w:rPr>
                <w:rFonts w:ascii="Times New Roman" w:hAnsi="Times New Roman" w:cs="Times New Roman"/>
              </w:rPr>
            </w:pPr>
          </w:p>
        </w:tc>
        <w:tc>
          <w:tcPr>
            <w:tcW w:w="1134" w:type="dxa"/>
            <w:vMerge/>
            <w:vAlign w:val="center"/>
          </w:tcPr>
          <w:p w14:paraId="69FF2964" w14:textId="77777777" w:rsidR="00BB5732" w:rsidRPr="001C2A5D" w:rsidRDefault="00BB5732" w:rsidP="00D84D66">
            <w:pPr>
              <w:jc w:val="center"/>
              <w:rPr>
                <w:rFonts w:ascii="Times New Roman" w:hAnsi="Times New Roman" w:cs="Times New Roman"/>
              </w:rPr>
            </w:pPr>
          </w:p>
        </w:tc>
        <w:tc>
          <w:tcPr>
            <w:tcW w:w="1450" w:type="dxa"/>
            <w:vAlign w:val="center"/>
          </w:tcPr>
          <w:p w14:paraId="7CE3C5F4"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TenKeyWord</w:t>
            </w:r>
          </w:p>
        </w:tc>
        <w:tc>
          <w:tcPr>
            <w:tcW w:w="959" w:type="dxa"/>
            <w:vAlign w:val="center"/>
          </w:tcPr>
          <w:p w14:paraId="492E1FAB"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color w:val="000000"/>
              </w:rPr>
              <w:t>String</w:t>
            </w:r>
          </w:p>
        </w:tc>
        <w:tc>
          <w:tcPr>
            <w:tcW w:w="851" w:type="dxa"/>
            <w:vAlign w:val="center"/>
          </w:tcPr>
          <w:p w14:paraId="0981D10B"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lang w:val="en-US"/>
              </w:rPr>
              <w:t>Not null</w:t>
            </w:r>
          </w:p>
        </w:tc>
        <w:tc>
          <w:tcPr>
            <w:tcW w:w="850" w:type="dxa"/>
            <w:vAlign w:val="center"/>
          </w:tcPr>
          <w:p w14:paraId="543D5861"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50</w:t>
            </w:r>
          </w:p>
        </w:tc>
        <w:tc>
          <w:tcPr>
            <w:tcW w:w="993" w:type="dxa"/>
            <w:vMerge/>
            <w:vAlign w:val="center"/>
          </w:tcPr>
          <w:p w14:paraId="507462B8" w14:textId="77777777" w:rsidR="00BB5732" w:rsidRPr="001C2A5D" w:rsidRDefault="00BB5732" w:rsidP="00D84D66">
            <w:pPr>
              <w:jc w:val="center"/>
              <w:rPr>
                <w:rFonts w:ascii="Times New Roman" w:hAnsi="Times New Roman" w:cs="Times New Roman"/>
              </w:rPr>
            </w:pPr>
          </w:p>
        </w:tc>
        <w:tc>
          <w:tcPr>
            <w:tcW w:w="1701" w:type="dxa"/>
            <w:vMerge/>
            <w:vAlign w:val="center"/>
          </w:tcPr>
          <w:p w14:paraId="1BFC12C0" w14:textId="77777777" w:rsidR="00BB5732" w:rsidRPr="001C2A5D" w:rsidRDefault="00BB5732" w:rsidP="00D84D66">
            <w:pPr>
              <w:jc w:val="both"/>
              <w:rPr>
                <w:rFonts w:ascii="Times New Roman" w:hAnsi="Times New Roman" w:cs="Times New Roman"/>
              </w:rPr>
            </w:pPr>
          </w:p>
        </w:tc>
      </w:tr>
      <w:tr w:rsidR="00BB5732" w:rsidRPr="001C2A5D" w14:paraId="7F087B61" w14:textId="77777777" w:rsidTr="005C5D13">
        <w:trPr>
          <w:trHeight w:val="773"/>
        </w:trPr>
        <w:tc>
          <w:tcPr>
            <w:tcW w:w="1555" w:type="dxa"/>
            <w:vMerge w:val="restart"/>
            <w:vAlign w:val="center"/>
          </w:tcPr>
          <w:p w14:paraId="217E97AD" w14:textId="77777777" w:rsidR="00BB5732" w:rsidRPr="001C2A5D" w:rsidRDefault="00BB5732" w:rsidP="00D84D66">
            <w:pPr>
              <w:jc w:val="both"/>
              <w:rPr>
                <w:rFonts w:ascii="Times New Roman" w:hAnsi="Times New Roman" w:cs="Times New Roman"/>
              </w:rPr>
            </w:pPr>
            <w:r w:rsidRPr="001C2A5D">
              <w:rPr>
                <w:rFonts w:ascii="Times New Roman" w:hAnsi="Times New Roman" w:cs="Times New Roman"/>
              </w:rPr>
              <w:t>xoaKeyWord</w:t>
            </w:r>
          </w:p>
        </w:tc>
        <w:tc>
          <w:tcPr>
            <w:tcW w:w="1134" w:type="dxa"/>
            <w:vMerge w:val="restart"/>
            <w:vAlign w:val="center"/>
          </w:tcPr>
          <w:p w14:paraId="108D85AB"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Protected</w:t>
            </w:r>
          </w:p>
        </w:tc>
        <w:tc>
          <w:tcPr>
            <w:tcW w:w="4110" w:type="dxa"/>
            <w:gridSpan w:val="4"/>
            <w:vAlign w:val="center"/>
          </w:tcPr>
          <w:p w14:paraId="204D9EFB"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Có 1 tham số</w:t>
            </w:r>
          </w:p>
        </w:tc>
        <w:tc>
          <w:tcPr>
            <w:tcW w:w="993" w:type="dxa"/>
            <w:vMerge w:val="restart"/>
            <w:vAlign w:val="center"/>
          </w:tcPr>
          <w:p w14:paraId="5CD8BCF4"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Boolean</w:t>
            </w:r>
          </w:p>
        </w:tc>
        <w:tc>
          <w:tcPr>
            <w:tcW w:w="1701" w:type="dxa"/>
            <w:vMerge w:val="restart"/>
            <w:vAlign w:val="center"/>
          </w:tcPr>
          <w:p w14:paraId="01D5B835" w14:textId="77777777" w:rsidR="00BB5732" w:rsidRPr="001C2A5D" w:rsidRDefault="00BB5732" w:rsidP="00D84D66">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BB5732" w:rsidRPr="001C2A5D" w14:paraId="1402EFBF" w14:textId="77777777" w:rsidTr="005C5D13">
        <w:trPr>
          <w:trHeight w:val="772"/>
        </w:trPr>
        <w:tc>
          <w:tcPr>
            <w:tcW w:w="1555" w:type="dxa"/>
            <w:vMerge/>
            <w:vAlign w:val="center"/>
          </w:tcPr>
          <w:p w14:paraId="037225F1" w14:textId="77777777" w:rsidR="00BB5732" w:rsidRPr="001C2A5D" w:rsidRDefault="00BB5732" w:rsidP="00D84D66">
            <w:pPr>
              <w:jc w:val="both"/>
              <w:rPr>
                <w:rFonts w:ascii="Times New Roman" w:hAnsi="Times New Roman" w:cs="Times New Roman"/>
              </w:rPr>
            </w:pPr>
          </w:p>
        </w:tc>
        <w:tc>
          <w:tcPr>
            <w:tcW w:w="1134" w:type="dxa"/>
            <w:vMerge/>
            <w:vAlign w:val="center"/>
          </w:tcPr>
          <w:p w14:paraId="4D262FBE" w14:textId="77777777" w:rsidR="00BB5732" w:rsidRPr="001C2A5D" w:rsidRDefault="00BB5732" w:rsidP="00D84D66">
            <w:pPr>
              <w:jc w:val="center"/>
              <w:rPr>
                <w:rFonts w:ascii="Times New Roman" w:hAnsi="Times New Roman" w:cs="Times New Roman"/>
              </w:rPr>
            </w:pPr>
          </w:p>
        </w:tc>
        <w:tc>
          <w:tcPr>
            <w:tcW w:w="1450" w:type="dxa"/>
            <w:vAlign w:val="center"/>
          </w:tcPr>
          <w:p w14:paraId="4D0277C5"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rPr>
              <w:t>KeyWordID</w:t>
            </w:r>
          </w:p>
        </w:tc>
        <w:tc>
          <w:tcPr>
            <w:tcW w:w="959" w:type="dxa"/>
            <w:vAlign w:val="center"/>
          </w:tcPr>
          <w:p w14:paraId="72B9A20C"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color w:val="000000"/>
              </w:rPr>
              <w:t>String</w:t>
            </w:r>
          </w:p>
        </w:tc>
        <w:tc>
          <w:tcPr>
            <w:tcW w:w="851" w:type="dxa"/>
            <w:vAlign w:val="center"/>
          </w:tcPr>
          <w:p w14:paraId="568A8C43"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lang w:val="en-US"/>
              </w:rPr>
              <w:t>Not null</w:t>
            </w:r>
          </w:p>
        </w:tc>
        <w:tc>
          <w:tcPr>
            <w:tcW w:w="850" w:type="dxa"/>
            <w:vAlign w:val="center"/>
          </w:tcPr>
          <w:p w14:paraId="1C33C161" w14:textId="77777777" w:rsidR="00BB5732" w:rsidRPr="001C2A5D" w:rsidRDefault="00BB5732"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088E7451" w14:textId="77777777" w:rsidR="00BB5732" w:rsidRPr="001C2A5D" w:rsidRDefault="00BB5732" w:rsidP="00D84D66">
            <w:pPr>
              <w:jc w:val="center"/>
              <w:rPr>
                <w:rFonts w:ascii="Times New Roman" w:hAnsi="Times New Roman" w:cs="Times New Roman"/>
              </w:rPr>
            </w:pPr>
          </w:p>
        </w:tc>
        <w:tc>
          <w:tcPr>
            <w:tcW w:w="1701" w:type="dxa"/>
            <w:vMerge/>
            <w:vAlign w:val="center"/>
          </w:tcPr>
          <w:p w14:paraId="5C11053E" w14:textId="77777777" w:rsidR="00BB5732" w:rsidRPr="001C2A5D" w:rsidRDefault="00BB5732" w:rsidP="00D84D66">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507CD1E3" w:rsidR="00E04121" w:rsidRDefault="00E04121" w:rsidP="00FC7C1F">
      <w:pPr>
        <w:pStyle w:val="Heading3"/>
        <w:rPr>
          <w:szCs w:val="26"/>
        </w:rPr>
      </w:pPr>
      <w:r>
        <w:rPr>
          <w:szCs w:val="26"/>
        </w:rPr>
        <w:lastRenderedPageBreak/>
        <w:t>3.2.</w:t>
      </w:r>
      <w:r w:rsidR="00A41F0E">
        <w:rPr>
          <w:szCs w:val="26"/>
        </w:rPr>
        <w:t>12</w:t>
      </w:r>
      <w:r>
        <w:rPr>
          <w:szCs w:val="26"/>
        </w:rPr>
        <w:t xml:space="preserve"> Lớp </w:t>
      </w:r>
      <w:r w:rsidR="00282DD5">
        <w:rPr>
          <w:szCs w:val="26"/>
        </w:rPr>
        <w:t>PhieuMuon</w:t>
      </w:r>
    </w:p>
    <w:p w14:paraId="6969BF39" w14:textId="77777777" w:rsidR="00E04121" w:rsidRDefault="00E04121" w:rsidP="00E04121">
      <w:pPr>
        <w:rPr>
          <w:rFonts w:ascii="Times New Roman" w:hAnsi="Times New Roman" w:cs="Times New Roman"/>
          <w:sz w:val="26"/>
          <w:szCs w:val="26"/>
          <w:lang w:val="en-US"/>
        </w:rPr>
      </w:pPr>
    </w:p>
    <w:p w14:paraId="18D9E752" w14:textId="3FD06D05" w:rsidR="00E04121" w:rsidRDefault="00E04121" w:rsidP="00432FF0">
      <w:pPr>
        <w:pStyle w:val="Heading4"/>
        <w:rPr>
          <w:szCs w:val="26"/>
        </w:rPr>
      </w:pPr>
      <w:r>
        <w:rPr>
          <w:szCs w:val="26"/>
        </w:rPr>
        <w:t>3.2.</w:t>
      </w:r>
      <w:r w:rsidR="00282DD5">
        <w:rPr>
          <w:szCs w:val="26"/>
        </w:rPr>
        <w:t>12</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D84D66">
        <w:trPr>
          <w:trHeight w:val="567"/>
          <w:tblHeader/>
          <w:jc w:val="center"/>
        </w:trPr>
        <w:tc>
          <w:tcPr>
            <w:tcW w:w="1047" w:type="pct"/>
            <w:vAlign w:val="center"/>
          </w:tcPr>
          <w:p w14:paraId="74CE80F2"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D84D66">
        <w:trPr>
          <w:trHeight w:val="567"/>
          <w:jc w:val="center"/>
        </w:trPr>
        <w:tc>
          <w:tcPr>
            <w:tcW w:w="1047" w:type="pct"/>
            <w:vAlign w:val="center"/>
          </w:tcPr>
          <w:p w14:paraId="1907A173"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D84D66">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D84D66">
            <w:pPr>
              <w:jc w:val="both"/>
              <w:rPr>
                <w:rFonts w:ascii="Times New Roman" w:hAnsi="Times New Roman" w:cs="Times New Roman"/>
                <w:lang w:val="en-US"/>
              </w:rPr>
            </w:pPr>
          </w:p>
        </w:tc>
        <w:tc>
          <w:tcPr>
            <w:tcW w:w="804" w:type="pct"/>
            <w:vAlign w:val="center"/>
          </w:tcPr>
          <w:p w14:paraId="66E709D3"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ID phiếu mượn</w:t>
            </w:r>
          </w:p>
        </w:tc>
      </w:tr>
      <w:tr w:rsidR="00132083" w:rsidRPr="001C2A5D" w14:paraId="1B6BEAE4" w14:textId="77777777" w:rsidTr="00D84D66">
        <w:trPr>
          <w:trHeight w:val="567"/>
          <w:jc w:val="center"/>
        </w:trPr>
        <w:tc>
          <w:tcPr>
            <w:tcW w:w="1047" w:type="pct"/>
            <w:vAlign w:val="center"/>
          </w:tcPr>
          <w:p w14:paraId="2B3E98A0" w14:textId="77777777" w:rsidR="00132083" w:rsidRPr="001C2A5D" w:rsidRDefault="00132083" w:rsidP="00D84D66">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D84D66">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D84D66">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D84D66">
            <w:pPr>
              <w:jc w:val="both"/>
              <w:rPr>
                <w:rFonts w:ascii="Times New Roman" w:hAnsi="Times New Roman" w:cs="Times New Roman"/>
                <w:lang w:val="en-US"/>
              </w:rPr>
            </w:pPr>
          </w:p>
        </w:tc>
        <w:tc>
          <w:tcPr>
            <w:tcW w:w="804" w:type="pct"/>
            <w:vAlign w:val="center"/>
          </w:tcPr>
          <w:p w14:paraId="1C26E6AB"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gày mượn sách</w:t>
            </w:r>
          </w:p>
        </w:tc>
      </w:tr>
      <w:tr w:rsidR="00132083" w:rsidRPr="001C2A5D" w14:paraId="7A20FFBC" w14:textId="77777777" w:rsidTr="00D84D66">
        <w:trPr>
          <w:trHeight w:val="567"/>
          <w:jc w:val="center"/>
        </w:trPr>
        <w:tc>
          <w:tcPr>
            <w:tcW w:w="1047" w:type="pct"/>
            <w:vAlign w:val="center"/>
          </w:tcPr>
          <w:p w14:paraId="161EEC38"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D84D66">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D84D66">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D84D66">
            <w:pPr>
              <w:jc w:val="both"/>
              <w:rPr>
                <w:rFonts w:ascii="Times New Roman" w:hAnsi="Times New Roman" w:cs="Times New Roman"/>
                <w:lang w:val="en-US"/>
              </w:rPr>
            </w:pPr>
          </w:p>
        </w:tc>
        <w:tc>
          <w:tcPr>
            <w:tcW w:w="804" w:type="pct"/>
            <w:vAlign w:val="center"/>
          </w:tcPr>
          <w:p w14:paraId="51F9E05C" w14:textId="77777777" w:rsidR="00132083" w:rsidRPr="001C2A5D" w:rsidRDefault="00132083" w:rsidP="00D84D66">
            <w:pPr>
              <w:jc w:val="both"/>
              <w:rPr>
                <w:rFonts w:ascii="Times New Roman" w:hAnsi="Times New Roman" w:cs="Times New Roman"/>
                <w:lang w:val="en-US"/>
              </w:rPr>
            </w:pPr>
            <w:r w:rsidRPr="001C2A5D">
              <w:rPr>
                <w:rFonts w:ascii="Times New Roman" w:hAnsi="Times New Roman" w:cs="Times New Roman"/>
                <w:lang w:val="en-US"/>
              </w:rPr>
              <w:t>Ghi chú</w:t>
            </w:r>
          </w:p>
        </w:tc>
      </w:tr>
    </w:tbl>
    <w:p w14:paraId="7A8BE0B2" w14:textId="77777777" w:rsidR="00E04121" w:rsidRDefault="00E04121" w:rsidP="00E04121">
      <w:pPr>
        <w:rPr>
          <w:rFonts w:ascii="Times New Roman" w:hAnsi="Times New Roman" w:cs="Times New Roman"/>
          <w:sz w:val="26"/>
          <w:szCs w:val="26"/>
          <w:lang w:val="en-US"/>
        </w:rPr>
      </w:pPr>
    </w:p>
    <w:p w14:paraId="6337F76F" w14:textId="6F735744" w:rsidR="00E04121" w:rsidRDefault="00E04121" w:rsidP="00432FF0">
      <w:pPr>
        <w:pStyle w:val="Heading4"/>
        <w:rPr>
          <w:szCs w:val="26"/>
        </w:rPr>
      </w:pPr>
      <w:r>
        <w:rPr>
          <w:szCs w:val="26"/>
        </w:rPr>
        <w:t>3.2.</w:t>
      </w:r>
      <w:r w:rsidR="00282DD5">
        <w:rPr>
          <w:szCs w:val="26"/>
        </w:rPr>
        <w:t>12</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6"/>
        <w:gridCol w:w="1329"/>
        <w:gridCol w:w="837"/>
        <w:gridCol w:w="919"/>
        <w:gridCol w:w="724"/>
        <w:gridCol w:w="922"/>
        <w:gridCol w:w="1562"/>
      </w:tblGrid>
      <w:tr w:rsidR="004B0E39" w:rsidRPr="001C2A5D" w14:paraId="2F691521" w14:textId="77777777" w:rsidTr="005B3F02">
        <w:trPr>
          <w:trHeight w:val="1253"/>
        </w:trPr>
        <w:tc>
          <w:tcPr>
            <w:tcW w:w="1553" w:type="dxa"/>
            <w:vAlign w:val="center"/>
          </w:tcPr>
          <w:p w14:paraId="65A4E4CF"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Tên phương thức</w:t>
            </w:r>
          </w:p>
        </w:tc>
        <w:tc>
          <w:tcPr>
            <w:tcW w:w="1134" w:type="dxa"/>
            <w:vAlign w:val="center"/>
          </w:tcPr>
          <w:p w14:paraId="01EAD16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iểu truy cập</w:t>
            </w:r>
          </w:p>
        </w:tc>
        <w:tc>
          <w:tcPr>
            <w:tcW w:w="1449" w:type="dxa"/>
            <w:gridSpan w:val="2"/>
            <w:vAlign w:val="center"/>
          </w:tcPr>
          <w:p w14:paraId="286F83E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9" w:type="dxa"/>
            <w:vAlign w:val="center"/>
          </w:tcPr>
          <w:p w14:paraId="59250772"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iểu dữ liệu tham số</w:t>
            </w:r>
          </w:p>
        </w:tc>
        <w:tc>
          <w:tcPr>
            <w:tcW w:w="990" w:type="dxa"/>
            <w:vAlign w:val="center"/>
          </w:tcPr>
          <w:p w14:paraId="7C9B83E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Giá trị mặc nhiên</w:t>
            </w:r>
          </w:p>
        </w:tc>
        <w:tc>
          <w:tcPr>
            <w:tcW w:w="775" w:type="dxa"/>
            <w:vAlign w:val="center"/>
          </w:tcPr>
          <w:p w14:paraId="7520B09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ích thước</w:t>
            </w:r>
          </w:p>
        </w:tc>
        <w:tc>
          <w:tcPr>
            <w:tcW w:w="993" w:type="dxa"/>
            <w:vAlign w:val="center"/>
          </w:tcPr>
          <w:p w14:paraId="0223E2E2"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700" w:type="dxa"/>
            <w:vAlign w:val="center"/>
          </w:tcPr>
          <w:p w14:paraId="35C3B0F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5B3F02">
        <w:trPr>
          <w:trHeight w:val="773"/>
        </w:trPr>
        <w:tc>
          <w:tcPr>
            <w:tcW w:w="1553" w:type="dxa"/>
            <w:vMerge w:val="restart"/>
            <w:vAlign w:val="center"/>
          </w:tcPr>
          <w:p w14:paraId="6D5C6735"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layPhieuMuonID</w:t>
            </w:r>
          </w:p>
        </w:tc>
        <w:tc>
          <w:tcPr>
            <w:tcW w:w="1134" w:type="dxa"/>
            <w:vMerge w:val="restart"/>
            <w:vAlign w:val="center"/>
          </w:tcPr>
          <w:p w14:paraId="0CF03C6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Public</w:t>
            </w:r>
          </w:p>
        </w:tc>
        <w:tc>
          <w:tcPr>
            <w:tcW w:w="4113" w:type="dxa"/>
            <w:gridSpan w:val="5"/>
            <w:vAlign w:val="center"/>
          </w:tcPr>
          <w:p w14:paraId="77497D9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1 tham số</w:t>
            </w:r>
          </w:p>
        </w:tc>
        <w:tc>
          <w:tcPr>
            <w:tcW w:w="993" w:type="dxa"/>
            <w:vMerge w:val="restart"/>
            <w:vAlign w:val="center"/>
          </w:tcPr>
          <w:p w14:paraId="59645C6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String</w:t>
            </w:r>
          </w:p>
        </w:tc>
        <w:tc>
          <w:tcPr>
            <w:tcW w:w="1700" w:type="dxa"/>
            <w:vMerge w:val="restart"/>
            <w:vAlign w:val="center"/>
          </w:tcPr>
          <w:p w14:paraId="7A39C52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Trả về ID của phiếu mượn</w:t>
            </w:r>
          </w:p>
        </w:tc>
      </w:tr>
      <w:tr w:rsidR="004B0E39" w:rsidRPr="001C2A5D" w14:paraId="39CBC9CE" w14:textId="77777777" w:rsidTr="005B3F02">
        <w:trPr>
          <w:trHeight w:val="710"/>
        </w:trPr>
        <w:tc>
          <w:tcPr>
            <w:tcW w:w="1553" w:type="dxa"/>
            <w:vMerge/>
            <w:vAlign w:val="center"/>
          </w:tcPr>
          <w:p w14:paraId="408348AA" w14:textId="77777777" w:rsidR="004B0E39" w:rsidRPr="001C2A5D" w:rsidRDefault="004B0E39" w:rsidP="00D84D66">
            <w:pPr>
              <w:jc w:val="center"/>
              <w:rPr>
                <w:rFonts w:ascii="Times New Roman" w:hAnsi="Times New Roman" w:cs="Times New Roman"/>
              </w:rPr>
            </w:pPr>
          </w:p>
        </w:tc>
        <w:tc>
          <w:tcPr>
            <w:tcW w:w="1134" w:type="dxa"/>
            <w:vMerge/>
            <w:vAlign w:val="center"/>
          </w:tcPr>
          <w:p w14:paraId="0787809F"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745E0596"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560943A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3C762B2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1C632355"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8</w:t>
            </w:r>
          </w:p>
        </w:tc>
        <w:tc>
          <w:tcPr>
            <w:tcW w:w="993" w:type="dxa"/>
            <w:vMerge/>
            <w:vAlign w:val="center"/>
          </w:tcPr>
          <w:p w14:paraId="224F4062" w14:textId="77777777" w:rsidR="004B0E39" w:rsidRPr="001C2A5D" w:rsidRDefault="004B0E39" w:rsidP="00D84D66">
            <w:pPr>
              <w:jc w:val="center"/>
              <w:rPr>
                <w:rFonts w:ascii="Times New Roman" w:hAnsi="Times New Roman" w:cs="Times New Roman"/>
                <w:b/>
                <w:bCs/>
              </w:rPr>
            </w:pPr>
          </w:p>
        </w:tc>
        <w:tc>
          <w:tcPr>
            <w:tcW w:w="1700" w:type="dxa"/>
            <w:vMerge/>
            <w:vAlign w:val="center"/>
          </w:tcPr>
          <w:p w14:paraId="5565B489" w14:textId="77777777" w:rsidR="004B0E39" w:rsidRPr="001C2A5D" w:rsidRDefault="004B0E39" w:rsidP="00D84D66">
            <w:pPr>
              <w:jc w:val="center"/>
              <w:rPr>
                <w:rFonts w:ascii="Times New Roman" w:hAnsi="Times New Roman" w:cs="Times New Roman"/>
                <w:b/>
                <w:bCs/>
              </w:rPr>
            </w:pPr>
          </w:p>
        </w:tc>
      </w:tr>
      <w:tr w:rsidR="004B0E39" w:rsidRPr="001C2A5D" w14:paraId="47DE1D21" w14:textId="77777777" w:rsidTr="005B3F02">
        <w:trPr>
          <w:trHeight w:val="680"/>
        </w:trPr>
        <w:tc>
          <w:tcPr>
            <w:tcW w:w="1553" w:type="dxa"/>
            <w:vMerge w:val="restart"/>
            <w:vAlign w:val="center"/>
          </w:tcPr>
          <w:p w14:paraId="5A09BC1A"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themPhieuMuon</w:t>
            </w:r>
          </w:p>
        </w:tc>
        <w:tc>
          <w:tcPr>
            <w:tcW w:w="1134" w:type="dxa"/>
            <w:vMerge w:val="restart"/>
            <w:vAlign w:val="center"/>
          </w:tcPr>
          <w:p w14:paraId="42820A3C"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Protected</w:t>
            </w:r>
          </w:p>
        </w:tc>
        <w:tc>
          <w:tcPr>
            <w:tcW w:w="4113" w:type="dxa"/>
            <w:gridSpan w:val="5"/>
            <w:vAlign w:val="center"/>
          </w:tcPr>
          <w:p w14:paraId="11CF830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3 tham số</w:t>
            </w:r>
          </w:p>
        </w:tc>
        <w:tc>
          <w:tcPr>
            <w:tcW w:w="993" w:type="dxa"/>
            <w:vMerge w:val="restart"/>
            <w:vAlign w:val="center"/>
          </w:tcPr>
          <w:p w14:paraId="60E183B8"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46871930"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2DFBB374" w14:textId="77777777" w:rsidTr="005B3F02">
        <w:trPr>
          <w:trHeight w:val="680"/>
        </w:trPr>
        <w:tc>
          <w:tcPr>
            <w:tcW w:w="1553" w:type="dxa"/>
            <w:vMerge/>
            <w:vAlign w:val="center"/>
          </w:tcPr>
          <w:p w14:paraId="2F105AE6" w14:textId="77777777" w:rsidR="004B0E39" w:rsidRPr="001C2A5D" w:rsidRDefault="004B0E39" w:rsidP="00D84D66">
            <w:pPr>
              <w:jc w:val="both"/>
              <w:rPr>
                <w:rFonts w:ascii="Times New Roman" w:hAnsi="Times New Roman" w:cs="Times New Roman"/>
              </w:rPr>
            </w:pPr>
          </w:p>
        </w:tc>
        <w:tc>
          <w:tcPr>
            <w:tcW w:w="1134" w:type="dxa"/>
            <w:vMerge/>
            <w:vAlign w:val="center"/>
          </w:tcPr>
          <w:p w14:paraId="217BF037"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2ABB2C7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69A5E42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1C2F00AB"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523958B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7D0C5D75" w14:textId="77777777" w:rsidR="004B0E39" w:rsidRPr="001C2A5D" w:rsidRDefault="004B0E39" w:rsidP="00D84D66">
            <w:pPr>
              <w:jc w:val="center"/>
              <w:rPr>
                <w:rFonts w:ascii="Times New Roman" w:hAnsi="Times New Roman" w:cs="Times New Roman"/>
              </w:rPr>
            </w:pPr>
          </w:p>
        </w:tc>
        <w:tc>
          <w:tcPr>
            <w:tcW w:w="1700" w:type="dxa"/>
            <w:vMerge/>
            <w:vAlign w:val="center"/>
          </w:tcPr>
          <w:p w14:paraId="5E6A4591" w14:textId="77777777" w:rsidR="004B0E39" w:rsidRPr="001C2A5D" w:rsidRDefault="004B0E39" w:rsidP="00D84D66">
            <w:pPr>
              <w:jc w:val="both"/>
              <w:rPr>
                <w:rFonts w:ascii="Times New Roman" w:hAnsi="Times New Roman" w:cs="Times New Roman"/>
              </w:rPr>
            </w:pPr>
          </w:p>
        </w:tc>
      </w:tr>
      <w:tr w:rsidR="004B0E39" w:rsidRPr="001C2A5D" w14:paraId="3DA3168E" w14:textId="77777777" w:rsidTr="005B3F02">
        <w:trPr>
          <w:trHeight w:val="680"/>
        </w:trPr>
        <w:tc>
          <w:tcPr>
            <w:tcW w:w="1553" w:type="dxa"/>
            <w:vMerge/>
            <w:vAlign w:val="center"/>
          </w:tcPr>
          <w:p w14:paraId="2C203292" w14:textId="77777777" w:rsidR="004B0E39" w:rsidRPr="001C2A5D" w:rsidRDefault="004B0E39" w:rsidP="00D84D66">
            <w:pPr>
              <w:jc w:val="both"/>
              <w:rPr>
                <w:rFonts w:ascii="Times New Roman" w:hAnsi="Times New Roman" w:cs="Times New Roman"/>
              </w:rPr>
            </w:pPr>
          </w:p>
        </w:tc>
        <w:tc>
          <w:tcPr>
            <w:tcW w:w="1134" w:type="dxa"/>
            <w:vMerge/>
            <w:vAlign w:val="center"/>
          </w:tcPr>
          <w:p w14:paraId="6A40E52D"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56A4DCE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NgayMuon</w:t>
            </w:r>
          </w:p>
        </w:tc>
        <w:tc>
          <w:tcPr>
            <w:tcW w:w="899" w:type="dxa"/>
            <w:vAlign w:val="center"/>
          </w:tcPr>
          <w:p w14:paraId="0DBB061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5AE5BCC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3A890ED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370C20EF" w14:textId="77777777" w:rsidR="004B0E39" w:rsidRPr="001C2A5D" w:rsidRDefault="004B0E39" w:rsidP="00D84D66">
            <w:pPr>
              <w:jc w:val="center"/>
              <w:rPr>
                <w:rFonts w:ascii="Times New Roman" w:hAnsi="Times New Roman" w:cs="Times New Roman"/>
              </w:rPr>
            </w:pPr>
          </w:p>
        </w:tc>
        <w:tc>
          <w:tcPr>
            <w:tcW w:w="1700" w:type="dxa"/>
            <w:vMerge/>
            <w:vAlign w:val="center"/>
          </w:tcPr>
          <w:p w14:paraId="675832D5" w14:textId="77777777" w:rsidR="004B0E39" w:rsidRPr="001C2A5D" w:rsidRDefault="004B0E39" w:rsidP="00D84D66">
            <w:pPr>
              <w:jc w:val="both"/>
              <w:rPr>
                <w:rFonts w:ascii="Times New Roman" w:hAnsi="Times New Roman" w:cs="Times New Roman"/>
              </w:rPr>
            </w:pPr>
          </w:p>
        </w:tc>
      </w:tr>
      <w:tr w:rsidR="004B0E39" w:rsidRPr="001C2A5D" w14:paraId="37E0B89C" w14:textId="77777777" w:rsidTr="005B3F02">
        <w:trPr>
          <w:trHeight w:val="804"/>
        </w:trPr>
        <w:tc>
          <w:tcPr>
            <w:tcW w:w="1553" w:type="dxa"/>
            <w:vMerge/>
            <w:vAlign w:val="center"/>
          </w:tcPr>
          <w:p w14:paraId="34A5251F" w14:textId="77777777" w:rsidR="004B0E39" w:rsidRPr="001C2A5D" w:rsidRDefault="004B0E39" w:rsidP="00D84D66">
            <w:pPr>
              <w:jc w:val="both"/>
              <w:rPr>
                <w:rFonts w:ascii="Times New Roman" w:hAnsi="Times New Roman" w:cs="Times New Roman"/>
              </w:rPr>
            </w:pPr>
          </w:p>
        </w:tc>
        <w:tc>
          <w:tcPr>
            <w:tcW w:w="1134" w:type="dxa"/>
            <w:vMerge/>
            <w:vAlign w:val="center"/>
          </w:tcPr>
          <w:p w14:paraId="3E8DE071"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63E82225"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GhiChu</w:t>
            </w:r>
          </w:p>
        </w:tc>
        <w:tc>
          <w:tcPr>
            <w:tcW w:w="899" w:type="dxa"/>
            <w:vAlign w:val="center"/>
          </w:tcPr>
          <w:p w14:paraId="5B72D02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5EA7C1B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64BFF5C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100</w:t>
            </w:r>
          </w:p>
        </w:tc>
        <w:tc>
          <w:tcPr>
            <w:tcW w:w="993" w:type="dxa"/>
            <w:vMerge/>
            <w:vAlign w:val="center"/>
          </w:tcPr>
          <w:p w14:paraId="3345B5A1" w14:textId="77777777" w:rsidR="004B0E39" w:rsidRPr="001C2A5D" w:rsidRDefault="004B0E39" w:rsidP="00D84D66">
            <w:pPr>
              <w:jc w:val="center"/>
              <w:rPr>
                <w:rFonts w:ascii="Times New Roman" w:hAnsi="Times New Roman" w:cs="Times New Roman"/>
              </w:rPr>
            </w:pPr>
          </w:p>
        </w:tc>
        <w:tc>
          <w:tcPr>
            <w:tcW w:w="1700" w:type="dxa"/>
            <w:vMerge/>
            <w:vAlign w:val="center"/>
          </w:tcPr>
          <w:p w14:paraId="1455BA82" w14:textId="77777777" w:rsidR="004B0E39" w:rsidRPr="001C2A5D" w:rsidRDefault="004B0E39" w:rsidP="00D84D66">
            <w:pPr>
              <w:jc w:val="both"/>
              <w:rPr>
                <w:rFonts w:ascii="Times New Roman" w:hAnsi="Times New Roman" w:cs="Times New Roman"/>
              </w:rPr>
            </w:pPr>
          </w:p>
        </w:tc>
      </w:tr>
      <w:tr w:rsidR="004B0E39" w:rsidRPr="001C2A5D" w14:paraId="5E1B0924" w14:textId="77777777" w:rsidTr="005B3F02">
        <w:trPr>
          <w:trHeight w:val="773"/>
        </w:trPr>
        <w:tc>
          <w:tcPr>
            <w:tcW w:w="1553" w:type="dxa"/>
            <w:vMerge w:val="restart"/>
            <w:vAlign w:val="center"/>
          </w:tcPr>
          <w:p w14:paraId="43171908"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xoaPhieuMuon</w:t>
            </w:r>
          </w:p>
        </w:tc>
        <w:tc>
          <w:tcPr>
            <w:tcW w:w="1134" w:type="dxa"/>
            <w:vMerge w:val="restart"/>
            <w:vAlign w:val="center"/>
          </w:tcPr>
          <w:p w14:paraId="68281202"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Protected</w:t>
            </w:r>
          </w:p>
        </w:tc>
        <w:tc>
          <w:tcPr>
            <w:tcW w:w="4113" w:type="dxa"/>
            <w:gridSpan w:val="5"/>
            <w:vAlign w:val="center"/>
          </w:tcPr>
          <w:p w14:paraId="6447C93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1 tham số</w:t>
            </w:r>
          </w:p>
        </w:tc>
        <w:tc>
          <w:tcPr>
            <w:tcW w:w="993" w:type="dxa"/>
            <w:vMerge w:val="restart"/>
            <w:vAlign w:val="center"/>
          </w:tcPr>
          <w:p w14:paraId="30FF31C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492651C0"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5B3F02">
        <w:trPr>
          <w:trHeight w:val="772"/>
        </w:trPr>
        <w:tc>
          <w:tcPr>
            <w:tcW w:w="1553" w:type="dxa"/>
            <w:vMerge/>
            <w:vAlign w:val="center"/>
          </w:tcPr>
          <w:p w14:paraId="4E3A947A" w14:textId="77777777" w:rsidR="004B0E39" w:rsidRPr="001C2A5D" w:rsidRDefault="004B0E39" w:rsidP="00D84D66">
            <w:pPr>
              <w:jc w:val="both"/>
              <w:rPr>
                <w:rFonts w:ascii="Times New Roman" w:hAnsi="Times New Roman" w:cs="Times New Roman"/>
              </w:rPr>
            </w:pPr>
          </w:p>
        </w:tc>
        <w:tc>
          <w:tcPr>
            <w:tcW w:w="1134" w:type="dxa"/>
            <w:vMerge/>
            <w:vAlign w:val="center"/>
          </w:tcPr>
          <w:p w14:paraId="385EE376" w14:textId="77777777" w:rsidR="004B0E39" w:rsidRPr="001C2A5D" w:rsidRDefault="004B0E39" w:rsidP="00D84D66">
            <w:pPr>
              <w:jc w:val="center"/>
              <w:rPr>
                <w:rFonts w:ascii="Times New Roman" w:hAnsi="Times New Roman" w:cs="Times New Roman"/>
              </w:rPr>
            </w:pPr>
          </w:p>
        </w:tc>
        <w:tc>
          <w:tcPr>
            <w:tcW w:w="1449" w:type="dxa"/>
            <w:gridSpan w:val="2"/>
            <w:vAlign w:val="center"/>
          </w:tcPr>
          <w:p w14:paraId="2B49093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2BF3A40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3CE77B1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176A6BE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68B9BC54" w14:textId="77777777" w:rsidR="004B0E39" w:rsidRPr="001C2A5D" w:rsidRDefault="004B0E39" w:rsidP="00D84D66">
            <w:pPr>
              <w:jc w:val="center"/>
              <w:rPr>
                <w:rFonts w:ascii="Times New Roman" w:hAnsi="Times New Roman" w:cs="Times New Roman"/>
              </w:rPr>
            </w:pPr>
          </w:p>
        </w:tc>
        <w:tc>
          <w:tcPr>
            <w:tcW w:w="1700" w:type="dxa"/>
            <w:vMerge/>
            <w:vAlign w:val="center"/>
          </w:tcPr>
          <w:p w14:paraId="387ACCB1" w14:textId="77777777" w:rsidR="004B0E39" w:rsidRPr="001C2A5D" w:rsidRDefault="004B0E39" w:rsidP="00D84D66">
            <w:pPr>
              <w:jc w:val="both"/>
              <w:rPr>
                <w:rFonts w:ascii="Times New Roman" w:hAnsi="Times New Roman" w:cs="Times New Roman"/>
              </w:rPr>
            </w:pPr>
          </w:p>
        </w:tc>
      </w:tr>
      <w:tr w:rsidR="004B0E39" w:rsidRPr="001C2A5D" w14:paraId="466BF38A" w14:textId="77777777" w:rsidTr="005B3F02">
        <w:trPr>
          <w:trHeight w:val="712"/>
        </w:trPr>
        <w:tc>
          <w:tcPr>
            <w:tcW w:w="1553" w:type="dxa"/>
            <w:vMerge w:val="restart"/>
            <w:vAlign w:val="center"/>
          </w:tcPr>
          <w:p w14:paraId="021CCB7E"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capNhatPhieuMuon</w:t>
            </w:r>
          </w:p>
        </w:tc>
        <w:tc>
          <w:tcPr>
            <w:tcW w:w="1140" w:type="dxa"/>
            <w:gridSpan w:val="2"/>
            <w:vMerge w:val="restart"/>
            <w:vAlign w:val="center"/>
          </w:tcPr>
          <w:p w14:paraId="25B74D95"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Public</w:t>
            </w:r>
          </w:p>
        </w:tc>
        <w:tc>
          <w:tcPr>
            <w:tcW w:w="4107" w:type="dxa"/>
            <w:gridSpan w:val="4"/>
            <w:vAlign w:val="center"/>
          </w:tcPr>
          <w:p w14:paraId="04281870"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Có 3 tham số</w:t>
            </w:r>
          </w:p>
        </w:tc>
        <w:tc>
          <w:tcPr>
            <w:tcW w:w="993" w:type="dxa"/>
            <w:vMerge w:val="restart"/>
            <w:vAlign w:val="center"/>
          </w:tcPr>
          <w:p w14:paraId="113E39DC"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1B3E771A" w14:textId="77777777" w:rsidR="004B0E39" w:rsidRPr="001C2A5D" w:rsidRDefault="004B0E39" w:rsidP="00D84D66">
            <w:pPr>
              <w:jc w:val="both"/>
              <w:rPr>
                <w:rFonts w:ascii="Times New Roman" w:hAnsi="Times New Roman" w:cs="Times New Roman"/>
              </w:rPr>
            </w:pPr>
            <w:r w:rsidRPr="001C2A5D">
              <w:rPr>
                <w:rFonts w:ascii="Times New Roman" w:hAnsi="Times New Roman" w:cs="Times New Roman"/>
              </w:rPr>
              <w:t xml:space="preserve">Trả về true nếu cập nhật thành </w:t>
            </w:r>
            <w:r w:rsidRPr="001C2A5D">
              <w:rPr>
                <w:rFonts w:ascii="Times New Roman" w:hAnsi="Times New Roman" w:cs="Times New Roman"/>
              </w:rPr>
              <w:lastRenderedPageBreak/>
              <w:t>công, ngược lại trả về false.</w:t>
            </w:r>
          </w:p>
        </w:tc>
      </w:tr>
      <w:tr w:rsidR="004B0E39" w:rsidRPr="001C2A5D" w14:paraId="6A470DD0" w14:textId="77777777" w:rsidTr="005B3F02">
        <w:trPr>
          <w:trHeight w:val="712"/>
        </w:trPr>
        <w:tc>
          <w:tcPr>
            <w:tcW w:w="1553" w:type="dxa"/>
            <w:vMerge/>
            <w:vAlign w:val="center"/>
          </w:tcPr>
          <w:p w14:paraId="366ADFD5" w14:textId="77777777" w:rsidR="004B0E39" w:rsidRPr="001C2A5D" w:rsidRDefault="004B0E39" w:rsidP="00D84D66">
            <w:pPr>
              <w:jc w:val="both"/>
              <w:rPr>
                <w:rFonts w:ascii="Times New Roman" w:hAnsi="Times New Roman" w:cs="Times New Roman"/>
              </w:rPr>
            </w:pPr>
          </w:p>
        </w:tc>
        <w:tc>
          <w:tcPr>
            <w:tcW w:w="1140" w:type="dxa"/>
            <w:gridSpan w:val="2"/>
            <w:vMerge/>
            <w:vAlign w:val="center"/>
          </w:tcPr>
          <w:p w14:paraId="3D19BB08" w14:textId="77777777" w:rsidR="004B0E39" w:rsidRPr="001C2A5D" w:rsidRDefault="004B0E39" w:rsidP="00D84D66">
            <w:pPr>
              <w:jc w:val="center"/>
              <w:rPr>
                <w:rFonts w:ascii="Times New Roman" w:hAnsi="Times New Roman" w:cs="Times New Roman"/>
              </w:rPr>
            </w:pPr>
          </w:p>
        </w:tc>
        <w:tc>
          <w:tcPr>
            <w:tcW w:w="1443" w:type="dxa"/>
            <w:vAlign w:val="center"/>
          </w:tcPr>
          <w:p w14:paraId="1F28F4C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PhieuMuonID</w:t>
            </w:r>
          </w:p>
        </w:tc>
        <w:tc>
          <w:tcPr>
            <w:tcW w:w="899" w:type="dxa"/>
            <w:vAlign w:val="center"/>
          </w:tcPr>
          <w:p w14:paraId="01434C17"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0DCAC10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365B3B7A"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65057CD0" w14:textId="77777777" w:rsidR="004B0E39" w:rsidRPr="001C2A5D" w:rsidRDefault="004B0E39" w:rsidP="00D84D66">
            <w:pPr>
              <w:jc w:val="center"/>
              <w:rPr>
                <w:rFonts w:ascii="Times New Roman" w:hAnsi="Times New Roman" w:cs="Times New Roman"/>
              </w:rPr>
            </w:pPr>
          </w:p>
        </w:tc>
        <w:tc>
          <w:tcPr>
            <w:tcW w:w="1700" w:type="dxa"/>
            <w:vMerge/>
            <w:vAlign w:val="center"/>
          </w:tcPr>
          <w:p w14:paraId="1E9236A5" w14:textId="77777777" w:rsidR="004B0E39" w:rsidRPr="001C2A5D" w:rsidRDefault="004B0E39" w:rsidP="00D84D66">
            <w:pPr>
              <w:jc w:val="center"/>
              <w:rPr>
                <w:rFonts w:ascii="Times New Roman" w:hAnsi="Times New Roman" w:cs="Times New Roman"/>
              </w:rPr>
            </w:pPr>
          </w:p>
        </w:tc>
      </w:tr>
      <w:tr w:rsidR="004B0E39" w:rsidRPr="001C2A5D" w14:paraId="24819F8B" w14:textId="77777777" w:rsidTr="005B3F02">
        <w:trPr>
          <w:trHeight w:val="712"/>
        </w:trPr>
        <w:tc>
          <w:tcPr>
            <w:tcW w:w="1553" w:type="dxa"/>
            <w:vMerge/>
            <w:vAlign w:val="center"/>
          </w:tcPr>
          <w:p w14:paraId="42E9D568" w14:textId="77777777" w:rsidR="004B0E39" w:rsidRPr="001C2A5D" w:rsidRDefault="004B0E39" w:rsidP="00D84D66">
            <w:pPr>
              <w:jc w:val="both"/>
              <w:rPr>
                <w:rFonts w:ascii="Times New Roman" w:hAnsi="Times New Roman" w:cs="Times New Roman"/>
              </w:rPr>
            </w:pPr>
          </w:p>
        </w:tc>
        <w:tc>
          <w:tcPr>
            <w:tcW w:w="1140" w:type="dxa"/>
            <w:gridSpan w:val="2"/>
            <w:vMerge/>
            <w:vAlign w:val="center"/>
          </w:tcPr>
          <w:p w14:paraId="1FACBF64" w14:textId="77777777" w:rsidR="004B0E39" w:rsidRPr="001C2A5D" w:rsidRDefault="004B0E39" w:rsidP="00D84D66">
            <w:pPr>
              <w:jc w:val="center"/>
              <w:rPr>
                <w:rFonts w:ascii="Times New Roman" w:hAnsi="Times New Roman" w:cs="Times New Roman"/>
              </w:rPr>
            </w:pPr>
          </w:p>
        </w:tc>
        <w:tc>
          <w:tcPr>
            <w:tcW w:w="1443" w:type="dxa"/>
            <w:vAlign w:val="center"/>
          </w:tcPr>
          <w:p w14:paraId="4137132E"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NgayMuon</w:t>
            </w:r>
          </w:p>
        </w:tc>
        <w:tc>
          <w:tcPr>
            <w:tcW w:w="899" w:type="dxa"/>
            <w:vAlign w:val="center"/>
          </w:tcPr>
          <w:p w14:paraId="78E799DC"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68067811"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5B391AC9"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8</w:t>
            </w:r>
          </w:p>
        </w:tc>
        <w:tc>
          <w:tcPr>
            <w:tcW w:w="993" w:type="dxa"/>
            <w:vMerge/>
            <w:vAlign w:val="center"/>
          </w:tcPr>
          <w:p w14:paraId="38C57F77" w14:textId="77777777" w:rsidR="004B0E39" w:rsidRPr="001C2A5D" w:rsidRDefault="004B0E39" w:rsidP="00D84D66">
            <w:pPr>
              <w:jc w:val="center"/>
              <w:rPr>
                <w:rFonts w:ascii="Times New Roman" w:hAnsi="Times New Roman" w:cs="Times New Roman"/>
              </w:rPr>
            </w:pPr>
          </w:p>
        </w:tc>
        <w:tc>
          <w:tcPr>
            <w:tcW w:w="1700" w:type="dxa"/>
            <w:vMerge/>
            <w:vAlign w:val="center"/>
          </w:tcPr>
          <w:p w14:paraId="0BB7C808" w14:textId="77777777" w:rsidR="004B0E39" w:rsidRPr="001C2A5D" w:rsidRDefault="004B0E39" w:rsidP="00D84D66">
            <w:pPr>
              <w:jc w:val="center"/>
              <w:rPr>
                <w:rFonts w:ascii="Times New Roman" w:hAnsi="Times New Roman" w:cs="Times New Roman"/>
              </w:rPr>
            </w:pPr>
          </w:p>
        </w:tc>
      </w:tr>
      <w:tr w:rsidR="004B0E39" w:rsidRPr="001C2A5D" w14:paraId="03A5364F" w14:textId="77777777" w:rsidTr="005B3F02">
        <w:trPr>
          <w:trHeight w:val="712"/>
        </w:trPr>
        <w:tc>
          <w:tcPr>
            <w:tcW w:w="1553" w:type="dxa"/>
            <w:vMerge/>
            <w:vAlign w:val="center"/>
          </w:tcPr>
          <w:p w14:paraId="1BD259A9" w14:textId="77777777" w:rsidR="004B0E39" w:rsidRPr="001C2A5D" w:rsidRDefault="004B0E39" w:rsidP="00D84D66">
            <w:pPr>
              <w:jc w:val="both"/>
              <w:rPr>
                <w:rFonts w:ascii="Times New Roman" w:hAnsi="Times New Roman" w:cs="Times New Roman"/>
              </w:rPr>
            </w:pPr>
          </w:p>
        </w:tc>
        <w:tc>
          <w:tcPr>
            <w:tcW w:w="1140" w:type="dxa"/>
            <w:gridSpan w:val="2"/>
            <w:vMerge/>
            <w:vAlign w:val="center"/>
          </w:tcPr>
          <w:p w14:paraId="6FC66AC7" w14:textId="77777777" w:rsidR="004B0E39" w:rsidRPr="001C2A5D" w:rsidRDefault="004B0E39" w:rsidP="00D84D66">
            <w:pPr>
              <w:jc w:val="center"/>
              <w:rPr>
                <w:rFonts w:ascii="Times New Roman" w:hAnsi="Times New Roman" w:cs="Times New Roman"/>
              </w:rPr>
            </w:pPr>
          </w:p>
        </w:tc>
        <w:tc>
          <w:tcPr>
            <w:tcW w:w="1443" w:type="dxa"/>
            <w:vAlign w:val="center"/>
          </w:tcPr>
          <w:p w14:paraId="29FB51F3"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GhiChu</w:t>
            </w:r>
          </w:p>
        </w:tc>
        <w:tc>
          <w:tcPr>
            <w:tcW w:w="899" w:type="dxa"/>
            <w:vAlign w:val="center"/>
          </w:tcPr>
          <w:p w14:paraId="2983A248"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color w:val="000000"/>
              </w:rPr>
              <w:t>String</w:t>
            </w:r>
          </w:p>
        </w:tc>
        <w:tc>
          <w:tcPr>
            <w:tcW w:w="990" w:type="dxa"/>
            <w:vAlign w:val="center"/>
          </w:tcPr>
          <w:p w14:paraId="39F5772D"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18E9DD14" w14:textId="77777777" w:rsidR="004B0E39" w:rsidRPr="001C2A5D" w:rsidRDefault="004B0E39" w:rsidP="00D84D66">
            <w:pPr>
              <w:jc w:val="center"/>
              <w:rPr>
                <w:rFonts w:ascii="Times New Roman" w:hAnsi="Times New Roman" w:cs="Times New Roman"/>
              </w:rPr>
            </w:pPr>
            <w:r w:rsidRPr="001C2A5D">
              <w:rPr>
                <w:rFonts w:ascii="Times New Roman" w:hAnsi="Times New Roman" w:cs="Times New Roman"/>
              </w:rPr>
              <w:t>100</w:t>
            </w:r>
          </w:p>
        </w:tc>
        <w:tc>
          <w:tcPr>
            <w:tcW w:w="993" w:type="dxa"/>
            <w:vMerge/>
            <w:vAlign w:val="center"/>
          </w:tcPr>
          <w:p w14:paraId="5ED31909" w14:textId="77777777" w:rsidR="004B0E39" w:rsidRPr="001C2A5D" w:rsidRDefault="004B0E39" w:rsidP="00D84D66">
            <w:pPr>
              <w:jc w:val="center"/>
              <w:rPr>
                <w:rFonts w:ascii="Times New Roman" w:hAnsi="Times New Roman" w:cs="Times New Roman"/>
              </w:rPr>
            </w:pPr>
          </w:p>
        </w:tc>
        <w:tc>
          <w:tcPr>
            <w:tcW w:w="1700" w:type="dxa"/>
            <w:vMerge/>
            <w:vAlign w:val="center"/>
          </w:tcPr>
          <w:p w14:paraId="63746721" w14:textId="77777777" w:rsidR="004B0E39" w:rsidRPr="001C2A5D" w:rsidRDefault="004B0E39" w:rsidP="00D84D66">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7302E580" w:rsidR="002B3B0F" w:rsidRDefault="002B3B0F" w:rsidP="00FC7C1F">
      <w:pPr>
        <w:pStyle w:val="Heading3"/>
        <w:rPr>
          <w:szCs w:val="26"/>
        </w:rPr>
      </w:pPr>
      <w:r>
        <w:rPr>
          <w:szCs w:val="26"/>
        </w:rPr>
        <w:t>3.2.</w:t>
      </w:r>
      <w:r w:rsidR="0074222B">
        <w:rPr>
          <w:szCs w:val="26"/>
        </w:rPr>
        <w:t>13</w:t>
      </w:r>
      <w:r>
        <w:rPr>
          <w:szCs w:val="26"/>
        </w:rPr>
        <w:t xml:space="preserve"> Lớp </w:t>
      </w:r>
      <w:r w:rsidR="0043640C">
        <w:rPr>
          <w:szCs w:val="26"/>
        </w:rPr>
        <w:t>PhieuMuonChiTiet</w:t>
      </w:r>
    </w:p>
    <w:p w14:paraId="75DBA7EC" w14:textId="77777777" w:rsidR="002B3B0F" w:rsidRDefault="002B3B0F" w:rsidP="002B3B0F">
      <w:pPr>
        <w:rPr>
          <w:rFonts w:ascii="Times New Roman" w:hAnsi="Times New Roman" w:cs="Times New Roman"/>
          <w:sz w:val="26"/>
          <w:szCs w:val="26"/>
          <w:lang w:val="en-US"/>
        </w:rPr>
      </w:pPr>
    </w:p>
    <w:p w14:paraId="06C5FA54" w14:textId="58736273" w:rsidR="002B3B0F" w:rsidRDefault="002B3B0F" w:rsidP="00432FF0">
      <w:pPr>
        <w:pStyle w:val="Heading4"/>
        <w:rPr>
          <w:szCs w:val="26"/>
        </w:rPr>
      </w:pPr>
      <w:r>
        <w:rPr>
          <w:szCs w:val="26"/>
        </w:rPr>
        <w:t>3.2.</w:t>
      </w:r>
      <w:r w:rsidR="0074222B">
        <w:rPr>
          <w:szCs w:val="26"/>
        </w:rPr>
        <w:t>13</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D84D66">
        <w:trPr>
          <w:trHeight w:val="567"/>
          <w:tblHeader/>
          <w:jc w:val="center"/>
        </w:trPr>
        <w:tc>
          <w:tcPr>
            <w:tcW w:w="1047" w:type="pct"/>
            <w:vAlign w:val="center"/>
          </w:tcPr>
          <w:p w14:paraId="1ECF2FEB"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D84D66">
        <w:trPr>
          <w:trHeight w:val="567"/>
          <w:jc w:val="center"/>
        </w:trPr>
        <w:tc>
          <w:tcPr>
            <w:tcW w:w="1047" w:type="pct"/>
            <w:vAlign w:val="center"/>
          </w:tcPr>
          <w:p w14:paraId="6956784A"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D84D66">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D84D66">
            <w:pPr>
              <w:jc w:val="both"/>
              <w:rPr>
                <w:rFonts w:ascii="Times New Roman" w:hAnsi="Times New Roman" w:cs="Times New Roman"/>
                <w:lang w:val="en-US"/>
              </w:rPr>
            </w:pPr>
          </w:p>
        </w:tc>
        <w:tc>
          <w:tcPr>
            <w:tcW w:w="804" w:type="pct"/>
            <w:vAlign w:val="center"/>
          </w:tcPr>
          <w:p w14:paraId="7D8AC366"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Danh sách mượn</w:t>
            </w:r>
          </w:p>
        </w:tc>
      </w:tr>
      <w:tr w:rsidR="0051289B" w:rsidRPr="001C2A5D" w14:paraId="3E105C13" w14:textId="77777777" w:rsidTr="00D84D66">
        <w:trPr>
          <w:trHeight w:val="567"/>
          <w:jc w:val="center"/>
        </w:trPr>
        <w:tc>
          <w:tcPr>
            <w:tcW w:w="1047" w:type="pct"/>
            <w:vAlign w:val="center"/>
          </w:tcPr>
          <w:p w14:paraId="2787DC73" w14:textId="77777777" w:rsidR="0051289B" w:rsidRPr="001C2A5D" w:rsidRDefault="0051289B" w:rsidP="00D84D66">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D84D66">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D84D66">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D84D66">
            <w:pPr>
              <w:jc w:val="both"/>
              <w:rPr>
                <w:rFonts w:ascii="Times New Roman" w:hAnsi="Times New Roman" w:cs="Times New Roman"/>
                <w:lang w:val="en-US"/>
              </w:rPr>
            </w:pPr>
          </w:p>
        </w:tc>
        <w:tc>
          <w:tcPr>
            <w:tcW w:w="804" w:type="pct"/>
            <w:vAlign w:val="center"/>
          </w:tcPr>
          <w:p w14:paraId="669A0721"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gày trả sách</w:t>
            </w:r>
          </w:p>
        </w:tc>
      </w:tr>
      <w:tr w:rsidR="0051289B" w:rsidRPr="001C2A5D" w14:paraId="7A22ED5C" w14:textId="77777777" w:rsidTr="00D84D66">
        <w:trPr>
          <w:trHeight w:val="567"/>
          <w:jc w:val="center"/>
        </w:trPr>
        <w:tc>
          <w:tcPr>
            <w:tcW w:w="1047" w:type="pct"/>
            <w:vAlign w:val="center"/>
          </w:tcPr>
          <w:p w14:paraId="14A90BA3"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D84D66">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D84D66">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D84D66">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D84D66">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6D5ADBC4" w:rsidR="002B3B0F" w:rsidRDefault="002B3B0F" w:rsidP="00432FF0">
      <w:pPr>
        <w:pStyle w:val="Heading4"/>
        <w:rPr>
          <w:szCs w:val="26"/>
        </w:rPr>
      </w:pPr>
      <w:r>
        <w:rPr>
          <w:szCs w:val="26"/>
        </w:rPr>
        <w:t>3.2.</w:t>
      </w:r>
      <w:r w:rsidR="0074222B">
        <w:rPr>
          <w:szCs w:val="26"/>
        </w:rPr>
        <w:t>13</w:t>
      </w:r>
      <w:r>
        <w:rPr>
          <w:szCs w:val="26"/>
        </w:rPr>
        <w:t>.2 Bảng mô tả phương thức</w:t>
      </w:r>
    </w:p>
    <w:tbl>
      <w:tblPr>
        <w:tblStyle w:val="TableGrid"/>
        <w:tblW w:w="5000" w:type="pct"/>
        <w:tblLayout w:type="fixed"/>
        <w:tblLook w:val="04A0" w:firstRow="1" w:lastRow="0" w:firstColumn="1" w:lastColumn="0" w:noHBand="0" w:noVBand="1"/>
      </w:tblPr>
      <w:tblGrid>
        <w:gridCol w:w="1428"/>
        <w:gridCol w:w="1057"/>
        <w:gridCol w:w="1328"/>
        <w:gridCol w:w="837"/>
        <w:gridCol w:w="919"/>
        <w:gridCol w:w="724"/>
        <w:gridCol w:w="922"/>
        <w:gridCol w:w="1562"/>
      </w:tblGrid>
      <w:tr w:rsidR="00553496" w:rsidRPr="001C2A5D" w14:paraId="7A7B07D4" w14:textId="77777777" w:rsidTr="005B3F02">
        <w:trPr>
          <w:trHeight w:val="1253"/>
        </w:trPr>
        <w:tc>
          <w:tcPr>
            <w:tcW w:w="1553" w:type="dxa"/>
            <w:vAlign w:val="center"/>
          </w:tcPr>
          <w:p w14:paraId="4EB6379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Tên phương thức</w:t>
            </w:r>
          </w:p>
        </w:tc>
        <w:tc>
          <w:tcPr>
            <w:tcW w:w="1142" w:type="dxa"/>
            <w:vAlign w:val="center"/>
          </w:tcPr>
          <w:p w14:paraId="3F7E8879"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iểu truy cập</w:t>
            </w:r>
          </w:p>
        </w:tc>
        <w:tc>
          <w:tcPr>
            <w:tcW w:w="1441" w:type="dxa"/>
            <w:vAlign w:val="center"/>
          </w:tcPr>
          <w:p w14:paraId="744658C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9" w:type="dxa"/>
            <w:vAlign w:val="center"/>
          </w:tcPr>
          <w:p w14:paraId="49C8CDCB"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iểu dữ liệu tham số</w:t>
            </w:r>
          </w:p>
        </w:tc>
        <w:tc>
          <w:tcPr>
            <w:tcW w:w="990" w:type="dxa"/>
            <w:vAlign w:val="center"/>
          </w:tcPr>
          <w:p w14:paraId="378BB63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Giá trị mặc nhiên</w:t>
            </w:r>
          </w:p>
        </w:tc>
        <w:tc>
          <w:tcPr>
            <w:tcW w:w="775" w:type="dxa"/>
            <w:vAlign w:val="center"/>
          </w:tcPr>
          <w:p w14:paraId="05D960A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ích thước</w:t>
            </w:r>
          </w:p>
        </w:tc>
        <w:tc>
          <w:tcPr>
            <w:tcW w:w="993" w:type="dxa"/>
            <w:vAlign w:val="center"/>
          </w:tcPr>
          <w:p w14:paraId="7F5D9AE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700" w:type="dxa"/>
            <w:vAlign w:val="center"/>
          </w:tcPr>
          <w:p w14:paraId="450C0DD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5B3F02">
        <w:trPr>
          <w:trHeight w:val="680"/>
        </w:trPr>
        <w:tc>
          <w:tcPr>
            <w:tcW w:w="1553" w:type="dxa"/>
            <w:vMerge w:val="restart"/>
            <w:vAlign w:val="center"/>
          </w:tcPr>
          <w:p w14:paraId="5CE84859"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capNhatNgayTra</w:t>
            </w:r>
          </w:p>
        </w:tc>
        <w:tc>
          <w:tcPr>
            <w:tcW w:w="1142" w:type="dxa"/>
            <w:vMerge w:val="restart"/>
            <w:vAlign w:val="center"/>
          </w:tcPr>
          <w:p w14:paraId="562C73BE"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Public</w:t>
            </w:r>
          </w:p>
        </w:tc>
        <w:tc>
          <w:tcPr>
            <w:tcW w:w="4105" w:type="dxa"/>
            <w:gridSpan w:val="4"/>
            <w:vAlign w:val="center"/>
          </w:tcPr>
          <w:p w14:paraId="0261321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Có 2 tham số</w:t>
            </w:r>
          </w:p>
        </w:tc>
        <w:tc>
          <w:tcPr>
            <w:tcW w:w="993" w:type="dxa"/>
            <w:vMerge w:val="restart"/>
            <w:vAlign w:val="center"/>
          </w:tcPr>
          <w:p w14:paraId="65CA7B2F"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23E49F15"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553496" w:rsidRPr="001C2A5D" w14:paraId="7B8067E1" w14:textId="77777777" w:rsidTr="005B3F02">
        <w:trPr>
          <w:trHeight w:val="680"/>
        </w:trPr>
        <w:tc>
          <w:tcPr>
            <w:tcW w:w="1553" w:type="dxa"/>
            <w:vMerge/>
            <w:vAlign w:val="center"/>
          </w:tcPr>
          <w:p w14:paraId="65848B9B" w14:textId="77777777" w:rsidR="00553496" w:rsidRPr="001C2A5D" w:rsidRDefault="00553496" w:rsidP="00D84D66">
            <w:pPr>
              <w:jc w:val="both"/>
              <w:rPr>
                <w:rFonts w:ascii="Times New Roman" w:hAnsi="Times New Roman" w:cs="Times New Roman"/>
              </w:rPr>
            </w:pPr>
          </w:p>
        </w:tc>
        <w:tc>
          <w:tcPr>
            <w:tcW w:w="1142" w:type="dxa"/>
            <w:vMerge/>
            <w:vAlign w:val="center"/>
          </w:tcPr>
          <w:p w14:paraId="28EC99D1" w14:textId="77777777" w:rsidR="00553496" w:rsidRPr="001C2A5D" w:rsidRDefault="00553496" w:rsidP="00D84D66">
            <w:pPr>
              <w:jc w:val="center"/>
              <w:rPr>
                <w:rFonts w:ascii="Times New Roman" w:hAnsi="Times New Roman" w:cs="Times New Roman"/>
              </w:rPr>
            </w:pPr>
          </w:p>
        </w:tc>
        <w:tc>
          <w:tcPr>
            <w:tcW w:w="1441" w:type="dxa"/>
            <w:vAlign w:val="center"/>
          </w:tcPr>
          <w:p w14:paraId="17D5BEF8"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nhSachMuon</w:t>
            </w:r>
          </w:p>
        </w:tc>
        <w:tc>
          <w:tcPr>
            <w:tcW w:w="899" w:type="dxa"/>
            <w:vAlign w:val="center"/>
          </w:tcPr>
          <w:p w14:paraId="7E0BF3FA"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Sach</w:t>
            </w:r>
          </w:p>
        </w:tc>
        <w:tc>
          <w:tcPr>
            <w:tcW w:w="990" w:type="dxa"/>
            <w:vAlign w:val="center"/>
          </w:tcPr>
          <w:p w14:paraId="2B9BAD6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0E579AA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100</w:t>
            </w:r>
          </w:p>
        </w:tc>
        <w:tc>
          <w:tcPr>
            <w:tcW w:w="993" w:type="dxa"/>
            <w:vMerge/>
            <w:vAlign w:val="center"/>
          </w:tcPr>
          <w:p w14:paraId="51D439BA" w14:textId="77777777" w:rsidR="00553496" w:rsidRPr="001C2A5D" w:rsidRDefault="00553496" w:rsidP="00D84D66">
            <w:pPr>
              <w:jc w:val="center"/>
              <w:rPr>
                <w:rFonts w:ascii="Times New Roman" w:hAnsi="Times New Roman" w:cs="Times New Roman"/>
              </w:rPr>
            </w:pPr>
          </w:p>
        </w:tc>
        <w:tc>
          <w:tcPr>
            <w:tcW w:w="1700" w:type="dxa"/>
            <w:vMerge/>
            <w:vAlign w:val="center"/>
          </w:tcPr>
          <w:p w14:paraId="55B77E98" w14:textId="77777777" w:rsidR="00553496" w:rsidRPr="001C2A5D" w:rsidRDefault="00553496" w:rsidP="00D84D66">
            <w:pPr>
              <w:jc w:val="both"/>
              <w:rPr>
                <w:rFonts w:ascii="Times New Roman" w:hAnsi="Times New Roman" w:cs="Times New Roman"/>
              </w:rPr>
            </w:pPr>
          </w:p>
        </w:tc>
      </w:tr>
      <w:tr w:rsidR="00553496" w:rsidRPr="001C2A5D" w14:paraId="0CAE6F0C" w14:textId="77777777" w:rsidTr="005B3F02">
        <w:trPr>
          <w:trHeight w:val="680"/>
        </w:trPr>
        <w:tc>
          <w:tcPr>
            <w:tcW w:w="1553" w:type="dxa"/>
            <w:vMerge/>
            <w:vAlign w:val="center"/>
          </w:tcPr>
          <w:p w14:paraId="081E1AB4" w14:textId="77777777" w:rsidR="00553496" w:rsidRPr="001C2A5D" w:rsidRDefault="00553496" w:rsidP="00D84D66">
            <w:pPr>
              <w:jc w:val="both"/>
              <w:rPr>
                <w:rFonts w:ascii="Times New Roman" w:hAnsi="Times New Roman" w:cs="Times New Roman"/>
              </w:rPr>
            </w:pPr>
          </w:p>
        </w:tc>
        <w:tc>
          <w:tcPr>
            <w:tcW w:w="1142" w:type="dxa"/>
            <w:vMerge/>
            <w:vAlign w:val="center"/>
          </w:tcPr>
          <w:p w14:paraId="05F31787" w14:textId="77777777" w:rsidR="00553496" w:rsidRPr="001C2A5D" w:rsidRDefault="00553496" w:rsidP="00D84D66">
            <w:pPr>
              <w:jc w:val="center"/>
              <w:rPr>
                <w:rFonts w:ascii="Times New Roman" w:hAnsi="Times New Roman" w:cs="Times New Roman"/>
              </w:rPr>
            </w:pPr>
          </w:p>
        </w:tc>
        <w:tc>
          <w:tcPr>
            <w:tcW w:w="1441" w:type="dxa"/>
            <w:vAlign w:val="center"/>
          </w:tcPr>
          <w:p w14:paraId="59DA48FE"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NgayTra</w:t>
            </w:r>
          </w:p>
        </w:tc>
        <w:tc>
          <w:tcPr>
            <w:tcW w:w="899" w:type="dxa"/>
            <w:vAlign w:val="center"/>
          </w:tcPr>
          <w:p w14:paraId="262F25E5"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79CD9210"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5E6961C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8</w:t>
            </w:r>
          </w:p>
        </w:tc>
        <w:tc>
          <w:tcPr>
            <w:tcW w:w="993" w:type="dxa"/>
            <w:vMerge/>
            <w:vAlign w:val="center"/>
          </w:tcPr>
          <w:p w14:paraId="0BD8F3C6" w14:textId="77777777" w:rsidR="00553496" w:rsidRPr="001C2A5D" w:rsidRDefault="00553496" w:rsidP="00D84D66">
            <w:pPr>
              <w:jc w:val="center"/>
              <w:rPr>
                <w:rFonts w:ascii="Times New Roman" w:hAnsi="Times New Roman" w:cs="Times New Roman"/>
              </w:rPr>
            </w:pPr>
          </w:p>
        </w:tc>
        <w:tc>
          <w:tcPr>
            <w:tcW w:w="1700" w:type="dxa"/>
            <w:vMerge/>
            <w:vAlign w:val="center"/>
          </w:tcPr>
          <w:p w14:paraId="1D0CBCA9" w14:textId="77777777" w:rsidR="00553496" w:rsidRPr="001C2A5D" w:rsidRDefault="00553496" w:rsidP="00D84D66">
            <w:pPr>
              <w:jc w:val="both"/>
              <w:rPr>
                <w:rFonts w:ascii="Times New Roman" w:hAnsi="Times New Roman" w:cs="Times New Roman"/>
              </w:rPr>
            </w:pPr>
          </w:p>
        </w:tc>
      </w:tr>
      <w:tr w:rsidR="00553496" w:rsidRPr="001C2A5D" w14:paraId="14838A1A" w14:textId="77777777" w:rsidTr="005B3F02">
        <w:trPr>
          <w:trHeight w:val="712"/>
        </w:trPr>
        <w:tc>
          <w:tcPr>
            <w:tcW w:w="1553" w:type="dxa"/>
            <w:vMerge w:val="restart"/>
            <w:vAlign w:val="center"/>
          </w:tcPr>
          <w:p w14:paraId="1AE6D60F"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capNhatGiaHan</w:t>
            </w:r>
          </w:p>
        </w:tc>
        <w:tc>
          <w:tcPr>
            <w:tcW w:w="1142" w:type="dxa"/>
            <w:vMerge w:val="restart"/>
            <w:vAlign w:val="center"/>
          </w:tcPr>
          <w:p w14:paraId="24AEC7DB"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Public</w:t>
            </w:r>
          </w:p>
        </w:tc>
        <w:tc>
          <w:tcPr>
            <w:tcW w:w="4105" w:type="dxa"/>
            <w:gridSpan w:val="4"/>
            <w:vAlign w:val="center"/>
          </w:tcPr>
          <w:p w14:paraId="6035DE3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Có 3 tham số</w:t>
            </w:r>
          </w:p>
        </w:tc>
        <w:tc>
          <w:tcPr>
            <w:tcW w:w="993" w:type="dxa"/>
            <w:vMerge w:val="restart"/>
            <w:vAlign w:val="center"/>
          </w:tcPr>
          <w:p w14:paraId="0D9A028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rPr>
              <w:t>Boolean</w:t>
            </w:r>
          </w:p>
        </w:tc>
        <w:tc>
          <w:tcPr>
            <w:tcW w:w="1700" w:type="dxa"/>
            <w:vMerge w:val="restart"/>
            <w:vAlign w:val="center"/>
          </w:tcPr>
          <w:p w14:paraId="685EB646" w14:textId="77777777" w:rsidR="00553496" w:rsidRPr="001C2A5D" w:rsidRDefault="00553496" w:rsidP="00D84D66">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553496" w:rsidRPr="001C2A5D" w14:paraId="0B569B89" w14:textId="77777777" w:rsidTr="005B3F02">
        <w:trPr>
          <w:trHeight w:val="712"/>
        </w:trPr>
        <w:tc>
          <w:tcPr>
            <w:tcW w:w="1553" w:type="dxa"/>
            <w:vMerge/>
            <w:vAlign w:val="center"/>
          </w:tcPr>
          <w:p w14:paraId="1555C5CA" w14:textId="77777777" w:rsidR="00553496" w:rsidRPr="001C2A5D" w:rsidRDefault="00553496" w:rsidP="00D84D66">
            <w:pPr>
              <w:jc w:val="both"/>
              <w:rPr>
                <w:rFonts w:ascii="Times New Roman" w:hAnsi="Times New Roman" w:cs="Times New Roman"/>
              </w:rPr>
            </w:pPr>
          </w:p>
        </w:tc>
        <w:tc>
          <w:tcPr>
            <w:tcW w:w="1142" w:type="dxa"/>
            <w:vMerge/>
            <w:vAlign w:val="center"/>
          </w:tcPr>
          <w:p w14:paraId="16918EA8" w14:textId="77777777" w:rsidR="00553496" w:rsidRPr="001C2A5D" w:rsidRDefault="00553496" w:rsidP="00D84D66">
            <w:pPr>
              <w:jc w:val="center"/>
              <w:rPr>
                <w:rFonts w:ascii="Times New Roman" w:hAnsi="Times New Roman" w:cs="Times New Roman"/>
              </w:rPr>
            </w:pPr>
          </w:p>
        </w:tc>
        <w:tc>
          <w:tcPr>
            <w:tcW w:w="1441" w:type="dxa"/>
            <w:vAlign w:val="center"/>
          </w:tcPr>
          <w:p w14:paraId="691A865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nhSachMuon</w:t>
            </w:r>
          </w:p>
        </w:tc>
        <w:tc>
          <w:tcPr>
            <w:tcW w:w="899" w:type="dxa"/>
            <w:vAlign w:val="center"/>
          </w:tcPr>
          <w:p w14:paraId="399FAF9D"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Sach</w:t>
            </w:r>
          </w:p>
        </w:tc>
        <w:tc>
          <w:tcPr>
            <w:tcW w:w="990" w:type="dxa"/>
            <w:vAlign w:val="center"/>
          </w:tcPr>
          <w:p w14:paraId="3E20D9E0"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0D5336ED"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100</w:t>
            </w:r>
          </w:p>
        </w:tc>
        <w:tc>
          <w:tcPr>
            <w:tcW w:w="993" w:type="dxa"/>
            <w:vMerge/>
            <w:vAlign w:val="center"/>
          </w:tcPr>
          <w:p w14:paraId="4C6EDFB0" w14:textId="77777777" w:rsidR="00553496" w:rsidRPr="001C2A5D" w:rsidRDefault="00553496" w:rsidP="00D84D66">
            <w:pPr>
              <w:jc w:val="center"/>
              <w:rPr>
                <w:rFonts w:ascii="Times New Roman" w:hAnsi="Times New Roman" w:cs="Times New Roman"/>
              </w:rPr>
            </w:pPr>
          </w:p>
        </w:tc>
        <w:tc>
          <w:tcPr>
            <w:tcW w:w="1700" w:type="dxa"/>
            <w:vMerge/>
            <w:vAlign w:val="center"/>
          </w:tcPr>
          <w:p w14:paraId="5488489D" w14:textId="77777777" w:rsidR="00553496" w:rsidRPr="001C2A5D" w:rsidRDefault="00553496" w:rsidP="00D84D66">
            <w:pPr>
              <w:jc w:val="center"/>
              <w:rPr>
                <w:rFonts w:ascii="Times New Roman" w:hAnsi="Times New Roman" w:cs="Times New Roman"/>
              </w:rPr>
            </w:pPr>
          </w:p>
        </w:tc>
      </w:tr>
      <w:tr w:rsidR="00553496" w:rsidRPr="001C2A5D" w14:paraId="630E0C6D" w14:textId="77777777" w:rsidTr="005B3F02">
        <w:trPr>
          <w:trHeight w:val="712"/>
        </w:trPr>
        <w:tc>
          <w:tcPr>
            <w:tcW w:w="1553" w:type="dxa"/>
            <w:vMerge/>
            <w:vAlign w:val="center"/>
          </w:tcPr>
          <w:p w14:paraId="14998AD9" w14:textId="77777777" w:rsidR="00553496" w:rsidRPr="001C2A5D" w:rsidRDefault="00553496" w:rsidP="00D84D66">
            <w:pPr>
              <w:jc w:val="both"/>
              <w:rPr>
                <w:rFonts w:ascii="Times New Roman" w:hAnsi="Times New Roman" w:cs="Times New Roman"/>
              </w:rPr>
            </w:pPr>
          </w:p>
        </w:tc>
        <w:tc>
          <w:tcPr>
            <w:tcW w:w="1142" w:type="dxa"/>
            <w:vMerge/>
            <w:vAlign w:val="center"/>
          </w:tcPr>
          <w:p w14:paraId="61706386" w14:textId="77777777" w:rsidR="00553496" w:rsidRPr="001C2A5D" w:rsidRDefault="00553496" w:rsidP="00D84D66">
            <w:pPr>
              <w:jc w:val="center"/>
              <w:rPr>
                <w:rFonts w:ascii="Times New Roman" w:hAnsi="Times New Roman" w:cs="Times New Roman"/>
              </w:rPr>
            </w:pPr>
          </w:p>
        </w:tc>
        <w:tc>
          <w:tcPr>
            <w:tcW w:w="1441" w:type="dxa"/>
            <w:vAlign w:val="center"/>
          </w:tcPr>
          <w:p w14:paraId="2FA6EA77"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NgayTra</w:t>
            </w:r>
          </w:p>
        </w:tc>
        <w:tc>
          <w:tcPr>
            <w:tcW w:w="899" w:type="dxa"/>
            <w:vAlign w:val="center"/>
          </w:tcPr>
          <w:p w14:paraId="317DA87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3CB44015"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6A0B4C94"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8</w:t>
            </w:r>
          </w:p>
        </w:tc>
        <w:tc>
          <w:tcPr>
            <w:tcW w:w="993" w:type="dxa"/>
            <w:vMerge/>
            <w:vAlign w:val="center"/>
          </w:tcPr>
          <w:p w14:paraId="4E85B9A2" w14:textId="77777777" w:rsidR="00553496" w:rsidRPr="001C2A5D" w:rsidRDefault="00553496" w:rsidP="00D84D66">
            <w:pPr>
              <w:jc w:val="center"/>
              <w:rPr>
                <w:rFonts w:ascii="Times New Roman" w:hAnsi="Times New Roman" w:cs="Times New Roman"/>
              </w:rPr>
            </w:pPr>
          </w:p>
        </w:tc>
        <w:tc>
          <w:tcPr>
            <w:tcW w:w="1700" w:type="dxa"/>
            <w:vMerge/>
            <w:vAlign w:val="center"/>
          </w:tcPr>
          <w:p w14:paraId="7B2F5CF5" w14:textId="77777777" w:rsidR="00553496" w:rsidRPr="001C2A5D" w:rsidRDefault="00553496" w:rsidP="00D84D66">
            <w:pPr>
              <w:jc w:val="center"/>
              <w:rPr>
                <w:rFonts w:ascii="Times New Roman" w:hAnsi="Times New Roman" w:cs="Times New Roman"/>
              </w:rPr>
            </w:pPr>
          </w:p>
        </w:tc>
      </w:tr>
      <w:tr w:rsidR="00553496" w:rsidRPr="001C2A5D" w14:paraId="2C50F2B3" w14:textId="77777777" w:rsidTr="005B3F02">
        <w:trPr>
          <w:trHeight w:val="712"/>
        </w:trPr>
        <w:tc>
          <w:tcPr>
            <w:tcW w:w="1553" w:type="dxa"/>
            <w:vMerge/>
            <w:vAlign w:val="center"/>
          </w:tcPr>
          <w:p w14:paraId="2CFFA151" w14:textId="77777777" w:rsidR="00553496" w:rsidRPr="001C2A5D" w:rsidRDefault="00553496" w:rsidP="00D84D66">
            <w:pPr>
              <w:jc w:val="both"/>
              <w:rPr>
                <w:rFonts w:ascii="Times New Roman" w:hAnsi="Times New Roman" w:cs="Times New Roman"/>
              </w:rPr>
            </w:pPr>
          </w:p>
        </w:tc>
        <w:tc>
          <w:tcPr>
            <w:tcW w:w="1142" w:type="dxa"/>
            <w:vMerge/>
            <w:vAlign w:val="center"/>
          </w:tcPr>
          <w:p w14:paraId="65DC7398" w14:textId="77777777" w:rsidR="00553496" w:rsidRPr="001C2A5D" w:rsidRDefault="00553496" w:rsidP="00D84D66">
            <w:pPr>
              <w:jc w:val="center"/>
              <w:rPr>
                <w:rFonts w:ascii="Times New Roman" w:hAnsi="Times New Roman" w:cs="Times New Roman"/>
              </w:rPr>
            </w:pPr>
          </w:p>
        </w:tc>
        <w:tc>
          <w:tcPr>
            <w:tcW w:w="1441" w:type="dxa"/>
            <w:vAlign w:val="center"/>
          </w:tcPr>
          <w:p w14:paraId="554B7FE2"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GiaHanDen</w:t>
            </w:r>
          </w:p>
        </w:tc>
        <w:tc>
          <w:tcPr>
            <w:tcW w:w="899" w:type="dxa"/>
            <w:vAlign w:val="center"/>
          </w:tcPr>
          <w:p w14:paraId="4C75EFFF"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color w:val="000000"/>
              </w:rPr>
              <w:t>Date</w:t>
            </w:r>
          </w:p>
        </w:tc>
        <w:tc>
          <w:tcPr>
            <w:tcW w:w="990" w:type="dxa"/>
            <w:vAlign w:val="center"/>
          </w:tcPr>
          <w:p w14:paraId="6384DCE1"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Not null</w:t>
            </w:r>
          </w:p>
        </w:tc>
        <w:tc>
          <w:tcPr>
            <w:tcW w:w="775" w:type="dxa"/>
            <w:vAlign w:val="center"/>
          </w:tcPr>
          <w:p w14:paraId="7B1A9C5F" w14:textId="77777777" w:rsidR="00553496" w:rsidRPr="001C2A5D" w:rsidRDefault="00553496" w:rsidP="00D84D66">
            <w:pPr>
              <w:jc w:val="center"/>
              <w:rPr>
                <w:rFonts w:ascii="Times New Roman" w:hAnsi="Times New Roman" w:cs="Times New Roman"/>
              </w:rPr>
            </w:pPr>
            <w:r w:rsidRPr="001C2A5D">
              <w:rPr>
                <w:rFonts w:ascii="Times New Roman" w:hAnsi="Times New Roman" w:cs="Times New Roman"/>
                <w:lang w:val="en-US"/>
              </w:rPr>
              <w:t>8</w:t>
            </w:r>
          </w:p>
        </w:tc>
        <w:tc>
          <w:tcPr>
            <w:tcW w:w="993" w:type="dxa"/>
            <w:vMerge/>
            <w:vAlign w:val="center"/>
          </w:tcPr>
          <w:p w14:paraId="46EDD349" w14:textId="77777777" w:rsidR="00553496" w:rsidRPr="001C2A5D" w:rsidRDefault="00553496" w:rsidP="00D84D66">
            <w:pPr>
              <w:jc w:val="center"/>
              <w:rPr>
                <w:rFonts w:ascii="Times New Roman" w:hAnsi="Times New Roman" w:cs="Times New Roman"/>
              </w:rPr>
            </w:pPr>
          </w:p>
        </w:tc>
        <w:tc>
          <w:tcPr>
            <w:tcW w:w="1700" w:type="dxa"/>
            <w:vMerge/>
            <w:vAlign w:val="center"/>
          </w:tcPr>
          <w:p w14:paraId="2CCF6B37" w14:textId="77777777" w:rsidR="00553496" w:rsidRPr="001C2A5D" w:rsidRDefault="00553496" w:rsidP="00D84D66">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389BDAC9" w:rsidR="002B3B0F" w:rsidRDefault="002B3B0F" w:rsidP="00FC7C1F">
      <w:pPr>
        <w:pStyle w:val="Heading3"/>
        <w:rPr>
          <w:szCs w:val="26"/>
        </w:rPr>
      </w:pPr>
      <w:r>
        <w:rPr>
          <w:szCs w:val="26"/>
        </w:rPr>
        <w:t>3.2.</w:t>
      </w:r>
      <w:r w:rsidR="00E118DF">
        <w:rPr>
          <w:szCs w:val="26"/>
        </w:rPr>
        <w:t>1</w:t>
      </w:r>
      <w:r>
        <w:rPr>
          <w:szCs w:val="26"/>
        </w:rPr>
        <w:t xml:space="preserve">4 Lớp </w:t>
      </w:r>
      <w:r w:rsidR="00E118DF">
        <w:rPr>
          <w:szCs w:val="26"/>
        </w:rPr>
        <w:t>LopHoc</w:t>
      </w:r>
    </w:p>
    <w:p w14:paraId="4B0A5838" w14:textId="77777777" w:rsidR="002B3B0F" w:rsidRDefault="002B3B0F" w:rsidP="002B3B0F">
      <w:pPr>
        <w:rPr>
          <w:rFonts w:ascii="Times New Roman" w:hAnsi="Times New Roman" w:cs="Times New Roman"/>
          <w:sz w:val="26"/>
          <w:szCs w:val="26"/>
          <w:lang w:val="en-US"/>
        </w:rPr>
      </w:pPr>
    </w:p>
    <w:p w14:paraId="66E729F8" w14:textId="4E2520AB" w:rsidR="002B3B0F" w:rsidRDefault="002B3B0F" w:rsidP="00432FF0">
      <w:pPr>
        <w:pStyle w:val="Heading4"/>
        <w:rPr>
          <w:szCs w:val="26"/>
        </w:rPr>
      </w:pPr>
      <w:r>
        <w:rPr>
          <w:szCs w:val="26"/>
        </w:rPr>
        <w:t>3.2.</w:t>
      </w:r>
      <w:r w:rsidR="00E118DF">
        <w:rPr>
          <w:szCs w:val="26"/>
        </w:rPr>
        <w:t>1</w:t>
      </w:r>
      <w:r>
        <w:rPr>
          <w:szCs w:val="26"/>
        </w:rPr>
        <w:t>4.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D84D66">
        <w:trPr>
          <w:trHeight w:val="567"/>
          <w:tblHeader/>
          <w:jc w:val="center"/>
        </w:trPr>
        <w:tc>
          <w:tcPr>
            <w:tcW w:w="1047" w:type="pct"/>
            <w:vAlign w:val="center"/>
          </w:tcPr>
          <w:p w14:paraId="55E591F7"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D84D66">
        <w:trPr>
          <w:trHeight w:val="567"/>
          <w:jc w:val="center"/>
        </w:trPr>
        <w:tc>
          <w:tcPr>
            <w:tcW w:w="1047" w:type="pct"/>
            <w:vAlign w:val="center"/>
          </w:tcPr>
          <w:p w14:paraId="54A76F6D"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84D66">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84D66">
            <w:pPr>
              <w:jc w:val="both"/>
              <w:rPr>
                <w:rFonts w:ascii="Times New Roman" w:hAnsi="Times New Roman" w:cs="Times New Roman"/>
                <w:lang w:val="en-US"/>
              </w:rPr>
            </w:pPr>
          </w:p>
        </w:tc>
        <w:tc>
          <w:tcPr>
            <w:tcW w:w="804" w:type="pct"/>
            <w:vAlign w:val="center"/>
          </w:tcPr>
          <w:p w14:paraId="5D52214E"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Mã lớp</w:t>
            </w:r>
          </w:p>
        </w:tc>
      </w:tr>
      <w:tr w:rsidR="00A97C0A" w:rsidRPr="001C2A5D" w14:paraId="0B4E73DB" w14:textId="77777777" w:rsidTr="00D84D66">
        <w:trPr>
          <w:trHeight w:val="567"/>
          <w:jc w:val="center"/>
        </w:trPr>
        <w:tc>
          <w:tcPr>
            <w:tcW w:w="1047" w:type="pct"/>
            <w:vAlign w:val="center"/>
          </w:tcPr>
          <w:p w14:paraId="1EDF74AF" w14:textId="77777777" w:rsidR="00A97C0A" w:rsidRPr="001C2A5D" w:rsidRDefault="00A97C0A" w:rsidP="00D84D66">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84D66">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84D66">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84D66">
            <w:pPr>
              <w:jc w:val="both"/>
              <w:rPr>
                <w:rFonts w:ascii="Times New Roman" w:hAnsi="Times New Roman" w:cs="Times New Roman"/>
                <w:lang w:val="en-US"/>
              </w:rPr>
            </w:pPr>
          </w:p>
        </w:tc>
        <w:tc>
          <w:tcPr>
            <w:tcW w:w="804" w:type="pct"/>
            <w:vAlign w:val="center"/>
          </w:tcPr>
          <w:p w14:paraId="59CF9330"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Tên lớp</w:t>
            </w:r>
          </w:p>
        </w:tc>
      </w:tr>
      <w:tr w:rsidR="00A97C0A" w:rsidRPr="001C2A5D" w14:paraId="259B0F54" w14:textId="77777777" w:rsidTr="00D84D66">
        <w:trPr>
          <w:trHeight w:val="567"/>
          <w:jc w:val="center"/>
        </w:trPr>
        <w:tc>
          <w:tcPr>
            <w:tcW w:w="1047" w:type="pct"/>
            <w:vAlign w:val="center"/>
          </w:tcPr>
          <w:p w14:paraId="5BBF3CBF"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84D6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84D66">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84D66">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84D66">
            <w:pPr>
              <w:jc w:val="both"/>
              <w:rPr>
                <w:rFonts w:ascii="Times New Roman" w:hAnsi="Times New Roman" w:cs="Times New Roman"/>
                <w:lang w:val="en-US"/>
              </w:rPr>
            </w:pPr>
          </w:p>
        </w:tc>
        <w:tc>
          <w:tcPr>
            <w:tcW w:w="804" w:type="pct"/>
            <w:vAlign w:val="center"/>
          </w:tcPr>
          <w:p w14:paraId="0E1A64D6" w14:textId="77777777" w:rsidR="00A97C0A" w:rsidRPr="001C2A5D" w:rsidRDefault="00A97C0A" w:rsidP="00D84D66">
            <w:pPr>
              <w:jc w:val="both"/>
              <w:rPr>
                <w:rFonts w:ascii="Times New Roman" w:hAnsi="Times New Roman" w:cs="Times New Roman"/>
                <w:lang w:val="en-US"/>
              </w:rPr>
            </w:pPr>
            <w:r w:rsidRPr="001C2A5D">
              <w:rPr>
                <w:rFonts w:ascii="Times New Roman" w:hAnsi="Times New Roman" w:cs="Times New Roman"/>
                <w:lang w:val="en-US"/>
              </w:rPr>
              <w:t>Niên khóa</w:t>
            </w:r>
          </w:p>
        </w:tc>
      </w:tr>
    </w:tbl>
    <w:p w14:paraId="4D41EFD3" w14:textId="77777777" w:rsidR="002B3B0F" w:rsidRDefault="002B3B0F" w:rsidP="002B3B0F">
      <w:pPr>
        <w:rPr>
          <w:rFonts w:ascii="Times New Roman" w:hAnsi="Times New Roman" w:cs="Times New Roman"/>
          <w:sz w:val="26"/>
          <w:szCs w:val="26"/>
          <w:lang w:val="en-US"/>
        </w:rPr>
      </w:pPr>
    </w:p>
    <w:p w14:paraId="759A5E98" w14:textId="01631D30" w:rsidR="002B3B0F" w:rsidRDefault="002B3B0F" w:rsidP="00432FF0">
      <w:pPr>
        <w:pStyle w:val="Heading4"/>
        <w:rPr>
          <w:szCs w:val="26"/>
        </w:rPr>
      </w:pPr>
      <w:r>
        <w:rPr>
          <w:szCs w:val="26"/>
        </w:rPr>
        <w:t>3.2.</w:t>
      </w:r>
      <w:r w:rsidR="00E118DF">
        <w:rPr>
          <w:szCs w:val="26"/>
        </w:rPr>
        <w:t>1</w:t>
      </w:r>
      <w:r>
        <w:rPr>
          <w:szCs w:val="26"/>
        </w:rPr>
        <w:t>4.2 Bảng mô tả phương thức</w:t>
      </w:r>
    </w:p>
    <w:p w14:paraId="3E2BF178" w14:textId="77777777" w:rsidR="002B3B0F" w:rsidRDefault="002B3B0F" w:rsidP="002B3B0F">
      <w:pPr>
        <w:rPr>
          <w:rFonts w:ascii="Times New Roman" w:hAnsi="Times New Roman" w:cs="Times New Roman"/>
          <w:sz w:val="26"/>
          <w:szCs w:val="26"/>
          <w:lang w:val="en-US"/>
        </w:rPr>
      </w:pPr>
    </w:p>
    <w:p w14:paraId="730E22F8" w14:textId="56E84CD5" w:rsidR="00CB76AC" w:rsidRDefault="00CB76AC" w:rsidP="00FC7C1F">
      <w:pPr>
        <w:pStyle w:val="Heading3"/>
        <w:rPr>
          <w:szCs w:val="26"/>
        </w:rPr>
      </w:pPr>
      <w:r>
        <w:rPr>
          <w:szCs w:val="26"/>
        </w:rPr>
        <w:t>3.2.</w:t>
      </w:r>
      <w:r w:rsidR="0037001F">
        <w:rPr>
          <w:szCs w:val="26"/>
        </w:rPr>
        <w:t>15</w:t>
      </w:r>
      <w:r>
        <w:rPr>
          <w:szCs w:val="26"/>
        </w:rPr>
        <w:t xml:space="preserve"> Lớp </w:t>
      </w:r>
      <w:r w:rsidR="0037001F">
        <w:rPr>
          <w:szCs w:val="26"/>
        </w:rPr>
        <w:t>NamHoc</w:t>
      </w:r>
    </w:p>
    <w:p w14:paraId="006079A9" w14:textId="77777777" w:rsidR="00CB76AC" w:rsidRDefault="00CB76AC" w:rsidP="00CB76AC">
      <w:pPr>
        <w:rPr>
          <w:rFonts w:ascii="Times New Roman" w:hAnsi="Times New Roman" w:cs="Times New Roman"/>
          <w:sz w:val="26"/>
          <w:szCs w:val="26"/>
          <w:lang w:val="en-US"/>
        </w:rPr>
      </w:pPr>
    </w:p>
    <w:p w14:paraId="1027FBB9" w14:textId="6B3DF1A2" w:rsidR="00CB76AC" w:rsidRDefault="00CB76AC" w:rsidP="00432FF0">
      <w:pPr>
        <w:pStyle w:val="Heading4"/>
        <w:rPr>
          <w:szCs w:val="26"/>
        </w:rPr>
      </w:pPr>
      <w:r>
        <w:rPr>
          <w:szCs w:val="26"/>
        </w:rPr>
        <w:t>3.2.</w:t>
      </w:r>
      <w:r w:rsidR="0037001F">
        <w:rPr>
          <w:szCs w:val="26"/>
        </w:rPr>
        <w:t>1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D84D66">
        <w:trPr>
          <w:trHeight w:val="567"/>
          <w:tblHeader/>
          <w:jc w:val="center"/>
        </w:trPr>
        <w:tc>
          <w:tcPr>
            <w:tcW w:w="1047" w:type="pct"/>
            <w:vAlign w:val="center"/>
          </w:tcPr>
          <w:p w14:paraId="20A4F4EC"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D84D66">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D84D66">
        <w:trPr>
          <w:trHeight w:val="567"/>
          <w:jc w:val="center"/>
        </w:trPr>
        <w:tc>
          <w:tcPr>
            <w:tcW w:w="1047" w:type="pct"/>
            <w:vAlign w:val="center"/>
          </w:tcPr>
          <w:p w14:paraId="27B60118"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D84D66">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D84D66">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D84D66">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D84D66">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8384373" w:rsidR="00CB76AC" w:rsidRDefault="00CB76AC" w:rsidP="00432FF0">
      <w:pPr>
        <w:pStyle w:val="Heading4"/>
        <w:rPr>
          <w:szCs w:val="26"/>
        </w:rPr>
      </w:pPr>
      <w:r>
        <w:rPr>
          <w:szCs w:val="26"/>
        </w:rPr>
        <w:t>3.2.</w:t>
      </w:r>
      <w:r w:rsidR="0037001F">
        <w:rPr>
          <w:szCs w:val="26"/>
        </w:rPr>
        <w:t>15</w:t>
      </w:r>
      <w:r>
        <w:rPr>
          <w:szCs w:val="26"/>
        </w:rPr>
        <w:t>.2 Bảng mô tả phương thức</w:t>
      </w:r>
    </w:p>
    <w:p w14:paraId="6C16EDC5" w14:textId="77777777" w:rsidR="00CB76AC" w:rsidRDefault="00CB76AC" w:rsidP="00CB76AC">
      <w:pPr>
        <w:rPr>
          <w:rFonts w:ascii="Times New Roman" w:hAnsi="Times New Roman" w:cs="Times New Roman"/>
          <w:sz w:val="26"/>
          <w:szCs w:val="26"/>
          <w:lang w:val="en-US"/>
        </w:rPr>
      </w:pPr>
    </w:p>
    <w:p w14:paraId="46AC8298" w14:textId="3E102438" w:rsidR="00CB76AC" w:rsidRDefault="00CB76AC" w:rsidP="00FC7C1F">
      <w:pPr>
        <w:pStyle w:val="Heading3"/>
        <w:rPr>
          <w:szCs w:val="26"/>
        </w:rPr>
      </w:pPr>
      <w:r>
        <w:rPr>
          <w:szCs w:val="26"/>
        </w:rPr>
        <w:t>3.2.</w:t>
      </w:r>
      <w:r w:rsidR="007D2180">
        <w:rPr>
          <w:szCs w:val="26"/>
        </w:rPr>
        <w:t>16</w:t>
      </w:r>
      <w:r>
        <w:rPr>
          <w:szCs w:val="26"/>
        </w:rPr>
        <w:t xml:space="preserve"> Lớp </w:t>
      </w:r>
      <w:r w:rsidR="003A4F19">
        <w:rPr>
          <w:szCs w:val="26"/>
        </w:rPr>
        <w:t>Role</w:t>
      </w:r>
    </w:p>
    <w:p w14:paraId="631AEDF0" w14:textId="77777777" w:rsidR="00CB76AC" w:rsidRDefault="00CB76AC" w:rsidP="00CB76AC">
      <w:pPr>
        <w:rPr>
          <w:rFonts w:ascii="Times New Roman" w:hAnsi="Times New Roman" w:cs="Times New Roman"/>
          <w:sz w:val="26"/>
          <w:szCs w:val="26"/>
          <w:lang w:val="en-US"/>
        </w:rPr>
      </w:pPr>
    </w:p>
    <w:p w14:paraId="1B26FF89" w14:textId="2A2A807D" w:rsidR="00CB76AC" w:rsidRDefault="00CB76AC" w:rsidP="00432FF0">
      <w:pPr>
        <w:pStyle w:val="Heading4"/>
        <w:rPr>
          <w:szCs w:val="26"/>
        </w:rPr>
      </w:pPr>
      <w:r>
        <w:rPr>
          <w:szCs w:val="26"/>
        </w:rPr>
        <w:t>3.2.</w:t>
      </w:r>
      <w:r w:rsidR="00DD3EEA">
        <w:rPr>
          <w:szCs w:val="26"/>
        </w:rPr>
        <w:t>16</w:t>
      </w:r>
      <w:r>
        <w:rPr>
          <w:szCs w:val="26"/>
        </w:rPr>
        <w:t>.1 Bảng mô tả thuộc tính</w:t>
      </w:r>
    </w:p>
    <w:p w14:paraId="4225DB19" w14:textId="77777777" w:rsidR="00CB76AC" w:rsidRDefault="00CB76AC" w:rsidP="00CB76AC">
      <w:pPr>
        <w:rPr>
          <w:rFonts w:ascii="Times New Roman" w:hAnsi="Times New Roman" w:cs="Times New Roman"/>
          <w:sz w:val="26"/>
          <w:szCs w:val="26"/>
          <w:lang w:val="en-US"/>
        </w:rPr>
      </w:pPr>
    </w:p>
    <w:p w14:paraId="41532DFE" w14:textId="404E0459" w:rsidR="00CB76AC" w:rsidRDefault="00CB76AC" w:rsidP="00432FF0">
      <w:pPr>
        <w:pStyle w:val="Heading4"/>
        <w:rPr>
          <w:szCs w:val="26"/>
        </w:rPr>
      </w:pPr>
      <w:r>
        <w:rPr>
          <w:szCs w:val="26"/>
        </w:rPr>
        <w:lastRenderedPageBreak/>
        <w:t>3.2.</w:t>
      </w:r>
      <w:r w:rsidR="00DD3EEA">
        <w:rPr>
          <w:szCs w:val="26"/>
        </w:rPr>
        <w:t>16</w:t>
      </w:r>
      <w:r>
        <w:rPr>
          <w:szCs w:val="26"/>
        </w:rPr>
        <w:t>.2 Bảng mô tả phương thức</w:t>
      </w:r>
    </w:p>
    <w:p w14:paraId="2F182FEF" w14:textId="77777777" w:rsidR="00CB76AC" w:rsidRDefault="00CB76AC" w:rsidP="00CB76AC">
      <w:pPr>
        <w:rPr>
          <w:rFonts w:ascii="Times New Roman" w:hAnsi="Times New Roman" w:cs="Times New Roman"/>
          <w:sz w:val="26"/>
          <w:szCs w:val="26"/>
          <w:lang w:val="en-US"/>
        </w:rPr>
      </w:pPr>
    </w:p>
    <w:p w14:paraId="351C0E0A" w14:textId="6131065F" w:rsidR="00F7385B" w:rsidRDefault="00F7385B" w:rsidP="00FC7C1F">
      <w:pPr>
        <w:pStyle w:val="Heading3"/>
        <w:rPr>
          <w:szCs w:val="26"/>
        </w:rPr>
      </w:pPr>
      <w:r>
        <w:rPr>
          <w:szCs w:val="26"/>
        </w:rPr>
        <w:t>3.2.</w:t>
      </w:r>
      <w:r w:rsidR="006B363A">
        <w:rPr>
          <w:szCs w:val="26"/>
        </w:rPr>
        <w:t>17</w:t>
      </w:r>
      <w:r>
        <w:rPr>
          <w:szCs w:val="26"/>
        </w:rPr>
        <w:t xml:space="preserve"> Lớp </w:t>
      </w:r>
      <w:r w:rsidR="00F72A3C">
        <w:rPr>
          <w:szCs w:val="26"/>
        </w:rPr>
        <w:t>State</w:t>
      </w:r>
    </w:p>
    <w:p w14:paraId="105364FC" w14:textId="77777777" w:rsidR="00F7385B" w:rsidRDefault="00F7385B" w:rsidP="00F7385B">
      <w:pPr>
        <w:rPr>
          <w:rFonts w:ascii="Times New Roman" w:hAnsi="Times New Roman" w:cs="Times New Roman"/>
          <w:sz w:val="26"/>
          <w:szCs w:val="26"/>
          <w:lang w:val="en-US"/>
        </w:rPr>
      </w:pPr>
    </w:p>
    <w:p w14:paraId="6A55D8BB" w14:textId="71BC8A08" w:rsidR="00F7385B" w:rsidRDefault="00F7385B" w:rsidP="00432FF0">
      <w:pPr>
        <w:pStyle w:val="Heading4"/>
        <w:rPr>
          <w:szCs w:val="26"/>
        </w:rPr>
      </w:pPr>
      <w:r>
        <w:rPr>
          <w:szCs w:val="26"/>
        </w:rPr>
        <w:t>3.2.</w:t>
      </w:r>
      <w:r w:rsidR="006B363A">
        <w:rPr>
          <w:szCs w:val="26"/>
        </w:rPr>
        <w:t>17</w:t>
      </w:r>
      <w:r>
        <w:rPr>
          <w:szCs w:val="26"/>
        </w:rPr>
        <w:t>.1 Bảng mô tả thuộc tính</w:t>
      </w:r>
    </w:p>
    <w:p w14:paraId="7A687F2F" w14:textId="77777777" w:rsidR="00F7385B" w:rsidRDefault="00F7385B" w:rsidP="00F7385B">
      <w:pPr>
        <w:rPr>
          <w:rFonts w:ascii="Times New Roman" w:hAnsi="Times New Roman" w:cs="Times New Roman"/>
          <w:sz w:val="26"/>
          <w:szCs w:val="26"/>
          <w:lang w:val="en-US"/>
        </w:rPr>
      </w:pPr>
    </w:p>
    <w:p w14:paraId="15E41494" w14:textId="56B5D91B" w:rsidR="00F7385B" w:rsidRDefault="00F7385B" w:rsidP="00432FF0">
      <w:pPr>
        <w:pStyle w:val="Heading4"/>
        <w:rPr>
          <w:szCs w:val="26"/>
        </w:rPr>
      </w:pPr>
      <w:r>
        <w:rPr>
          <w:szCs w:val="26"/>
        </w:rPr>
        <w:t>3.2.</w:t>
      </w:r>
      <w:r w:rsidR="006B363A">
        <w:rPr>
          <w:szCs w:val="26"/>
        </w:rPr>
        <w:t>17</w:t>
      </w:r>
      <w:r>
        <w:rPr>
          <w:szCs w:val="26"/>
        </w:rPr>
        <w:t>.2 Bảng mô tả phương thức</w:t>
      </w:r>
    </w:p>
    <w:p w14:paraId="69F637D2" w14:textId="77777777" w:rsidR="00F7385B" w:rsidRDefault="00F7385B" w:rsidP="00F7385B">
      <w:pPr>
        <w:rPr>
          <w:rFonts w:ascii="Times New Roman" w:hAnsi="Times New Roman" w:cs="Times New Roman"/>
          <w:sz w:val="26"/>
          <w:szCs w:val="26"/>
          <w:lang w:val="en-US"/>
        </w:rPr>
      </w:pPr>
    </w:p>
    <w:p w14:paraId="25C86D20" w14:textId="33292DC1" w:rsidR="00F7385B" w:rsidRDefault="00F7385B" w:rsidP="00FC7C1F">
      <w:pPr>
        <w:pStyle w:val="Heading3"/>
        <w:rPr>
          <w:szCs w:val="26"/>
        </w:rPr>
      </w:pPr>
      <w:r>
        <w:rPr>
          <w:szCs w:val="26"/>
        </w:rPr>
        <w:t>3.2.</w:t>
      </w:r>
      <w:r w:rsidR="005272E7">
        <w:rPr>
          <w:szCs w:val="26"/>
        </w:rPr>
        <w:t>18</w:t>
      </w:r>
      <w:r>
        <w:rPr>
          <w:szCs w:val="26"/>
        </w:rPr>
        <w:t xml:space="preserve"> Lớp </w:t>
      </w:r>
      <w:r w:rsidR="00FB16CC">
        <w:rPr>
          <w:szCs w:val="26"/>
        </w:rPr>
        <w:t>KhoaTaiKhoan</w:t>
      </w:r>
    </w:p>
    <w:p w14:paraId="150F2571" w14:textId="77777777" w:rsidR="00F7385B" w:rsidRDefault="00F7385B" w:rsidP="00F7385B">
      <w:pPr>
        <w:rPr>
          <w:rFonts w:ascii="Times New Roman" w:hAnsi="Times New Roman" w:cs="Times New Roman"/>
          <w:sz w:val="26"/>
          <w:szCs w:val="26"/>
          <w:lang w:val="en-US"/>
        </w:rPr>
      </w:pPr>
    </w:p>
    <w:p w14:paraId="011C181A" w14:textId="5C1DEE8C" w:rsidR="00F7385B" w:rsidRDefault="00F7385B" w:rsidP="00432FF0">
      <w:pPr>
        <w:pStyle w:val="Heading4"/>
        <w:rPr>
          <w:szCs w:val="26"/>
        </w:rPr>
      </w:pPr>
      <w:r>
        <w:rPr>
          <w:szCs w:val="26"/>
        </w:rPr>
        <w:t>3.2.</w:t>
      </w:r>
      <w:r w:rsidR="00183A8D">
        <w:rPr>
          <w:szCs w:val="26"/>
        </w:rPr>
        <w:t>18</w:t>
      </w:r>
      <w:r>
        <w:rPr>
          <w:szCs w:val="26"/>
        </w:rPr>
        <w:t>.1 Bảng mô tả thuộc tính</w:t>
      </w:r>
    </w:p>
    <w:p w14:paraId="2DD54BD4" w14:textId="77777777" w:rsidR="00F7385B" w:rsidRDefault="00F7385B" w:rsidP="00F7385B">
      <w:pPr>
        <w:rPr>
          <w:rFonts w:ascii="Times New Roman" w:hAnsi="Times New Roman" w:cs="Times New Roman"/>
          <w:sz w:val="26"/>
          <w:szCs w:val="26"/>
          <w:lang w:val="en-US"/>
        </w:rPr>
      </w:pPr>
    </w:p>
    <w:p w14:paraId="6ACAC833" w14:textId="4DFE88FB" w:rsidR="00F7385B" w:rsidRDefault="00F7385B" w:rsidP="00432FF0">
      <w:pPr>
        <w:pStyle w:val="Heading4"/>
        <w:rPr>
          <w:szCs w:val="26"/>
        </w:rPr>
      </w:pPr>
      <w:r>
        <w:rPr>
          <w:szCs w:val="26"/>
        </w:rPr>
        <w:t>3.2.</w:t>
      </w:r>
      <w:r w:rsidR="00183A8D">
        <w:rPr>
          <w:szCs w:val="26"/>
        </w:rPr>
        <w:t>18</w:t>
      </w:r>
      <w:r>
        <w:rPr>
          <w:szCs w:val="26"/>
        </w:rPr>
        <w:t>.2 Bảng mô tả phương thức</w:t>
      </w:r>
    </w:p>
    <w:p w14:paraId="006F3D1C" w14:textId="77777777" w:rsidR="00F7385B" w:rsidRDefault="00F7385B" w:rsidP="00F7385B">
      <w:pPr>
        <w:rPr>
          <w:rFonts w:ascii="Times New Roman" w:hAnsi="Times New Roman" w:cs="Times New Roman"/>
          <w:sz w:val="26"/>
          <w:szCs w:val="26"/>
          <w:lang w:val="en-US"/>
        </w:rPr>
      </w:pPr>
    </w:p>
    <w:p w14:paraId="6B371B88" w14:textId="55693B04" w:rsidR="00B52411" w:rsidRDefault="00B52411" w:rsidP="00FC7C1F">
      <w:pPr>
        <w:pStyle w:val="Heading3"/>
        <w:rPr>
          <w:szCs w:val="26"/>
        </w:rPr>
      </w:pPr>
      <w:r>
        <w:rPr>
          <w:szCs w:val="26"/>
        </w:rPr>
        <w:t>3.2.</w:t>
      </w:r>
      <w:r w:rsidR="00CB53B9">
        <w:rPr>
          <w:szCs w:val="26"/>
        </w:rPr>
        <w:t>19</w:t>
      </w:r>
      <w:r>
        <w:rPr>
          <w:szCs w:val="26"/>
        </w:rPr>
        <w:t xml:space="preserve"> Lớp </w:t>
      </w:r>
      <w:r w:rsidR="00FE4019">
        <w:rPr>
          <w:szCs w:val="26"/>
        </w:rPr>
        <w:t>BaoTriHeThong</w:t>
      </w:r>
    </w:p>
    <w:p w14:paraId="3C28132A" w14:textId="77777777" w:rsidR="00B52411" w:rsidRDefault="00B52411" w:rsidP="00B52411">
      <w:pPr>
        <w:rPr>
          <w:rFonts w:ascii="Times New Roman" w:hAnsi="Times New Roman" w:cs="Times New Roman"/>
          <w:sz w:val="26"/>
          <w:szCs w:val="26"/>
          <w:lang w:val="en-US"/>
        </w:rPr>
      </w:pPr>
    </w:p>
    <w:p w14:paraId="6873F551" w14:textId="79E8EC91" w:rsidR="00B52411" w:rsidRDefault="00B52411" w:rsidP="00432FF0">
      <w:pPr>
        <w:pStyle w:val="Heading4"/>
        <w:rPr>
          <w:szCs w:val="26"/>
        </w:rPr>
      </w:pPr>
      <w:r>
        <w:rPr>
          <w:szCs w:val="26"/>
        </w:rPr>
        <w:t>3.2.</w:t>
      </w:r>
      <w:r w:rsidR="00FE4019">
        <w:rPr>
          <w:szCs w:val="26"/>
        </w:rPr>
        <w:t>19</w:t>
      </w:r>
      <w:r>
        <w:rPr>
          <w:szCs w:val="26"/>
        </w:rPr>
        <w:t>.1 Bảng mô tả thuộc tính</w:t>
      </w:r>
    </w:p>
    <w:p w14:paraId="43971412" w14:textId="77777777" w:rsidR="00B52411" w:rsidRDefault="00B52411" w:rsidP="00B52411">
      <w:pPr>
        <w:rPr>
          <w:rFonts w:ascii="Times New Roman" w:hAnsi="Times New Roman" w:cs="Times New Roman"/>
          <w:sz w:val="26"/>
          <w:szCs w:val="26"/>
          <w:lang w:val="en-US"/>
        </w:rPr>
      </w:pPr>
    </w:p>
    <w:p w14:paraId="15E9C2BE" w14:textId="24874E9F" w:rsidR="00B52411" w:rsidRDefault="00B52411" w:rsidP="00432FF0">
      <w:pPr>
        <w:pStyle w:val="Heading4"/>
        <w:rPr>
          <w:szCs w:val="26"/>
        </w:rPr>
      </w:pPr>
      <w:r>
        <w:rPr>
          <w:szCs w:val="26"/>
        </w:rPr>
        <w:t>3.2.</w:t>
      </w:r>
      <w:r w:rsidR="00FE4019">
        <w:rPr>
          <w:szCs w:val="26"/>
        </w:rPr>
        <w:t>19</w:t>
      </w:r>
      <w:r>
        <w:rPr>
          <w:szCs w:val="26"/>
        </w:rPr>
        <w:t>.2 Bảng mô tả phương thức</w:t>
      </w:r>
    </w:p>
    <w:p w14:paraId="43E0C273" w14:textId="77777777" w:rsidR="00B52411" w:rsidRDefault="00B52411" w:rsidP="00B52411">
      <w:pPr>
        <w:rPr>
          <w:rFonts w:ascii="Times New Roman" w:hAnsi="Times New Roman" w:cs="Times New Roman"/>
          <w:sz w:val="26"/>
          <w:szCs w:val="26"/>
          <w:lang w:val="en-US"/>
        </w:rPr>
      </w:pPr>
    </w:p>
    <w:p w14:paraId="7C801AD9" w14:textId="52589F25" w:rsidR="00EA76EC" w:rsidRDefault="00EA76EC" w:rsidP="00FC7C1F">
      <w:pPr>
        <w:pStyle w:val="Heading3"/>
        <w:rPr>
          <w:szCs w:val="26"/>
        </w:rPr>
      </w:pPr>
      <w:r>
        <w:rPr>
          <w:szCs w:val="26"/>
        </w:rPr>
        <w:t>3.2.</w:t>
      </w:r>
      <w:r w:rsidR="003C3411">
        <w:rPr>
          <w:szCs w:val="26"/>
        </w:rPr>
        <w:t>20</w:t>
      </w:r>
      <w:r>
        <w:rPr>
          <w:szCs w:val="26"/>
        </w:rPr>
        <w:t xml:space="preserve"> Lớp </w:t>
      </w:r>
      <w:r w:rsidR="003C3411">
        <w:rPr>
          <w:szCs w:val="26"/>
        </w:rPr>
        <w:t>KhoangThoiGian</w:t>
      </w:r>
    </w:p>
    <w:p w14:paraId="5992F28A" w14:textId="77777777" w:rsidR="00EA76EC" w:rsidRDefault="00EA76EC" w:rsidP="00EA76EC">
      <w:pPr>
        <w:rPr>
          <w:rFonts w:ascii="Times New Roman" w:hAnsi="Times New Roman" w:cs="Times New Roman"/>
          <w:sz w:val="26"/>
          <w:szCs w:val="26"/>
          <w:lang w:val="en-US"/>
        </w:rPr>
      </w:pPr>
    </w:p>
    <w:p w14:paraId="756F6DC6" w14:textId="7D7AD865" w:rsidR="00EA76EC" w:rsidRDefault="00EA76EC" w:rsidP="00432FF0">
      <w:pPr>
        <w:pStyle w:val="Heading4"/>
        <w:rPr>
          <w:szCs w:val="26"/>
        </w:rPr>
      </w:pPr>
      <w:r>
        <w:rPr>
          <w:szCs w:val="26"/>
        </w:rPr>
        <w:t>3.2.</w:t>
      </w:r>
      <w:r w:rsidR="000172B6">
        <w:rPr>
          <w:szCs w:val="26"/>
        </w:rPr>
        <w:t>20</w:t>
      </w:r>
      <w:r>
        <w:rPr>
          <w:szCs w:val="26"/>
        </w:rPr>
        <w:t>.1 Bảng mô tả thuộc tính</w:t>
      </w:r>
    </w:p>
    <w:p w14:paraId="4ED3365F" w14:textId="77777777" w:rsidR="00EA76EC" w:rsidRDefault="00EA76EC" w:rsidP="00EA76EC">
      <w:pPr>
        <w:rPr>
          <w:rFonts w:ascii="Times New Roman" w:hAnsi="Times New Roman" w:cs="Times New Roman"/>
          <w:sz w:val="26"/>
          <w:szCs w:val="26"/>
          <w:lang w:val="en-US"/>
        </w:rPr>
      </w:pPr>
    </w:p>
    <w:p w14:paraId="17D9B4A7" w14:textId="37BC63D4" w:rsidR="00EA76EC" w:rsidRDefault="00EA76EC" w:rsidP="00432FF0">
      <w:pPr>
        <w:pStyle w:val="Heading4"/>
        <w:rPr>
          <w:szCs w:val="26"/>
        </w:rPr>
      </w:pPr>
      <w:r>
        <w:rPr>
          <w:szCs w:val="26"/>
        </w:rPr>
        <w:t>3.2.</w:t>
      </w:r>
      <w:r w:rsidR="000172B6">
        <w:rPr>
          <w:szCs w:val="26"/>
        </w:rPr>
        <w:t>20</w:t>
      </w:r>
      <w:r>
        <w:rPr>
          <w:szCs w:val="26"/>
        </w:rPr>
        <w:t>.2 Bảng mô tả phương thức</w:t>
      </w:r>
    </w:p>
    <w:p w14:paraId="15F431DA" w14:textId="77777777" w:rsidR="00EA76EC" w:rsidRDefault="00EA76EC" w:rsidP="00EA76EC">
      <w:pPr>
        <w:rPr>
          <w:rFonts w:ascii="Times New Roman" w:hAnsi="Times New Roman" w:cs="Times New Roman"/>
          <w:sz w:val="26"/>
          <w:szCs w:val="26"/>
          <w:lang w:val="en-US"/>
        </w:rPr>
      </w:pPr>
    </w:p>
    <w:p w14:paraId="5429411A" w14:textId="29D5D656" w:rsidR="00EA76EC" w:rsidRDefault="00EA76EC" w:rsidP="00FC7C1F">
      <w:pPr>
        <w:pStyle w:val="Heading3"/>
        <w:rPr>
          <w:szCs w:val="26"/>
        </w:rPr>
      </w:pPr>
      <w:r>
        <w:rPr>
          <w:szCs w:val="26"/>
        </w:rPr>
        <w:t>3.2.</w:t>
      </w:r>
      <w:r w:rsidR="00335A65">
        <w:rPr>
          <w:szCs w:val="26"/>
        </w:rPr>
        <w:t>21</w:t>
      </w:r>
      <w:r>
        <w:rPr>
          <w:szCs w:val="26"/>
        </w:rPr>
        <w:t xml:space="preserve"> Lớp </w:t>
      </w:r>
      <w:r w:rsidR="00335A65">
        <w:rPr>
          <w:szCs w:val="26"/>
        </w:rPr>
        <w:t>ThongBao</w:t>
      </w:r>
    </w:p>
    <w:p w14:paraId="4DB3522B" w14:textId="77777777" w:rsidR="00EA76EC" w:rsidRDefault="00EA76EC" w:rsidP="00EA76EC">
      <w:pPr>
        <w:rPr>
          <w:rFonts w:ascii="Times New Roman" w:hAnsi="Times New Roman" w:cs="Times New Roman"/>
          <w:sz w:val="26"/>
          <w:szCs w:val="26"/>
          <w:lang w:val="en-US"/>
        </w:rPr>
      </w:pPr>
    </w:p>
    <w:p w14:paraId="73641FA6" w14:textId="59E2EA67" w:rsidR="00EA76EC" w:rsidRDefault="00EA76EC" w:rsidP="00432FF0">
      <w:pPr>
        <w:pStyle w:val="Heading4"/>
        <w:rPr>
          <w:szCs w:val="26"/>
        </w:rPr>
      </w:pPr>
      <w:r>
        <w:rPr>
          <w:szCs w:val="26"/>
        </w:rPr>
        <w:lastRenderedPageBreak/>
        <w:t>3.2.</w:t>
      </w:r>
      <w:r w:rsidR="00335A65">
        <w:rPr>
          <w:szCs w:val="26"/>
        </w:rPr>
        <w:t>21</w:t>
      </w:r>
      <w:r>
        <w:rPr>
          <w:szCs w:val="26"/>
        </w:rPr>
        <w:t>.1 Bảng mô tả thuộc tính</w:t>
      </w:r>
    </w:p>
    <w:p w14:paraId="631F0FF3" w14:textId="77777777" w:rsidR="00EA76EC" w:rsidRDefault="00EA76EC" w:rsidP="00EA76EC">
      <w:pPr>
        <w:rPr>
          <w:rFonts w:ascii="Times New Roman" w:hAnsi="Times New Roman" w:cs="Times New Roman"/>
          <w:sz w:val="26"/>
          <w:szCs w:val="26"/>
          <w:lang w:val="en-US"/>
        </w:rPr>
      </w:pPr>
    </w:p>
    <w:p w14:paraId="39B3C5CE" w14:textId="25BAEE0C" w:rsidR="00EA76EC" w:rsidRDefault="00EA76EC" w:rsidP="00432FF0">
      <w:pPr>
        <w:pStyle w:val="Heading4"/>
        <w:rPr>
          <w:szCs w:val="26"/>
        </w:rPr>
      </w:pPr>
      <w:r>
        <w:rPr>
          <w:szCs w:val="26"/>
        </w:rPr>
        <w:t>3.2.</w:t>
      </w:r>
      <w:r w:rsidR="00335A65">
        <w:rPr>
          <w:szCs w:val="26"/>
        </w:rPr>
        <w:t>21</w:t>
      </w:r>
      <w:r>
        <w:rPr>
          <w:szCs w:val="26"/>
        </w:rPr>
        <w:t>.2 Bảng mô tả phương thức</w:t>
      </w:r>
    </w:p>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lastRenderedPageBreak/>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7"/>
      <w:footerReference w:type="default" r:id="rId38"/>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563914" w14:textId="77777777" w:rsidR="00916F8A" w:rsidRDefault="00916F8A" w:rsidP="00F6656B">
      <w:pPr>
        <w:spacing w:after="0" w:line="240" w:lineRule="auto"/>
      </w:pPr>
      <w:r>
        <w:separator/>
      </w:r>
    </w:p>
  </w:endnote>
  <w:endnote w:type="continuationSeparator" w:id="0">
    <w:p w14:paraId="45908849" w14:textId="77777777" w:rsidR="00916F8A" w:rsidRDefault="00916F8A"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8263AF" w:rsidRDefault="008263AF">
    <w:pPr>
      <w:pStyle w:val="Footer"/>
      <w:jc w:val="right"/>
    </w:pPr>
  </w:p>
  <w:p w14:paraId="251752B7" w14:textId="77777777" w:rsidR="008263AF" w:rsidRDefault="00826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8263AF" w:rsidRDefault="00826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8263AF" w:rsidRDefault="008263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8263AF" w:rsidRDefault="00826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8263AF" w:rsidRDefault="00826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306A5E" w14:textId="77777777" w:rsidR="00916F8A" w:rsidRDefault="00916F8A" w:rsidP="00F6656B">
      <w:pPr>
        <w:spacing w:after="0" w:line="240" w:lineRule="auto"/>
      </w:pPr>
      <w:r>
        <w:separator/>
      </w:r>
    </w:p>
  </w:footnote>
  <w:footnote w:type="continuationSeparator" w:id="0">
    <w:p w14:paraId="167B8B6E" w14:textId="77777777" w:rsidR="00916F8A" w:rsidRDefault="00916F8A"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8263AF" w:rsidRPr="00714B60" w:rsidRDefault="00916F8A">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8263AF" w:rsidRPr="00714B60">
          <w:rPr>
            <w:rFonts w:ascii="Times New Roman" w:eastAsiaTheme="majorEastAsia" w:hAnsi="Times New Roman" w:cs="Times New Roman"/>
            <w:b/>
            <w:bCs/>
            <w:i/>
            <w:iCs/>
            <w:sz w:val="24"/>
            <w:szCs w:val="24"/>
          </w:rPr>
          <w:t>Hệ thống quản lý sách ở thư viện trường THPT</w:t>
        </w:r>
      </w:sdtContent>
    </w:sdt>
    <w:r w:rsidR="008263AF"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8263AF" w:rsidRPr="00714B60">
          <w:rPr>
            <w:rFonts w:ascii="Times New Roman" w:eastAsiaTheme="majorEastAsia" w:hAnsi="Times New Roman" w:cs="Times New Roman"/>
            <w:b/>
            <w:bCs/>
            <w:i/>
            <w:iCs/>
            <w:sz w:val="24"/>
            <w:szCs w:val="24"/>
          </w:rPr>
          <w:t>Ngôn ngữ mô hình hóa CT182-02</w:t>
        </w:r>
      </w:sdtContent>
    </w:sdt>
  </w:p>
  <w:p w14:paraId="24EA977E" w14:textId="77777777" w:rsidR="008263AF" w:rsidRDefault="008263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F45"/>
    <w:rsid w:val="000061FB"/>
    <w:rsid w:val="00006AA8"/>
    <w:rsid w:val="00007A56"/>
    <w:rsid w:val="00007D61"/>
    <w:rsid w:val="0001123B"/>
    <w:rsid w:val="000123BB"/>
    <w:rsid w:val="00013537"/>
    <w:rsid w:val="00014AA0"/>
    <w:rsid w:val="000162F2"/>
    <w:rsid w:val="0001710E"/>
    <w:rsid w:val="000172B6"/>
    <w:rsid w:val="000173AB"/>
    <w:rsid w:val="000177A5"/>
    <w:rsid w:val="00017F32"/>
    <w:rsid w:val="000203BB"/>
    <w:rsid w:val="00020BEA"/>
    <w:rsid w:val="000210FF"/>
    <w:rsid w:val="00026207"/>
    <w:rsid w:val="00030358"/>
    <w:rsid w:val="00030DA1"/>
    <w:rsid w:val="00035DFB"/>
    <w:rsid w:val="0003683D"/>
    <w:rsid w:val="00036B15"/>
    <w:rsid w:val="00036C1C"/>
    <w:rsid w:val="0003707D"/>
    <w:rsid w:val="000408D2"/>
    <w:rsid w:val="00043547"/>
    <w:rsid w:val="00043C76"/>
    <w:rsid w:val="00044441"/>
    <w:rsid w:val="000452CD"/>
    <w:rsid w:val="00047133"/>
    <w:rsid w:val="00047138"/>
    <w:rsid w:val="0004717B"/>
    <w:rsid w:val="000475E6"/>
    <w:rsid w:val="000504F1"/>
    <w:rsid w:val="0005387A"/>
    <w:rsid w:val="000558B2"/>
    <w:rsid w:val="00055F70"/>
    <w:rsid w:val="00061224"/>
    <w:rsid w:val="00062FD7"/>
    <w:rsid w:val="00063B23"/>
    <w:rsid w:val="00063B9B"/>
    <w:rsid w:val="000654BC"/>
    <w:rsid w:val="000656F8"/>
    <w:rsid w:val="000659B9"/>
    <w:rsid w:val="000675FE"/>
    <w:rsid w:val="0007323E"/>
    <w:rsid w:val="000733C9"/>
    <w:rsid w:val="000741BC"/>
    <w:rsid w:val="00074519"/>
    <w:rsid w:val="00074FD7"/>
    <w:rsid w:val="0007513E"/>
    <w:rsid w:val="000755E7"/>
    <w:rsid w:val="00081663"/>
    <w:rsid w:val="00081AD3"/>
    <w:rsid w:val="00083BE8"/>
    <w:rsid w:val="00086B67"/>
    <w:rsid w:val="00086EAB"/>
    <w:rsid w:val="00087A88"/>
    <w:rsid w:val="000913D1"/>
    <w:rsid w:val="000914CA"/>
    <w:rsid w:val="00092F90"/>
    <w:rsid w:val="00093D7B"/>
    <w:rsid w:val="0009543D"/>
    <w:rsid w:val="000970D1"/>
    <w:rsid w:val="00097F1E"/>
    <w:rsid w:val="000A0327"/>
    <w:rsid w:val="000A1D3B"/>
    <w:rsid w:val="000A336E"/>
    <w:rsid w:val="000A4251"/>
    <w:rsid w:val="000A513D"/>
    <w:rsid w:val="000A55D7"/>
    <w:rsid w:val="000A701A"/>
    <w:rsid w:val="000A709A"/>
    <w:rsid w:val="000B0E75"/>
    <w:rsid w:val="000B1822"/>
    <w:rsid w:val="000B1B17"/>
    <w:rsid w:val="000B3D0D"/>
    <w:rsid w:val="000B51D8"/>
    <w:rsid w:val="000B6101"/>
    <w:rsid w:val="000B6EAD"/>
    <w:rsid w:val="000B7CA1"/>
    <w:rsid w:val="000C0797"/>
    <w:rsid w:val="000C1318"/>
    <w:rsid w:val="000C1B31"/>
    <w:rsid w:val="000C1F32"/>
    <w:rsid w:val="000C5698"/>
    <w:rsid w:val="000C780A"/>
    <w:rsid w:val="000C7E80"/>
    <w:rsid w:val="000D0D9F"/>
    <w:rsid w:val="000D1172"/>
    <w:rsid w:val="000D1DEA"/>
    <w:rsid w:val="000D2D0B"/>
    <w:rsid w:val="000D3720"/>
    <w:rsid w:val="000D5416"/>
    <w:rsid w:val="000D5B02"/>
    <w:rsid w:val="000D5FCE"/>
    <w:rsid w:val="000D6B84"/>
    <w:rsid w:val="000D6F54"/>
    <w:rsid w:val="000D7477"/>
    <w:rsid w:val="000E14E2"/>
    <w:rsid w:val="000E26E4"/>
    <w:rsid w:val="000E2ADD"/>
    <w:rsid w:val="000E2C4F"/>
    <w:rsid w:val="000E3E30"/>
    <w:rsid w:val="000E3F72"/>
    <w:rsid w:val="000E466F"/>
    <w:rsid w:val="000E6546"/>
    <w:rsid w:val="000E6DA4"/>
    <w:rsid w:val="000F0314"/>
    <w:rsid w:val="000F03E5"/>
    <w:rsid w:val="000F0A1A"/>
    <w:rsid w:val="000F10BE"/>
    <w:rsid w:val="000F1290"/>
    <w:rsid w:val="000F1E6E"/>
    <w:rsid w:val="000F7208"/>
    <w:rsid w:val="000F76CC"/>
    <w:rsid w:val="000F7A34"/>
    <w:rsid w:val="00103292"/>
    <w:rsid w:val="00103CF1"/>
    <w:rsid w:val="001044E8"/>
    <w:rsid w:val="00104C06"/>
    <w:rsid w:val="00104EC7"/>
    <w:rsid w:val="00105AC5"/>
    <w:rsid w:val="00106244"/>
    <w:rsid w:val="0011096D"/>
    <w:rsid w:val="00111129"/>
    <w:rsid w:val="00112B0E"/>
    <w:rsid w:val="0011561D"/>
    <w:rsid w:val="001169CE"/>
    <w:rsid w:val="00117179"/>
    <w:rsid w:val="00117D51"/>
    <w:rsid w:val="001201FE"/>
    <w:rsid w:val="00121977"/>
    <w:rsid w:val="00122351"/>
    <w:rsid w:val="00124D84"/>
    <w:rsid w:val="00124FD5"/>
    <w:rsid w:val="00125027"/>
    <w:rsid w:val="001250D4"/>
    <w:rsid w:val="001254D3"/>
    <w:rsid w:val="001277D6"/>
    <w:rsid w:val="001318CF"/>
    <w:rsid w:val="00132083"/>
    <w:rsid w:val="00134E68"/>
    <w:rsid w:val="00135865"/>
    <w:rsid w:val="00140302"/>
    <w:rsid w:val="00140E5B"/>
    <w:rsid w:val="0014189A"/>
    <w:rsid w:val="00141EED"/>
    <w:rsid w:val="00141FDE"/>
    <w:rsid w:val="001433EA"/>
    <w:rsid w:val="00144B5D"/>
    <w:rsid w:val="0014551C"/>
    <w:rsid w:val="00145AA0"/>
    <w:rsid w:val="00145B06"/>
    <w:rsid w:val="0014699A"/>
    <w:rsid w:val="00146B48"/>
    <w:rsid w:val="00146BE8"/>
    <w:rsid w:val="00151846"/>
    <w:rsid w:val="00152025"/>
    <w:rsid w:val="00154C43"/>
    <w:rsid w:val="00155681"/>
    <w:rsid w:val="00156774"/>
    <w:rsid w:val="00160343"/>
    <w:rsid w:val="00162056"/>
    <w:rsid w:val="00163C36"/>
    <w:rsid w:val="00165108"/>
    <w:rsid w:val="001700AB"/>
    <w:rsid w:val="00171785"/>
    <w:rsid w:val="00171C9B"/>
    <w:rsid w:val="00171C9D"/>
    <w:rsid w:val="0017250F"/>
    <w:rsid w:val="001725A3"/>
    <w:rsid w:val="00173A03"/>
    <w:rsid w:val="00173B82"/>
    <w:rsid w:val="0017537F"/>
    <w:rsid w:val="00175DF4"/>
    <w:rsid w:val="001806E1"/>
    <w:rsid w:val="001810C8"/>
    <w:rsid w:val="001811A0"/>
    <w:rsid w:val="00181E35"/>
    <w:rsid w:val="00183A8D"/>
    <w:rsid w:val="00183D0F"/>
    <w:rsid w:val="00183F82"/>
    <w:rsid w:val="00184A80"/>
    <w:rsid w:val="001851CF"/>
    <w:rsid w:val="00185253"/>
    <w:rsid w:val="001852A8"/>
    <w:rsid w:val="0018577C"/>
    <w:rsid w:val="001868B1"/>
    <w:rsid w:val="001870FA"/>
    <w:rsid w:val="0018741F"/>
    <w:rsid w:val="001908DF"/>
    <w:rsid w:val="00190C74"/>
    <w:rsid w:val="00190D24"/>
    <w:rsid w:val="00190E5C"/>
    <w:rsid w:val="00191304"/>
    <w:rsid w:val="00192935"/>
    <w:rsid w:val="00194B4F"/>
    <w:rsid w:val="001951F2"/>
    <w:rsid w:val="0019577B"/>
    <w:rsid w:val="00195836"/>
    <w:rsid w:val="001958FE"/>
    <w:rsid w:val="001960C6"/>
    <w:rsid w:val="00196E61"/>
    <w:rsid w:val="00197EE5"/>
    <w:rsid w:val="001A1A25"/>
    <w:rsid w:val="001A40C4"/>
    <w:rsid w:val="001A5419"/>
    <w:rsid w:val="001A57AC"/>
    <w:rsid w:val="001A5D04"/>
    <w:rsid w:val="001A6397"/>
    <w:rsid w:val="001A6585"/>
    <w:rsid w:val="001A7161"/>
    <w:rsid w:val="001B0BCF"/>
    <w:rsid w:val="001B350E"/>
    <w:rsid w:val="001B36EF"/>
    <w:rsid w:val="001B4715"/>
    <w:rsid w:val="001B7118"/>
    <w:rsid w:val="001C1283"/>
    <w:rsid w:val="001C1A9E"/>
    <w:rsid w:val="001C4D45"/>
    <w:rsid w:val="001C78C8"/>
    <w:rsid w:val="001D0E5F"/>
    <w:rsid w:val="001D22F4"/>
    <w:rsid w:val="001D2A36"/>
    <w:rsid w:val="001D65B9"/>
    <w:rsid w:val="001D796B"/>
    <w:rsid w:val="001D79FC"/>
    <w:rsid w:val="001E39A0"/>
    <w:rsid w:val="001E45EB"/>
    <w:rsid w:val="001E51E8"/>
    <w:rsid w:val="001E72E1"/>
    <w:rsid w:val="001E7F8D"/>
    <w:rsid w:val="001F1483"/>
    <w:rsid w:val="001F19FC"/>
    <w:rsid w:val="001F1ECF"/>
    <w:rsid w:val="001F25E9"/>
    <w:rsid w:val="001F349B"/>
    <w:rsid w:val="001F3F94"/>
    <w:rsid w:val="001F3FD4"/>
    <w:rsid w:val="001F4584"/>
    <w:rsid w:val="001F4A31"/>
    <w:rsid w:val="001F5608"/>
    <w:rsid w:val="001F6E05"/>
    <w:rsid w:val="001F7135"/>
    <w:rsid w:val="001F7C67"/>
    <w:rsid w:val="00201322"/>
    <w:rsid w:val="00201C7E"/>
    <w:rsid w:val="002021E7"/>
    <w:rsid w:val="002025CE"/>
    <w:rsid w:val="00203852"/>
    <w:rsid w:val="00205395"/>
    <w:rsid w:val="002058BD"/>
    <w:rsid w:val="00206B71"/>
    <w:rsid w:val="002107D0"/>
    <w:rsid w:val="002109C8"/>
    <w:rsid w:val="0021366C"/>
    <w:rsid w:val="002152AA"/>
    <w:rsid w:val="0021649F"/>
    <w:rsid w:val="0021780B"/>
    <w:rsid w:val="00220C09"/>
    <w:rsid w:val="00221895"/>
    <w:rsid w:val="00221BB8"/>
    <w:rsid w:val="00222C58"/>
    <w:rsid w:val="00223376"/>
    <w:rsid w:val="002235CC"/>
    <w:rsid w:val="00224A2E"/>
    <w:rsid w:val="00225153"/>
    <w:rsid w:val="0022589A"/>
    <w:rsid w:val="00225A67"/>
    <w:rsid w:val="00225AB2"/>
    <w:rsid w:val="00226002"/>
    <w:rsid w:val="00226223"/>
    <w:rsid w:val="0022799F"/>
    <w:rsid w:val="00227F7C"/>
    <w:rsid w:val="002301A4"/>
    <w:rsid w:val="002303EB"/>
    <w:rsid w:val="00231058"/>
    <w:rsid w:val="0023107A"/>
    <w:rsid w:val="00232301"/>
    <w:rsid w:val="00232EAE"/>
    <w:rsid w:val="00233AE8"/>
    <w:rsid w:val="00235947"/>
    <w:rsid w:val="00235C80"/>
    <w:rsid w:val="0023777A"/>
    <w:rsid w:val="00240132"/>
    <w:rsid w:val="0024049B"/>
    <w:rsid w:val="0024083A"/>
    <w:rsid w:val="00240A32"/>
    <w:rsid w:val="0024178A"/>
    <w:rsid w:val="00241EA4"/>
    <w:rsid w:val="00241F16"/>
    <w:rsid w:val="00244243"/>
    <w:rsid w:val="00245185"/>
    <w:rsid w:val="002456E4"/>
    <w:rsid w:val="00250AF0"/>
    <w:rsid w:val="00250E35"/>
    <w:rsid w:val="00251651"/>
    <w:rsid w:val="00251685"/>
    <w:rsid w:val="00252DA2"/>
    <w:rsid w:val="00253109"/>
    <w:rsid w:val="00253EA1"/>
    <w:rsid w:val="002554D5"/>
    <w:rsid w:val="00255F22"/>
    <w:rsid w:val="00257920"/>
    <w:rsid w:val="00257FF0"/>
    <w:rsid w:val="00260C30"/>
    <w:rsid w:val="00261A8D"/>
    <w:rsid w:val="00263069"/>
    <w:rsid w:val="00265166"/>
    <w:rsid w:val="00265871"/>
    <w:rsid w:val="00265967"/>
    <w:rsid w:val="00265FFB"/>
    <w:rsid w:val="002663B7"/>
    <w:rsid w:val="00270AF2"/>
    <w:rsid w:val="00270C47"/>
    <w:rsid w:val="0027115A"/>
    <w:rsid w:val="002741EB"/>
    <w:rsid w:val="00275603"/>
    <w:rsid w:val="002765D5"/>
    <w:rsid w:val="002766A0"/>
    <w:rsid w:val="002800FF"/>
    <w:rsid w:val="00280764"/>
    <w:rsid w:val="00281C06"/>
    <w:rsid w:val="002822D7"/>
    <w:rsid w:val="002825BE"/>
    <w:rsid w:val="00282DD5"/>
    <w:rsid w:val="00284853"/>
    <w:rsid w:val="002854D1"/>
    <w:rsid w:val="00285CE3"/>
    <w:rsid w:val="00286B76"/>
    <w:rsid w:val="00286E29"/>
    <w:rsid w:val="00286E6F"/>
    <w:rsid w:val="0029104A"/>
    <w:rsid w:val="00291065"/>
    <w:rsid w:val="00291C8B"/>
    <w:rsid w:val="002922A8"/>
    <w:rsid w:val="0029290E"/>
    <w:rsid w:val="0029335C"/>
    <w:rsid w:val="00293A14"/>
    <w:rsid w:val="00294980"/>
    <w:rsid w:val="002956D5"/>
    <w:rsid w:val="00297A63"/>
    <w:rsid w:val="00297C4F"/>
    <w:rsid w:val="002A319F"/>
    <w:rsid w:val="002A354F"/>
    <w:rsid w:val="002A3C23"/>
    <w:rsid w:val="002A544B"/>
    <w:rsid w:val="002A5B29"/>
    <w:rsid w:val="002A62C9"/>
    <w:rsid w:val="002A72E5"/>
    <w:rsid w:val="002B0AA4"/>
    <w:rsid w:val="002B1B4E"/>
    <w:rsid w:val="002B3B0F"/>
    <w:rsid w:val="002B5171"/>
    <w:rsid w:val="002B58FC"/>
    <w:rsid w:val="002B60C6"/>
    <w:rsid w:val="002B66B9"/>
    <w:rsid w:val="002B7497"/>
    <w:rsid w:val="002B7F7B"/>
    <w:rsid w:val="002C0018"/>
    <w:rsid w:val="002C173F"/>
    <w:rsid w:val="002C185B"/>
    <w:rsid w:val="002C1A22"/>
    <w:rsid w:val="002C2377"/>
    <w:rsid w:val="002C2517"/>
    <w:rsid w:val="002C2BCD"/>
    <w:rsid w:val="002C2E02"/>
    <w:rsid w:val="002C3EF0"/>
    <w:rsid w:val="002C616D"/>
    <w:rsid w:val="002C67CD"/>
    <w:rsid w:val="002D0459"/>
    <w:rsid w:val="002D1AC4"/>
    <w:rsid w:val="002D2440"/>
    <w:rsid w:val="002D3B7B"/>
    <w:rsid w:val="002D5892"/>
    <w:rsid w:val="002D6D7E"/>
    <w:rsid w:val="002E1183"/>
    <w:rsid w:val="002E56CD"/>
    <w:rsid w:val="002E5818"/>
    <w:rsid w:val="002E6F0F"/>
    <w:rsid w:val="002F1D8E"/>
    <w:rsid w:val="002F2020"/>
    <w:rsid w:val="002F23F5"/>
    <w:rsid w:val="002F480D"/>
    <w:rsid w:val="002F4E99"/>
    <w:rsid w:val="002F7537"/>
    <w:rsid w:val="0030105D"/>
    <w:rsid w:val="00302FE9"/>
    <w:rsid w:val="003032D2"/>
    <w:rsid w:val="00304363"/>
    <w:rsid w:val="00304E09"/>
    <w:rsid w:val="0030597C"/>
    <w:rsid w:val="00306827"/>
    <w:rsid w:val="0030687A"/>
    <w:rsid w:val="0031188F"/>
    <w:rsid w:val="0031213C"/>
    <w:rsid w:val="00313479"/>
    <w:rsid w:val="0031389F"/>
    <w:rsid w:val="0031666E"/>
    <w:rsid w:val="003172EA"/>
    <w:rsid w:val="0031785A"/>
    <w:rsid w:val="00317ADF"/>
    <w:rsid w:val="00322E17"/>
    <w:rsid w:val="00325BD4"/>
    <w:rsid w:val="003261DB"/>
    <w:rsid w:val="00327F8C"/>
    <w:rsid w:val="00332483"/>
    <w:rsid w:val="00333DEB"/>
    <w:rsid w:val="0033426E"/>
    <w:rsid w:val="003343AA"/>
    <w:rsid w:val="00335A65"/>
    <w:rsid w:val="00335D92"/>
    <w:rsid w:val="00335FFB"/>
    <w:rsid w:val="00336568"/>
    <w:rsid w:val="00336797"/>
    <w:rsid w:val="00336D97"/>
    <w:rsid w:val="00337ED2"/>
    <w:rsid w:val="00340584"/>
    <w:rsid w:val="0034087F"/>
    <w:rsid w:val="00341269"/>
    <w:rsid w:val="0034236B"/>
    <w:rsid w:val="0034307B"/>
    <w:rsid w:val="00343ABD"/>
    <w:rsid w:val="00350751"/>
    <w:rsid w:val="00350948"/>
    <w:rsid w:val="003527A9"/>
    <w:rsid w:val="00353054"/>
    <w:rsid w:val="00353659"/>
    <w:rsid w:val="00354580"/>
    <w:rsid w:val="00355B9C"/>
    <w:rsid w:val="00356398"/>
    <w:rsid w:val="00356E78"/>
    <w:rsid w:val="00356E90"/>
    <w:rsid w:val="00357882"/>
    <w:rsid w:val="00360C3A"/>
    <w:rsid w:val="00360E6E"/>
    <w:rsid w:val="00361402"/>
    <w:rsid w:val="00361878"/>
    <w:rsid w:val="00364042"/>
    <w:rsid w:val="00364941"/>
    <w:rsid w:val="00365C9D"/>
    <w:rsid w:val="00366E54"/>
    <w:rsid w:val="0037001F"/>
    <w:rsid w:val="00370984"/>
    <w:rsid w:val="00372064"/>
    <w:rsid w:val="0037388B"/>
    <w:rsid w:val="003738A8"/>
    <w:rsid w:val="003739B9"/>
    <w:rsid w:val="0037708C"/>
    <w:rsid w:val="00377442"/>
    <w:rsid w:val="003774B5"/>
    <w:rsid w:val="00377E13"/>
    <w:rsid w:val="003809ED"/>
    <w:rsid w:val="00381E5D"/>
    <w:rsid w:val="00382C3F"/>
    <w:rsid w:val="00383E9B"/>
    <w:rsid w:val="00386CED"/>
    <w:rsid w:val="00386FD7"/>
    <w:rsid w:val="0038753B"/>
    <w:rsid w:val="00391FE7"/>
    <w:rsid w:val="003923B1"/>
    <w:rsid w:val="0039502D"/>
    <w:rsid w:val="003950F4"/>
    <w:rsid w:val="00396B09"/>
    <w:rsid w:val="00396C08"/>
    <w:rsid w:val="003972BD"/>
    <w:rsid w:val="00397E4A"/>
    <w:rsid w:val="003A20EF"/>
    <w:rsid w:val="003A44A7"/>
    <w:rsid w:val="003A4F19"/>
    <w:rsid w:val="003A5475"/>
    <w:rsid w:val="003A6478"/>
    <w:rsid w:val="003A6E37"/>
    <w:rsid w:val="003A73D8"/>
    <w:rsid w:val="003A7485"/>
    <w:rsid w:val="003B0CB8"/>
    <w:rsid w:val="003B1BF5"/>
    <w:rsid w:val="003B239D"/>
    <w:rsid w:val="003B24AC"/>
    <w:rsid w:val="003B2E68"/>
    <w:rsid w:val="003B3361"/>
    <w:rsid w:val="003B53FE"/>
    <w:rsid w:val="003B581B"/>
    <w:rsid w:val="003C02C6"/>
    <w:rsid w:val="003C1A5C"/>
    <w:rsid w:val="003C2D8A"/>
    <w:rsid w:val="003C3051"/>
    <w:rsid w:val="003C3411"/>
    <w:rsid w:val="003C6012"/>
    <w:rsid w:val="003C6B4B"/>
    <w:rsid w:val="003C6CE3"/>
    <w:rsid w:val="003C7109"/>
    <w:rsid w:val="003C734C"/>
    <w:rsid w:val="003C7767"/>
    <w:rsid w:val="003C7BD3"/>
    <w:rsid w:val="003D0B69"/>
    <w:rsid w:val="003D24B0"/>
    <w:rsid w:val="003D32A7"/>
    <w:rsid w:val="003D39BF"/>
    <w:rsid w:val="003D4386"/>
    <w:rsid w:val="003D5C40"/>
    <w:rsid w:val="003D7908"/>
    <w:rsid w:val="003E134D"/>
    <w:rsid w:val="003E16C1"/>
    <w:rsid w:val="003E35F6"/>
    <w:rsid w:val="003E4096"/>
    <w:rsid w:val="003E4E00"/>
    <w:rsid w:val="003E5C1C"/>
    <w:rsid w:val="003E5FA6"/>
    <w:rsid w:val="003E6041"/>
    <w:rsid w:val="003E6048"/>
    <w:rsid w:val="003E7B57"/>
    <w:rsid w:val="003E7F96"/>
    <w:rsid w:val="003F263E"/>
    <w:rsid w:val="003F2F92"/>
    <w:rsid w:val="003F3781"/>
    <w:rsid w:val="003F3824"/>
    <w:rsid w:val="003F5E62"/>
    <w:rsid w:val="003F6CCB"/>
    <w:rsid w:val="003F7DA1"/>
    <w:rsid w:val="0040154E"/>
    <w:rsid w:val="004023C9"/>
    <w:rsid w:val="004057FB"/>
    <w:rsid w:val="004061DF"/>
    <w:rsid w:val="00407A71"/>
    <w:rsid w:val="0041001F"/>
    <w:rsid w:val="00411A07"/>
    <w:rsid w:val="00411D40"/>
    <w:rsid w:val="00413271"/>
    <w:rsid w:val="004150B8"/>
    <w:rsid w:val="00415FF4"/>
    <w:rsid w:val="00417C24"/>
    <w:rsid w:val="00417F28"/>
    <w:rsid w:val="00423719"/>
    <w:rsid w:val="00426762"/>
    <w:rsid w:val="00426D9D"/>
    <w:rsid w:val="0042765D"/>
    <w:rsid w:val="00427A46"/>
    <w:rsid w:val="00430BFD"/>
    <w:rsid w:val="00432FF0"/>
    <w:rsid w:val="00434B32"/>
    <w:rsid w:val="00435E73"/>
    <w:rsid w:val="00436025"/>
    <w:rsid w:val="0043640C"/>
    <w:rsid w:val="0043795C"/>
    <w:rsid w:val="00441173"/>
    <w:rsid w:val="0044405B"/>
    <w:rsid w:val="004455EC"/>
    <w:rsid w:val="004478FE"/>
    <w:rsid w:val="00453A2B"/>
    <w:rsid w:val="004545E1"/>
    <w:rsid w:val="00455327"/>
    <w:rsid w:val="004553F7"/>
    <w:rsid w:val="004554ED"/>
    <w:rsid w:val="00455D43"/>
    <w:rsid w:val="00457FFE"/>
    <w:rsid w:val="00460216"/>
    <w:rsid w:val="0046055F"/>
    <w:rsid w:val="0046082B"/>
    <w:rsid w:val="0046097D"/>
    <w:rsid w:val="0046189D"/>
    <w:rsid w:val="00461AF6"/>
    <w:rsid w:val="00461F93"/>
    <w:rsid w:val="004639D5"/>
    <w:rsid w:val="00463A78"/>
    <w:rsid w:val="00463C03"/>
    <w:rsid w:val="00463E06"/>
    <w:rsid w:val="00465B73"/>
    <w:rsid w:val="00470FB4"/>
    <w:rsid w:val="004711EF"/>
    <w:rsid w:val="00471B2D"/>
    <w:rsid w:val="00473AA5"/>
    <w:rsid w:val="00480CF3"/>
    <w:rsid w:val="00480DD5"/>
    <w:rsid w:val="00483172"/>
    <w:rsid w:val="004839C6"/>
    <w:rsid w:val="00483B09"/>
    <w:rsid w:val="004855CE"/>
    <w:rsid w:val="00486023"/>
    <w:rsid w:val="0048643D"/>
    <w:rsid w:val="004873ED"/>
    <w:rsid w:val="00490909"/>
    <w:rsid w:val="00490FC9"/>
    <w:rsid w:val="00492294"/>
    <w:rsid w:val="00493CCC"/>
    <w:rsid w:val="00494EFB"/>
    <w:rsid w:val="004A0FD1"/>
    <w:rsid w:val="004A120F"/>
    <w:rsid w:val="004A1D2C"/>
    <w:rsid w:val="004A2CA4"/>
    <w:rsid w:val="004A2F91"/>
    <w:rsid w:val="004A3A09"/>
    <w:rsid w:val="004A4E2F"/>
    <w:rsid w:val="004A5F8E"/>
    <w:rsid w:val="004A65F9"/>
    <w:rsid w:val="004A674C"/>
    <w:rsid w:val="004A7289"/>
    <w:rsid w:val="004B0E39"/>
    <w:rsid w:val="004B1010"/>
    <w:rsid w:val="004B2430"/>
    <w:rsid w:val="004B284A"/>
    <w:rsid w:val="004B3F7A"/>
    <w:rsid w:val="004B6AEF"/>
    <w:rsid w:val="004B72D2"/>
    <w:rsid w:val="004B767B"/>
    <w:rsid w:val="004B7EFB"/>
    <w:rsid w:val="004C044D"/>
    <w:rsid w:val="004C0E3E"/>
    <w:rsid w:val="004C1770"/>
    <w:rsid w:val="004C1ADB"/>
    <w:rsid w:val="004C1B71"/>
    <w:rsid w:val="004C435D"/>
    <w:rsid w:val="004C4484"/>
    <w:rsid w:val="004C5514"/>
    <w:rsid w:val="004C7CB9"/>
    <w:rsid w:val="004C7F5B"/>
    <w:rsid w:val="004D025D"/>
    <w:rsid w:val="004D2075"/>
    <w:rsid w:val="004D2AE5"/>
    <w:rsid w:val="004D6038"/>
    <w:rsid w:val="004D6324"/>
    <w:rsid w:val="004D6AD1"/>
    <w:rsid w:val="004D7E58"/>
    <w:rsid w:val="004E001F"/>
    <w:rsid w:val="004E052D"/>
    <w:rsid w:val="004E1115"/>
    <w:rsid w:val="004E1711"/>
    <w:rsid w:val="004E32F0"/>
    <w:rsid w:val="004E4408"/>
    <w:rsid w:val="004E5C20"/>
    <w:rsid w:val="004E5C74"/>
    <w:rsid w:val="004E79B3"/>
    <w:rsid w:val="004F1270"/>
    <w:rsid w:val="004F35CF"/>
    <w:rsid w:val="004F38FC"/>
    <w:rsid w:val="004F638F"/>
    <w:rsid w:val="004F750F"/>
    <w:rsid w:val="004F7600"/>
    <w:rsid w:val="004F762D"/>
    <w:rsid w:val="004F7D2A"/>
    <w:rsid w:val="00500C73"/>
    <w:rsid w:val="00500D92"/>
    <w:rsid w:val="00502DFB"/>
    <w:rsid w:val="005031AD"/>
    <w:rsid w:val="00504631"/>
    <w:rsid w:val="00505ABF"/>
    <w:rsid w:val="00507221"/>
    <w:rsid w:val="0051219D"/>
    <w:rsid w:val="005126F5"/>
    <w:rsid w:val="0051289B"/>
    <w:rsid w:val="0051341E"/>
    <w:rsid w:val="00515003"/>
    <w:rsid w:val="005150DA"/>
    <w:rsid w:val="0051785F"/>
    <w:rsid w:val="0052048F"/>
    <w:rsid w:val="005208CA"/>
    <w:rsid w:val="00520E05"/>
    <w:rsid w:val="00521781"/>
    <w:rsid w:val="00526235"/>
    <w:rsid w:val="005272E7"/>
    <w:rsid w:val="00527BBE"/>
    <w:rsid w:val="00532FE4"/>
    <w:rsid w:val="005334EF"/>
    <w:rsid w:val="00540ECF"/>
    <w:rsid w:val="00543B0D"/>
    <w:rsid w:val="00543E36"/>
    <w:rsid w:val="00547129"/>
    <w:rsid w:val="00550565"/>
    <w:rsid w:val="00552D1F"/>
    <w:rsid w:val="00553496"/>
    <w:rsid w:val="00553CBC"/>
    <w:rsid w:val="00554FCF"/>
    <w:rsid w:val="00555493"/>
    <w:rsid w:val="00555920"/>
    <w:rsid w:val="00555B0A"/>
    <w:rsid w:val="00555FE5"/>
    <w:rsid w:val="00556FB3"/>
    <w:rsid w:val="00560CA0"/>
    <w:rsid w:val="00562D34"/>
    <w:rsid w:val="005630CC"/>
    <w:rsid w:val="005640FE"/>
    <w:rsid w:val="00564873"/>
    <w:rsid w:val="005648B6"/>
    <w:rsid w:val="00564A20"/>
    <w:rsid w:val="00564A45"/>
    <w:rsid w:val="00564BEC"/>
    <w:rsid w:val="00565E1B"/>
    <w:rsid w:val="00566A01"/>
    <w:rsid w:val="005673AB"/>
    <w:rsid w:val="0057044A"/>
    <w:rsid w:val="00571D4C"/>
    <w:rsid w:val="00571FF3"/>
    <w:rsid w:val="0057274C"/>
    <w:rsid w:val="00573424"/>
    <w:rsid w:val="00575809"/>
    <w:rsid w:val="005777C5"/>
    <w:rsid w:val="00577AF3"/>
    <w:rsid w:val="005801B1"/>
    <w:rsid w:val="00580602"/>
    <w:rsid w:val="00580D95"/>
    <w:rsid w:val="005821C7"/>
    <w:rsid w:val="00582302"/>
    <w:rsid w:val="0058252B"/>
    <w:rsid w:val="00582560"/>
    <w:rsid w:val="00582B22"/>
    <w:rsid w:val="00583B24"/>
    <w:rsid w:val="00583B46"/>
    <w:rsid w:val="0058405B"/>
    <w:rsid w:val="00585715"/>
    <w:rsid w:val="005868C3"/>
    <w:rsid w:val="005870D1"/>
    <w:rsid w:val="00590609"/>
    <w:rsid w:val="005913E7"/>
    <w:rsid w:val="005924AB"/>
    <w:rsid w:val="005926E5"/>
    <w:rsid w:val="00592983"/>
    <w:rsid w:val="00593125"/>
    <w:rsid w:val="00593485"/>
    <w:rsid w:val="00593C16"/>
    <w:rsid w:val="00594235"/>
    <w:rsid w:val="00595167"/>
    <w:rsid w:val="005964CC"/>
    <w:rsid w:val="00596AC5"/>
    <w:rsid w:val="00597584"/>
    <w:rsid w:val="005A1349"/>
    <w:rsid w:val="005A1FB3"/>
    <w:rsid w:val="005A2AB5"/>
    <w:rsid w:val="005A3006"/>
    <w:rsid w:val="005A3246"/>
    <w:rsid w:val="005A39D3"/>
    <w:rsid w:val="005A7237"/>
    <w:rsid w:val="005A74FB"/>
    <w:rsid w:val="005A7635"/>
    <w:rsid w:val="005A7904"/>
    <w:rsid w:val="005B0892"/>
    <w:rsid w:val="005B17FA"/>
    <w:rsid w:val="005B1CFD"/>
    <w:rsid w:val="005B3F02"/>
    <w:rsid w:val="005B4DB0"/>
    <w:rsid w:val="005B4DB4"/>
    <w:rsid w:val="005C0B31"/>
    <w:rsid w:val="005C13C1"/>
    <w:rsid w:val="005C1916"/>
    <w:rsid w:val="005C2270"/>
    <w:rsid w:val="005C39B7"/>
    <w:rsid w:val="005C5CF4"/>
    <w:rsid w:val="005C5D13"/>
    <w:rsid w:val="005C7877"/>
    <w:rsid w:val="005D09CE"/>
    <w:rsid w:val="005D0B56"/>
    <w:rsid w:val="005D3F35"/>
    <w:rsid w:val="005D42DE"/>
    <w:rsid w:val="005D53B2"/>
    <w:rsid w:val="005D5716"/>
    <w:rsid w:val="005D5928"/>
    <w:rsid w:val="005D6759"/>
    <w:rsid w:val="005D7157"/>
    <w:rsid w:val="005D7B60"/>
    <w:rsid w:val="005E0A26"/>
    <w:rsid w:val="005E0A81"/>
    <w:rsid w:val="005E0BA9"/>
    <w:rsid w:val="005E2AF3"/>
    <w:rsid w:val="005E2CD0"/>
    <w:rsid w:val="005E3102"/>
    <w:rsid w:val="005E3412"/>
    <w:rsid w:val="005E4D71"/>
    <w:rsid w:val="005E62D2"/>
    <w:rsid w:val="005E654D"/>
    <w:rsid w:val="005E7592"/>
    <w:rsid w:val="005F0B88"/>
    <w:rsid w:val="005F0EB1"/>
    <w:rsid w:val="005F12A4"/>
    <w:rsid w:val="005F2ADF"/>
    <w:rsid w:val="005F30DD"/>
    <w:rsid w:val="005F5244"/>
    <w:rsid w:val="00600426"/>
    <w:rsid w:val="00600DD3"/>
    <w:rsid w:val="00601A36"/>
    <w:rsid w:val="006025C6"/>
    <w:rsid w:val="00602AA1"/>
    <w:rsid w:val="006034DB"/>
    <w:rsid w:val="006067C8"/>
    <w:rsid w:val="00606D6F"/>
    <w:rsid w:val="00607827"/>
    <w:rsid w:val="00610E5C"/>
    <w:rsid w:val="00612BC5"/>
    <w:rsid w:val="006130EC"/>
    <w:rsid w:val="0061310D"/>
    <w:rsid w:val="00617170"/>
    <w:rsid w:val="006206B5"/>
    <w:rsid w:val="00621031"/>
    <w:rsid w:val="00621B69"/>
    <w:rsid w:val="00622EE7"/>
    <w:rsid w:val="00624A44"/>
    <w:rsid w:val="00626162"/>
    <w:rsid w:val="00626767"/>
    <w:rsid w:val="0062686E"/>
    <w:rsid w:val="00627ADB"/>
    <w:rsid w:val="006313A9"/>
    <w:rsid w:val="006316FB"/>
    <w:rsid w:val="00631967"/>
    <w:rsid w:val="00632900"/>
    <w:rsid w:val="00632BF6"/>
    <w:rsid w:val="00633B6D"/>
    <w:rsid w:val="00636233"/>
    <w:rsid w:val="00636A8F"/>
    <w:rsid w:val="00640484"/>
    <w:rsid w:val="00640BAB"/>
    <w:rsid w:val="00640C1D"/>
    <w:rsid w:val="006437E5"/>
    <w:rsid w:val="00644CC6"/>
    <w:rsid w:val="00647780"/>
    <w:rsid w:val="00650E8D"/>
    <w:rsid w:val="00651065"/>
    <w:rsid w:val="00651ECF"/>
    <w:rsid w:val="00652E52"/>
    <w:rsid w:val="0065328D"/>
    <w:rsid w:val="0065398E"/>
    <w:rsid w:val="0065406C"/>
    <w:rsid w:val="0065531E"/>
    <w:rsid w:val="00655EA0"/>
    <w:rsid w:val="00656CFB"/>
    <w:rsid w:val="006573AA"/>
    <w:rsid w:val="00661A9E"/>
    <w:rsid w:val="006627D6"/>
    <w:rsid w:val="006637D5"/>
    <w:rsid w:val="006663E7"/>
    <w:rsid w:val="00670978"/>
    <w:rsid w:val="00672CF9"/>
    <w:rsid w:val="006738B0"/>
    <w:rsid w:val="0067493C"/>
    <w:rsid w:val="00674B83"/>
    <w:rsid w:val="00676ED3"/>
    <w:rsid w:val="00681C45"/>
    <w:rsid w:val="00681DEE"/>
    <w:rsid w:val="0068371A"/>
    <w:rsid w:val="00683D6E"/>
    <w:rsid w:val="006842A6"/>
    <w:rsid w:val="00684AFC"/>
    <w:rsid w:val="006858A8"/>
    <w:rsid w:val="00685984"/>
    <w:rsid w:val="00685CC2"/>
    <w:rsid w:val="006909D5"/>
    <w:rsid w:val="006915EC"/>
    <w:rsid w:val="006915ED"/>
    <w:rsid w:val="0069201A"/>
    <w:rsid w:val="006936D2"/>
    <w:rsid w:val="00693A35"/>
    <w:rsid w:val="00693BAE"/>
    <w:rsid w:val="00693D4F"/>
    <w:rsid w:val="00695A16"/>
    <w:rsid w:val="0069698B"/>
    <w:rsid w:val="006972E6"/>
    <w:rsid w:val="00697F90"/>
    <w:rsid w:val="006A2FD1"/>
    <w:rsid w:val="006A444F"/>
    <w:rsid w:val="006A4734"/>
    <w:rsid w:val="006A498C"/>
    <w:rsid w:val="006A4F0C"/>
    <w:rsid w:val="006A68C2"/>
    <w:rsid w:val="006A6FCB"/>
    <w:rsid w:val="006A73D6"/>
    <w:rsid w:val="006B0996"/>
    <w:rsid w:val="006B333F"/>
    <w:rsid w:val="006B363A"/>
    <w:rsid w:val="006B5ABE"/>
    <w:rsid w:val="006C041D"/>
    <w:rsid w:val="006C0D7C"/>
    <w:rsid w:val="006C212A"/>
    <w:rsid w:val="006C3B59"/>
    <w:rsid w:val="006C7425"/>
    <w:rsid w:val="006D0081"/>
    <w:rsid w:val="006D113C"/>
    <w:rsid w:val="006D33B0"/>
    <w:rsid w:val="006D563C"/>
    <w:rsid w:val="006D570B"/>
    <w:rsid w:val="006E06DC"/>
    <w:rsid w:val="006E0824"/>
    <w:rsid w:val="006E3C9F"/>
    <w:rsid w:val="006E7063"/>
    <w:rsid w:val="006E7172"/>
    <w:rsid w:val="006F00C2"/>
    <w:rsid w:val="006F0956"/>
    <w:rsid w:val="006F11F0"/>
    <w:rsid w:val="006F1355"/>
    <w:rsid w:val="006F19E9"/>
    <w:rsid w:val="006F33CB"/>
    <w:rsid w:val="006F43E7"/>
    <w:rsid w:val="006F5A0F"/>
    <w:rsid w:val="006F62F0"/>
    <w:rsid w:val="006F7860"/>
    <w:rsid w:val="00700488"/>
    <w:rsid w:val="0070063D"/>
    <w:rsid w:val="007043B5"/>
    <w:rsid w:val="007046E4"/>
    <w:rsid w:val="0070584B"/>
    <w:rsid w:val="00705C22"/>
    <w:rsid w:val="00706C49"/>
    <w:rsid w:val="007075D9"/>
    <w:rsid w:val="00707C35"/>
    <w:rsid w:val="00707E1E"/>
    <w:rsid w:val="00710366"/>
    <w:rsid w:val="00711272"/>
    <w:rsid w:val="00712614"/>
    <w:rsid w:val="007127AC"/>
    <w:rsid w:val="00712A73"/>
    <w:rsid w:val="00713D86"/>
    <w:rsid w:val="00713DB5"/>
    <w:rsid w:val="00714B60"/>
    <w:rsid w:val="00714DFA"/>
    <w:rsid w:val="00714ECE"/>
    <w:rsid w:val="00715583"/>
    <w:rsid w:val="00715881"/>
    <w:rsid w:val="00716301"/>
    <w:rsid w:val="00716333"/>
    <w:rsid w:val="00720042"/>
    <w:rsid w:val="0072062C"/>
    <w:rsid w:val="00720D33"/>
    <w:rsid w:val="00721CBA"/>
    <w:rsid w:val="00723EBD"/>
    <w:rsid w:val="007240DF"/>
    <w:rsid w:val="00724686"/>
    <w:rsid w:val="007247D8"/>
    <w:rsid w:val="007248F3"/>
    <w:rsid w:val="00725960"/>
    <w:rsid w:val="00726BB0"/>
    <w:rsid w:val="00730C1E"/>
    <w:rsid w:val="007320DC"/>
    <w:rsid w:val="0073235B"/>
    <w:rsid w:val="00734043"/>
    <w:rsid w:val="00735C90"/>
    <w:rsid w:val="00741188"/>
    <w:rsid w:val="0074222B"/>
    <w:rsid w:val="00742EC4"/>
    <w:rsid w:val="007430E2"/>
    <w:rsid w:val="00744697"/>
    <w:rsid w:val="007460C9"/>
    <w:rsid w:val="007461A0"/>
    <w:rsid w:val="0074640C"/>
    <w:rsid w:val="00746C08"/>
    <w:rsid w:val="00747ED5"/>
    <w:rsid w:val="00751480"/>
    <w:rsid w:val="0075224D"/>
    <w:rsid w:val="00752E43"/>
    <w:rsid w:val="00753A35"/>
    <w:rsid w:val="007543B1"/>
    <w:rsid w:val="00757505"/>
    <w:rsid w:val="00760609"/>
    <w:rsid w:val="007614BF"/>
    <w:rsid w:val="00761574"/>
    <w:rsid w:val="00761DA3"/>
    <w:rsid w:val="00761E1B"/>
    <w:rsid w:val="00762543"/>
    <w:rsid w:val="00762902"/>
    <w:rsid w:val="00762F69"/>
    <w:rsid w:val="00763068"/>
    <w:rsid w:val="0076342F"/>
    <w:rsid w:val="0076348E"/>
    <w:rsid w:val="00764893"/>
    <w:rsid w:val="007700F8"/>
    <w:rsid w:val="0077082B"/>
    <w:rsid w:val="0077155A"/>
    <w:rsid w:val="00773AA4"/>
    <w:rsid w:val="0077419C"/>
    <w:rsid w:val="00774FFB"/>
    <w:rsid w:val="007758B6"/>
    <w:rsid w:val="00775DC1"/>
    <w:rsid w:val="00776BA3"/>
    <w:rsid w:val="007772DF"/>
    <w:rsid w:val="00780E35"/>
    <w:rsid w:val="00781070"/>
    <w:rsid w:val="00781C17"/>
    <w:rsid w:val="00781F63"/>
    <w:rsid w:val="0078331C"/>
    <w:rsid w:val="00785419"/>
    <w:rsid w:val="007906B2"/>
    <w:rsid w:val="00790D6F"/>
    <w:rsid w:val="00791A7A"/>
    <w:rsid w:val="0079233D"/>
    <w:rsid w:val="00792657"/>
    <w:rsid w:val="00794109"/>
    <w:rsid w:val="00794577"/>
    <w:rsid w:val="00794887"/>
    <w:rsid w:val="00794DA9"/>
    <w:rsid w:val="0079599B"/>
    <w:rsid w:val="007A0B12"/>
    <w:rsid w:val="007A152B"/>
    <w:rsid w:val="007A188D"/>
    <w:rsid w:val="007B065D"/>
    <w:rsid w:val="007B0B2F"/>
    <w:rsid w:val="007B10AD"/>
    <w:rsid w:val="007B13EB"/>
    <w:rsid w:val="007B1418"/>
    <w:rsid w:val="007B2469"/>
    <w:rsid w:val="007B3D15"/>
    <w:rsid w:val="007B61EC"/>
    <w:rsid w:val="007B6F2B"/>
    <w:rsid w:val="007B7397"/>
    <w:rsid w:val="007C10ED"/>
    <w:rsid w:val="007C1752"/>
    <w:rsid w:val="007C1B3A"/>
    <w:rsid w:val="007C30A1"/>
    <w:rsid w:val="007C3AD6"/>
    <w:rsid w:val="007C5032"/>
    <w:rsid w:val="007C688A"/>
    <w:rsid w:val="007C6B7C"/>
    <w:rsid w:val="007C6DC9"/>
    <w:rsid w:val="007C74FF"/>
    <w:rsid w:val="007C7645"/>
    <w:rsid w:val="007C776F"/>
    <w:rsid w:val="007C7B13"/>
    <w:rsid w:val="007D0576"/>
    <w:rsid w:val="007D0B8E"/>
    <w:rsid w:val="007D0EC3"/>
    <w:rsid w:val="007D2180"/>
    <w:rsid w:val="007D2D7C"/>
    <w:rsid w:val="007D33AC"/>
    <w:rsid w:val="007D3F4C"/>
    <w:rsid w:val="007D42C9"/>
    <w:rsid w:val="007D4470"/>
    <w:rsid w:val="007D5257"/>
    <w:rsid w:val="007D55E7"/>
    <w:rsid w:val="007E0FC4"/>
    <w:rsid w:val="007E4AB5"/>
    <w:rsid w:val="007E6F3A"/>
    <w:rsid w:val="007E7033"/>
    <w:rsid w:val="007E70E2"/>
    <w:rsid w:val="007E7D82"/>
    <w:rsid w:val="007F070F"/>
    <w:rsid w:val="007F223B"/>
    <w:rsid w:val="007F231F"/>
    <w:rsid w:val="007F30A7"/>
    <w:rsid w:val="007F3467"/>
    <w:rsid w:val="007F363F"/>
    <w:rsid w:val="007F36E9"/>
    <w:rsid w:val="007F4D52"/>
    <w:rsid w:val="007F51A6"/>
    <w:rsid w:val="007F52D5"/>
    <w:rsid w:val="007F5E19"/>
    <w:rsid w:val="007F6F3F"/>
    <w:rsid w:val="00800408"/>
    <w:rsid w:val="00800FB1"/>
    <w:rsid w:val="00802905"/>
    <w:rsid w:val="00802A89"/>
    <w:rsid w:val="00804983"/>
    <w:rsid w:val="00804D41"/>
    <w:rsid w:val="0080557C"/>
    <w:rsid w:val="00805819"/>
    <w:rsid w:val="00806882"/>
    <w:rsid w:val="00806C38"/>
    <w:rsid w:val="00807BF3"/>
    <w:rsid w:val="0081036A"/>
    <w:rsid w:val="00810790"/>
    <w:rsid w:val="00810A5A"/>
    <w:rsid w:val="00810B0C"/>
    <w:rsid w:val="0081156D"/>
    <w:rsid w:val="00812714"/>
    <w:rsid w:val="008138BC"/>
    <w:rsid w:val="00814144"/>
    <w:rsid w:val="008168E9"/>
    <w:rsid w:val="00817327"/>
    <w:rsid w:val="00821086"/>
    <w:rsid w:val="008224D6"/>
    <w:rsid w:val="00822637"/>
    <w:rsid w:val="00822DAE"/>
    <w:rsid w:val="00823066"/>
    <w:rsid w:val="00824588"/>
    <w:rsid w:val="00824E4B"/>
    <w:rsid w:val="008263AF"/>
    <w:rsid w:val="00826895"/>
    <w:rsid w:val="0082696F"/>
    <w:rsid w:val="00827EFC"/>
    <w:rsid w:val="0083101B"/>
    <w:rsid w:val="00831FBA"/>
    <w:rsid w:val="008332C6"/>
    <w:rsid w:val="008334B0"/>
    <w:rsid w:val="0083382B"/>
    <w:rsid w:val="0083398A"/>
    <w:rsid w:val="008344EA"/>
    <w:rsid w:val="00834590"/>
    <w:rsid w:val="00837931"/>
    <w:rsid w:val="0084336E"/>
    <w:rsid w:val="00843CAB"/>
    <w:rsid w:val="00843F61"/>
    <w:rsid w:val="008529FE"/>
    <w:rsid w:val="00852ED1"/>
    <w:rsid w:val="00853187"/>
    <w:rsid w:val="00854666"/>
    <w:rsid w:val="00855491"/>
    <w:rsid w:val="00855E46"/>
    <w:rsid w:val="00856C43"/>
    <w:rsid w:val="00857232"/>
    <w:rsid w:val="008579D2"/>
    <w:rsid w:val="00857C52"/>
    <w:rsid w:val="00857D0C"/>
    <w:rsid w:val="00861234"/>
    <w:rsid w:val="00861EC5"/>
    <w:rsid w:val="00861F8B"/>
    <w:rsid w:val="00863D16"/>
    <w:rsid w:val="008641A4"/>
    <w:rsid w:val="00866C86"/>
    <w:rsid w:val="008708A5"/>
    <w:rsid w:val="00870BE1"/>
    <w:rsid w:val="00872240"/>
    <w:rsid w:val="0087352B"/>
    <w:rsid w:val="0087371F"/>
    <w:rsid w:val="00873B74"/>
    <w:rsid w:val="00874F20"/>
    <w:rsid w:val="00875A6D"/>
    <w:rsid w:val="00875F7E"/>
    <w:rsid w:val="00881116"/>
    <w:rsid w:val="008821B3"/>
    <w:rsid w:val="00883232"/>
    <w:rsid w:val="00883835"/>
    <w:rsid w:val="008842AB"/>
    <w:rsid w:val="0088489D"/>
    <w:rsid w:val="00884939"/>
    <w:rsid w:val="00884F53"/>
    <w:rsid w:val="008851A3"/>
    <w:rsid w:val="00885744"/>
    <w:rsid w:val="00887129"/>
    <w:rsid w:val="00890136"/>
    <w:rsid w:val="00890395"/>
    <w:rsid w:val="008905B6"/>
    <w:rsid w:val="008909EF"/>
    <w:rsid w:val="008914A9"/>
    <w:rsid w:val="008918D1"/>
    <w:rsid w:val="00892DC0"/>
    <w:rsid w:val="0089367B"/>
    <w:rsid w:val="0089378F"/>
    <w:rsid w:val="008A0759"/>
    <w:rsid w:val="008A07D7"/>
    <w:rsid w:val="008A08F4"/>
    <w:rsid w:val="008A1372"/>
    <w:rsid w:val="008A160F"/>
    <w:rsid w:val="008A31AB"/>
    <w:rsid w:val="008A5E31"/>
    <w:rsid w:val="008A67BE"/>
    <w:rsid w:val="008A729D"/>
    <w:rsid w:val="008A7428"/>
    <w:rsid w:val="008A7C3B"/>
    <w:rsid w:val="008B147E"/>
    <w:rsid w:val="008B18C6"/>
    <w:rsid w:val="008B1BC3"/>
    <w:rsid w:val="008B2091"/>
    <w:rsid w:val="008B24BB"/>
    <w:rsid w:val="008B350D"/>
    <w:rsid w:val="008B3DD4"/>
    <w:rsid w:val="008B5496"/>
    <w:rsid w:val="008B556E"/>
    <w:rsid w:val="008B5E52"/>
    <w:rsid w:val="008B75C4"/>
    <w:rsid w:val="008C05CD"/>
    <w:rsid w:val="008C100A"/>
    <w:rsid w:val="008C2085"/>
    <w:rsid w:val="008C286C"/>
    <w:rsid w:val="008C2E86"/>
    <w:rsid w:val="008C37FF"/>
    <w:rsid w:val="008C4B39"/>
    <w:rsid w:val="008C6A15"/>
    <w:rsid w:val="008C6C76"/>
    <w:rsid w:val="008D000E"/>
    <w:rsid w:val="008D0C0D"/>
    <w:rsid w:val="008D48AF"/>
    <w:rsid w:val="008D570C"/>
    <w:rsid w:val="008D5865"/>
    <w:rsid w:val="008D64D2"/>
    <w:rsid w:val="008D7802"/>
    <w:rsid w:val="008E0B32"/>
    <w:rsid w:val="008E1E3B"/>
    <w:rsid w:val="008E49F6"/>
    <w:rsid w:val="008E4F8B"/>
    <w:rsid w:val="008E5835"/>
    <w:rsid w:val="008E5E1E"/>
    <w:rsid w:val="008F169D"/>
    <w:rsid w:val="008F2720"/>
    <w:rsid w:val="008F35B7"/>
    <w:rsid w:val="008F36B0"/>
    <w:rsid w:val="008F5F90"/>
    <w:rsid w:val="008F71E7"/>
    <w:rsid w:val="0090154B"/>
    <w:rsid w:val="00901B1E"/>
    <w:rsid w:val="0090390F"/>
    <w:rsid w:val="0090480B"/>
    <w:rsid w:val="00904D3B"/>
    <w:rsid w:val="00906707"/>
    <w:rsid w:val="0090720C"/>
    <w:rsid w:val="00910850"/>
    <w:rsid w:val="00911D06"/>
    <w:rsid w:val="00911F1A"/>
    <w:rsid w:val="0091412A"/>
    <w:rsid w:val="00914E91"/>
    <w:rsid w:val="009167DF"/>
    <w:rsid w:val="00916F8A"/>
    <w:rsid w:val="009170C8"/>
    <w:rsid w:val="00917345"/>
    <w:rsid w:val="00920363"/>
    <w:rsid w:val="00920890"/>
    <w:rsid w:val="009208F6"/>
    <w:rsid w:val="009227E1"/>
    <w:rsid w:val="0092562C"/>
    <w:rsid w:val="009256D0"/>
    <w:rsid w:val="00927716"/>
    <w:rsid w:val="009309E6"/>
    <w:rsid w:val="00930DBD"/>
    <w:rsid w:val="0093165E"/>
    <w:rsid w:val="00932432"/>
    <w:rsid w:val="00933858"/>
    <w:rsid w:val="00934CC3"/>
    <w:rsid w:val="00936CC2"/>
    <w:rsid w:val="00937166"/>
    <w:rsid w:val="00937E1C"/>
    <w:rsid w:val="0094029E"/>
    <w:rsid w:val="00940F95"/>
    <w:rsid w:val="00944BDB"/>
    <w:rsid w:val="00944FA3"/>
    <w:rsid w:val="00945A72"/>
    <w:rsid w:val="00945FA1"/>
    <w:rsid w:val="009463DD"/>
    <w:rsid w:val="00950DB8"/>
    <w:rsid w:val="009510C0"/>
    <w:rsid w:val="00952229"/>
    <w:rsid w:val="0095281A"/>
    <w:rsid w:val="00954C4E"/>
    <w:rsid w:val="009554A1"/>
    <w:rsid w:val="00955EE7"/>
    <w:rsid w:val="009561D9"/>
    <w:rsid w:val="009615BC"/>
    <w:rsid w:val="0096252A"/>
    <w:rsid w:val="00964AA1"/>
    <w:rsid w:val="00964F8C"/>
    <w:rsid w:val="0096741C"/>
    <w:rsid w:val="00967470"/>
    <w:rsid w:val="00967B10"/>
    <w:rsid w:val="00967F40"/>
    <w:rsid w:val="009719B5"/>
    <w:rsid w:val="00971A58"/>
    <w:rsid w:val="009724F3"/>
    <w:rsid w:val="0097366A"/>
    <w:rsid w:val="00973A26"/>
    <w:rsid w:val="00975A34"/>
    <w:rsid w:val="00976C06"/>
    <w:rsid w:val="00976F6C"/>
    <w:rsid w:val="00980CDD"/>
    <w:rsid w:val="00980FDF"/>
    <w:rsid w:val="00982310"/>
    <w:rsid w:val="00986440"/>
    <w:rsid w:val="0098724A"/>
    <w:rsid w:val="00991EDC"/>
    <w:rsid w:val="00992667"/>
    <w:rsid w:val="009936D4"/>
    <w:rsid w:val="009940E7"/>
    <w:rsid w:val="009942AB"/>
    <w:rsid w:val="00995BD5"/>
    <w:rsid w:val="0099614F"/>
    <w:rsid w:val="009A0C57"/>
    <w:rsid w:val="009A40F2"/>
    <w:rsid w:val="009A612C"/>
    <w:rsid w:val="009A661D"/>
    <w:rsid w:val="009A71B8"/>
    <w:rsid w:val="009B1022"/>
    <w:rsid w:val="009B181B"/>
    <w:rsid w:val="009B20B0"/>
    <w:rsid w:val="009B231A"/>
    <w:rsid w:val="009B2855"/>
    <w:rsid w:val="009B364C"/>
    <w:rsid w:val="009B4117"/>
    <w:rsid w:val="009B4ECE"/>
    <w:rsid w:val="009B5DA7"/>
    <w:rsid w:val="009C1C15"/>
    <w:rsid w:val="009C1FC9"/>
    <w:rsid w:val="009C240C"/>
    <w:rsid w:val="009C2AF4"/>
    <w:rsid w:val="009C3642"/>
    <w:rsid w:val="009C4BC9"/>
    <w:rsid w:val="009C59C7"/>
    <w:rsid w:val="009C6873"/>
    <w:rsid w:val="009C7437"/>
    <w:rsid w:val="009D04C6"/>
    <w:rsid w:val="009D0990"/>
    <w:rsid w:val="009D09B1"/>
    <w:rsid w:val="009D100C"/>
    <w:rsid w:val="009D1C66"/>
    <w:rsid w:val="009D1D15"/>
    <w:rsid w:val="009D28E6"/>
    <w:rsid w:val="009D3DA6"/>
    <w:rsid w:val="009D4240"/>
    <w:rsid w:val="009D4270"/>
    <w:rsid w:val="009D50A0"/>
    <w:rsid w:val="009D6609"/>
    <w:rsid w:val="009D734D"/>
    <w:rsid w:val="009D781B"/>
    <w:rsid w:val="009D7C0C"/>
    <w:rsid w:val="009E02AA"/>
    <w:rsid w:val="009E2D67"/>
    <w:rsid w:val="009E32B2"/>
    <w:rsid w:val="009E4C00"/>
    <w:rsid w:val="009E4F13"/>
    <w:rsid w:val="009E52ED"/>
    <w:rsid w:val="009E71B8"/>
    <w:rsid w:val="009E7731"/>
    <w:rsid w:val="009E7C60"/>
    <w:rsid w:val="009F0585"/>
    <w:rsid w:val="009F070B"/>
    <w:rsid w:val="009F34C0"/>
    <w:rsid w:val="009F4CA6"/>
    <w:rsid w:val="009F4E49"/>
    <w:rsid w:val="009F59DC"/>
    <w:rsid w:val="009F6D0F"/>
    <w:rsid w:val="00A012EF"/>
    <w:rsid w:val="00A03765"/>
    <w:rsid w:val="00A03BCB"/>
    <w:rsid w:val="00A04B54"/>
    <w:rsid w:val="00A05304"/>
    <w:rsid w:val="00A05EDC"/>
    <w:rsid w:val="00A07F58"/>
    <w:rsid w:val="00A10B5B"/>
    <w:rsid w:val="00A11160"/>
    <w:rsid w:val="00A11ACF"/>
    <w:rsid w:val="00A11DCF"/>
    <w:rsid w:val="00A12836"/>
    <w:rsid w:val="00A12D26"/>
    <w:rsid w:val="00A1381B"/>
    <w:rsid w:val="00A1495F"/>
    <w:rsid w:val="00A1733D"/>
    <w:rsid w:val="00A20453"/>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4B62"/>
    <w:rsid w:val="00A472F7"/>
    <w:rsid w:val="00A509E6"/>
    <w:rsid w:val="00A5143E"/>
    <w:rsid w:val="00A51903"/>
    <w:rsid w:val="00A55328"/>
    <w:rsid w:val="00A553E1"/>
    <w:rsid w:val="00A55427"/>
    <w:rsid w:val="00A55549"/>
    <w:rsid w:val="00A55FFC"/>
    <w:rsid w:val="00A56153"/>
    <w:rsid w:val="00A5749D"/>
    <w:rsid w:val="00A576B7"/>
    <w:rsid w:val="00A6062D"/>
    <w:rsid w:val="00A610F1"/>
    <w:rsid w:val="00A62288"/>
    <w:rsid w:val="00A62DDC"/>
    <w:rsid w:val="00A65510"/>
    <w:rsid w:val="00A672EF"/>
    <w:rsid w:val="00A674EF"/>
    <w:rsid w:val="00A73E2C"/>
    <w:rsid w:val="00A75945"/>
    <w:rsid w:val="00A75D20"/>
    <w:rsid w:val="00A76097"/>
    <w:rsid w:val="00A774EB"/>
    <w:rsid w:val="00A809F4"/>
    <w:rsid w:val="00A810A2"/>
    <w:rsid w:val="00A81B60"/>
    <w:rsid w:val="00A82790"/>
    <w:rsid w:val="00A83DA9"/>
    <w:rsid w:val="00A84545"/>
    <w:rsid w:val="00A909FC"/>
    <w:rsid w:val="00A90DC5"/>
    <w:rsid w:val="00A920F2"/>
    <w:rsid w:val="00A92B51"/>
    <w:rsid w:val="00A92E9C"/>
    <w:rsid w:val="00A93E6E"/>
    <w:rsid w:val="00A9527F"/>
    <w:rsid w:val="00A96071"/>
    <w:rsid w:val="00A966E9"/>
    <w:rsid w:val="00A96A4B"/>
    <w:rsid w:val="00A97A07"/>
    <w:rsid w:val="00A97C0A"/>
    <w:rsid w:val="00AA04B5"/>
    <w:rsid w:val="00AA0C26"/>
    <w:rsid w:val="00AA16F0"/>
    <w:rsid w:val="00AA2928"/>
    <w:rsid w:val="00AB04C0"/>
    <w:rsid w:val="00AB0607"/>
    <w:rsid w:val="00AB3686"/>
    <w:rsid w:val="00AB3A4F"/>
    <w:rsid w:val="00AB5C73"/>
    <w:rsid w:val="00AB5D90"/>
    <w:rsid w:val="00AB682D"/>
    <w:rsid w:val="00AB69C5"/>
    <w:rsid w:val="00AC3127"/>
    <w:rsid w:val="00AC464C"/>
    <w:rsid w:val="00AC4825"/>
    <w:rsid w:val="00AC5A02"/>
    <w:rsid w:val="00AC60BB"/>
    <w:rsid w:val="00AC71BC"/>
    <w:rsid w:val="00AC78F7"/>
    <w:rsid w:val="00AD033F"/>
    <w:rsid w:val="00AD1A8E"/>
    <w:rsid w:val="00AD1C34"/>
    <w:rsid w:val="00AD3403"/>
    <w:rsid w:val="00AD4CCB"/>
    <w:rsid w:val="00AD735D"/>
    <w:rsid w:val="00AE067D"/>
    <w:rsid w:val="00AE1B70"/>
    <w:rsid w:val="00AE30E3"/>
    <w:rsid w:val="00AE328D"/>
    <w:rsid w:val="00AE4701"/>
    <w:rsid w:val="00AE4D3D"/>
    <w:rsid w:val="00AE7B20"/>
    <w:rsid w:val="00AE7E53"/>
    <w:rsid w:val="00AF249D"/>
    <w:rsid w:val="00AF2EBC"/>
    <w:rsid w:val="00AF4CAD"/>
    <w:rsid w:val="00AF4D05"/>
    <w:rsid w:val="00AF4ECE"/>
    <w:rsid w:val="00AF570A"/>
    <w:rsid w:val="00AF677C"/>
    <w:rsid w:val="00B01EB5"/>
    <w:rsid w:val="00B02146"/>
    <w:rsid w:val="00B021E0"/>
    <w:rsid w:val="00B03457"/>
    <w:rsid w:val="00B041B1"/>
    <w:rsid w:val="00B0515E"/>
    <w:rsid w:val="00B053F2"/>
    <w:rsid w:val="00B058FB"/>
    <w:rsid w:val="00B0653D"/>
    <w:rsid w:val="00B0728F"/>
    <w:rsid w:val="00B076D0"/>
    <w:rsid w:val="00B07D1A"/>
    <w:rsid w:val="00B1082E"/>
    <w:rsid w:val="00B10AAA"/>
    <w:rsid w:val="00B124B2"/>
    <w:rsid w:val="00B13924"/>
    <w:rsid w:val="00B13A56"/>
    <w:rsid w:val="00B16B19"/>
    <w:rsid w:val="00B17387"/>
    <w:rsid w:val="00B177FB"/>
    <w:rsid w:val="00B17DFB"/>
    <w:rsid w:val="00B20123"/>
    <w:rsid w:val="00B20567"/>
    <w:rsid w:val="00B21471"/>
    <w:rsid w:val="00B2164A"/>
    <w:rsid w:val="00B2209A"/>
    <w:rsid w:val="00B22268"/>
    <w:rsid w:val="00B22E7B"/>
    <w:rsid w:val="00B239E3"/>
    <w:rsid w:val="00B23F84"/>
    <w:rsid w:val="00B2404D"/>
    <w:rsid w:val="00B24BFA"/>
    <w:rsid w:val="00B3132B"/>
    <w:rsid w:val="00B31787"/>
    <w:rsid w:val="00B31948"/>
    <w:rsid w:val="00B327E0"/>
    <w:rsid w:val="00B3371A"/>
    <w:rsid w:val="00B33FB6"/>
    <w:rsid w:val="00B344D5"/>
    <w:rsid w:val="00B3581B"/>
    <w:rsid w:val="00B37415"/>
    <w:rsid w:val="00B403BD"/>
    <w:rsid w:val="00B40E34"/>
    <w:rsid w:val="00B419E7"/>
    <w:rsid w:val="00B4225D"/>
    <w:rsid w:val="00B43E39"/>
    <w:rsid w:val="00B44530"/>
    <w:rsid w:val="00B44DF3"/>
    <w:rsid w:val="00B452B9"/>
    <w:rsid w:val="00B45610"/>
    <w:rsid w:val="00B514F7"/>
    <w:rsid w:val="00B52411"/>
    <w:rsid w:val="00B54893"/>
    <w:rsid w:val="00B55103"/>
    <w:rsid w:val="00B56156"/>
    <w:rsid w:val="00B574BD"/>
    <w:rsid w:val="00B57B06"/>
    <w:rsid w:val="00B57BA9"/>
    <w:rsid w:val="00B635BB"/>
    <w:rsid w:val="00B65254"/>
    <w:rsid w:val="00B655A2"/>
    <w:rsid w:val="00B66A6F"/>
    <w:rsid w:val="00B66B1D"/>
    <w:rsid w:val="00B66BBF"/>
    <w:rsid w:val="00B67091"/>
    <w:rsid w:val="00B67475"/>
    <w:rsid w:val="00B701D8"/>
    <w:rsid w:val="00B71D54"/>
    <w:rsid w:val="00B72243"/>
    <w:rsid w:val="00B7235E"/>
    <w:rsid w:val="00B73AA3"/>
    <w:rsid w:val="00B753C4"/>
    <w:rsid w:val="00B755E1"/>
    <w:rsid w:val="00B769F3"/>
    <w:rsid w:val="00B77D70"/>
    <w:rsid w:val="00B800D2"/>
    <w:rsid w:val="00B81023"/>
    <w:rsid w:val="00B816AB"/>
    <w:rsid w:val="00B81D1F"/>
    <w:rsid w:val="00B81D72"/>
    <w:rsid w:val="00B82C61"/>
    <w:rsid w:val="00B84896"/>
    <w:rsid w:val="00B87C0A"/>
    <w:rsid w:val="00B92250"/>
    <w:rsid w:val="00B92ED6"/>
    <w:rsid w:val="00B93664"/>
    <w:rsid w:val="00B977DC"/>
    <w:rsid w:val="00BA07F3"/>
    <w:rsid w:val="00BA11A5"/>
    <w:rsid w:val="00BA1ECD"/>
    <w:rsid w:val="00BA1F17"/>
    <w:rsid w:val="00BA3DE5"/>
    <w:rsid w:val="00BA4193"/>
    <w:rsid w:val="00BA4301"/>
    <w:rsid w:val="00BA5557"/>
    <w:rsid w:val="00BA5C23"/>
    <w:rsid w:val="00BA7015"/>
    <w:rsid w:val="00BB1108"/>
    <w:rsid w:val="00BB22CC"/>
    <w:rsid w:val="00BB234B"/>
    <w:rsid w:val="00BB257F"/>
    <w:rsid w:val="00BB314C"/>
    <w:rsid w:val="00BB4471"/>
    <w:rsid w:val="00BB5732"/>
    <w:rsid w:val="00BB6811"/>
    <w:rsid w:val="00BB6A72"/>
    <w:rsid w:val="00BC068E"/>
    <w:rsid w:val="00BC1110"/>
    <w:rsid w:val="00BC1CF4"/>
    <w:rsid w:val="00BC1E39"/>
    <w:rsid w:val="00BC396B"/>
    <w:rsid w:val="00BC73D1"/>
    <w:rsid w:val="00BD182B"/>
    <w:rsid w:val="00BD1B6B"/>
    <w:rsid w:val="00BD1D2D"/>
    <w:rsid w:val="00BD34DB"/>
    <w:rsid w:val="00BD5FB8"/>
    <w:rsid w:val="00BD734A"/>
    <w:rsid w:val="00BD7381"/>
    <w:rsid w:val="00BE0948"/>
    <w:rsid w:val="00BE0C7C"/>
    <w:rsid w:val="00BE28E0"/>
    <w:rsid w:val="00BE3759"/>
    <w:rsid w:val="00BE3AEA"/>
    <w:rsid w:val="00BE449A"/>
    <w:rsid w:val="00BE5370"/>
    <w:rsid w:val="00BE54EB"/>
    <w:rsid w:val="00BE5A84"/>
    <w:rsid w:val="00BE60B5"/>
    <w:rsid w:val="00BE6235"/>
    <w:rsid w:val="00BE6F52"/>
    <w:rsid w:val="00BE7EB4"/>
    <w:rsid w:val="00BF06B0"/>
    <w:rsid w:val="00BF1E0D"/>
    <w:rsid w:val="00BF2A59"/>
    <w:rsid w:val="00BF6773"/>
    <w:rsid w:val="00BF7A76"/>
    <w:rsid w:val="00C01864"/>
    <w:rsid w:val="00C01C74"/>
    <w:rsid w:val="00C039A1"/>
    <w:rsid w:val="00C04B1D"/>
    <w:rsid w:val="00C05E92"/>
    <w:rsid w:val="00C0621B"/>
    <w:rsid w:val="00C067AB"/>
    <w:rsid w:val="00C06F3D"/>
    <w:rsid w:val="00C0737B"/>
    <w:rsid w:val="00C075EE"/>
    <w:rsid w:val="00C07D75"/>
    <w:rsid w:val="00C105E3"/>
    <w:rsid w:val="00C12B5E"/>
    <w:rsid w:val="00C13247"/>
    <w:rsid w:val="00C153B7"/>
    <w:rsid w:val="00C15D93"/>
    <w:rsid w:val="00C165FF"/>
    <w:rsid w:val="00C20A8F"/>
    <w:rsid w:val="00C226C0"/>
    <w:rsid w:val="00C23C78"/>
    <w:rsid w:val="00C248A0"/>
    <w:rsid w:val="00C27085"/>
    <w:rsid w:val="00C3095C"/>
    <w:rsid w:val="00C315A3"/>
    <w:rsid w:val="00C3280C"/>
    <w:rsid w:val="00C328B7"/>
    <w:rsid w:val="00C32F37"/>
    <w:rsid w:val="00C3392A"/>
    <w:rsid w:val="00C35A55"/>
    <w:rsid w:val="00C35E80"/>
    <w:rsid w:val="00C35E9D"/>
    <w:rsid w:val="00C36E47"/>
    <w:rsid w:val="00C40A49"/>
    <w:rsid w:val="00C4106D"/>
    <w:rsid w:val="00C41157"/>
    <w:rsid w:val="00C416C2"/>
    <w:rsid w:val="00C4228F"/>
    <w:rsid w:val="00C4453B"/>
    <w:rsid w:val="00C45BE3"/>
    <w:rsid w:val="00C462F6"/>
    <w:rsid w:val="00C4670F"/>
    <w:rsid w:val="00C46B68"/>
    <w:rsid w:val="00C47823"/>
    <w:rsid w:val="00C51018"/>
    <w:rsid w:val="00C52CB8"/>
    <w:rsid w:val="00C56BFF"/>
    <w:rsid w:val="00C602B3"/>
    <w:rsid w:val="00C61137"/>
    <w:rsid w:val="00C62C51"/>
    <w:rsid w:val="00C630CC"/>
    <w:rsid w:val="00C636EA"/>
    <w:rsid w:val="00C63E73"/>
    <w:rsid w:val="00C65E4B"/>
    <w:rsid w:val="00C662AE"/>
    <w:rsid w:val="00C66815"/>
    <w:rsid w:val="00C6721D"/>
    <w:rsid w:val="00C71B06"/>
    <w:rsid w:val="00C721E6"/>
    <w:rsid w:val="00C746CA"/>
    <w:rsid w:val="00C847B8"/>
    <w:rsid w:val="00C8493B"/>
    <w:rsid w:val="00C84CB7"/>
    <w:rsid w:val="00C858D9"/>
    <w:rsid w:val="00C90CAC"/>
    <w:rsid w:val="00C9318C"/>
    <w:rsid w:val="00C93C3A"/>
    <w:rsid w:val="00C94487"/>
    <w:rsid w:val="00C95A1A"/>
    <w:rsid w:val="00C963BF"/>
    <w:rsid w:val="00C96B2C"/>
    <w:rsid w:val="00CA0183"/>
    <w:rsid w:val="00CA0388"/>
    <w:rsid w:val="00CA27CF"/>
    <w:rsid w:val="00CA3CAD"/>
    <w:rsid w:val="00CA78F8"/>
    <w:rsid w:val="00CA7F51"/>
    <w:rsid w:val="00CB22AD"/>
    <w:rsid w:val="00CB3448"/>
    <w:rsid w:val="00CB4AF2"/>
    <w:rsid w:val="00CB53B9"/>
    <w:rsid w:val="00CB718F"/>
    <w:rsid w:val="00CB76AC"/>
    <w:rsid w:val="00CB7C2C"/>
    <w:rsid w:val="00CC014E"/>
    <w:rsid w:val="00CC0457"/>
    <w:rsid w:val="00CC076C"/>
    <w:rsid w:val="00CC0EF0"/>
    <w:rsid w:val="00CC35F7"/>
    <w:rsid w:val="00CC5A6A"/>
    <w:rsid w:val="00CC5C9E"/>
    <w:rsid w:val="00CC70BE"/>
    <w:rsid w:val="00CC7919"/>
    <w:rsid w:val="00CD000D"/>
    <w:rsid w:val="00CD0607"/>
    <w:rsid w:val="00CD372E"/>
    <w:rsid w:val="00CD3A87"/>
    <w:rsid w:val="00CD3B8A"/>
    <w:rsid w:val="00CD789B"/>
    <w:rsid w:val="00CE0230"/>
    <w:rsid w:val="00CE0716"/>
    <w:rsid w:val="00CE1EC5"/>
    <w:rsid w:val="00CE22A4"/>
    <w:rsid w:val="00CE2712"/>
    <w:rsid w:val="00CE3387"/>
    <w:rsid w:val="00CE356C"/>
    <w:rsid w:val="00CE35BC"/>
    <w:rsid w:val="00CE4905"/>
    <w:rsid w:val="00CE5E54"/>
    <w:rsid w:val="00CE6723"/>
    <w:rsid w:val="00CF3FE3"/>
    <w:rsid w:val="00CF4601"/>
    <w:rsid w:val="00CF4CFE"/>
    <w:rsid w:val="00CF4D06"/>
    <w:rsid w:val="00CF5EF7"/>
    <w:rsid w:val="00CF60DD"/>
    <w:rsid w:val="00CF736F"/>
    <w:rsid w:val="00D00879"/>
    <w:rsid w:val="00D01283"/>
    <w:rsid w:val="00D01462"/>
    <w:rsid w:val="00D034A2"/>
    <w:rsid w:val="00D045C1"/>
    <w:rsid w:val="00D04FC6"/>
    <w:rsid w:val="00D05410"/>
    <w:rsid w:val="00D05869"/>
    <w:rsid w:val="00D05970"/>
    <w:rsid w:val="00D0598C"/>
    <w:rsid w:val="00D07E92"/>
    <w:rsid w:val="00D11E53"/>
    <w:rsid w:val="00D13D00"/>
    <w:rsid w:val="00D15792"/>
    <w:rsid w:val="00D16154"/>
    <w:rsid w:val="00D16D48"/>
    <w:rsid w:val="00D203AF"/>
    <w:rsid w:val="00D23B55"/>
    <w:rsid w:val="00D2480F"/>
    <w:rsid w:val="00D24A28"/>
    <w:rsid w:val="00D2604F"/>
    <w:rsid w:val="00D26429"/>
    <w:rsid w:val="00D26818"/>
    <w:rsid w:val="00D270DD"/>
    <w:rsid w:val="00D3031A"/>
    <w:rsid w:val="00D31156"/>
    <w:rsid w:val="00D314AB"/>
    <w:rsid w:val="00D329C4"/>
    <w:rsid w:val="00D32C37"/>
    <w:rsid w:val="00D32F03"/>
    <w:rsid w:val="00D34714"/>
    <w:rsid w:val="00D34BAC"/>
    <w:rsid w:val="00D355C1"/>
    <w:rsid w:val="00D35CC0"/>
    <w:rsid w:val="00D36937"/>
    <w:rsid w:val="00D376C9"/>
    <w:rsid w:val="00D412B2"/>
    <w:rsid w:val="00D450FD"/>
    <w:rsid w:val="00D4593E"/>
    <w:rsid w:val="00D45E4A"/>
    <w:rsid w:val="00D464E8"/>
    <w:rsid w:val="00D47227"/>
    <w:rsid w:val="00D5059D"/>
    <w:rsid w:val="00D549EF"/>
    <w:rsid w:val="00D550CA"/>
    <w:rsid w:val="00D56EDF"/>
    <w:rsid w:val="00D57742"/>
    <w:rsid w:val="00D60E01"/>
    <w:rsid w:val="00D6163A"/>
    <w:rsid w:val="00D62711"/>
    <w:rsid w:val="00D62B18"/>
    <w:rsid w:val="00D62E1D"/>
    <w:rsid w:val="00D6314C"/>
    <w:rsid w:val="00D6318C"/>
    <w:rsid w:val="00D63570"/>
    <w:rsid w:val="00D640B0"/>
    <w:rsid w:val="00D64841"/>
    <w:rsid w:val="00D67952"/>
    <w:rsid w:val="00D7017E"/>
    <w:rsid w:val="00D71A24"/>
    <w:rsid w:val="00D72D28"/>
    <w:rsid w:val="00D74815"/>
    <w:rsid w:val="00D74DDC"/>
    <w:rsid w:val="00D7554B"/>
    <w:rsid w:val="00D764AB"/>
    <w:rsid w:val="00D77B33"/>
    <w:rsid w:val="00D820A0"/>
    <w:rsid w:val="00D8230F"/>
    <w:rsid w:val="00D82548"/>
    <w:rsid w:val="00D831CC"/>
    <w:rsid w:val="00D841E8"/>
    <w:rsid w:val="00D8473E"/>
    <w:rsid w:val="00D8694C"/>
    <w:rsid w:val="00D86D4E"/>
    <w:rsid w:val="00D87582"/>
    <w:rsid w:val="00D87DAF"/>
    <w:rsid w:val="00D87EAB"/>
    <w:rsid w:val="00D93DBF"/>
    <w:rsid w:val="00D94DE8"/>
    <w:rsid w:val="00D97CAE"/>
    <w:rsid w:val="00DA20D1"/>
    <w:rsid w:val="00DA35EC"/>
    <w:rsid w:val="00DA3C4E"/>
    <w:rsid w:val="00DA42E4"/>
    <w:rsid w:val="00DA4EA1"/>
    <w:rsid w:val="00DA50BC"/>
    <w:rsid w:val="00DB0502"/>
    <w:rsid w:val="00DB6EBC"/>
    <w:rsid w:val="00DB7595"/>
    <w:rsid w:val="00DC03D5"/>
    <w:rsid w:val="00DC0C93"/>
    <w:rsid w:val="00DC1D00"/>
    <w:rsid w:val="00DC2174"/>
    <w:rsid w:val="00DC242C"/>
    <w:rsid w:val="00DC312B"/>
    <w:rsid w:val="00DC35E6"/>
    <w:rsid w:val="00DC4D81"/>
    <w:rsid w:val="00DC5CA1"/>
    <w:rsid w:val="00DC5CE1"/>
    <w:rsid w:val="00DC747F"/>
    <w:rsid w:val="00DC7F0C"/>
    <w:rsid w:val="00DC7F72"/>
    <w:rsid w:val="00DD10A1"/>
    <w:rsid w:val="00DD1DA1"/>
    <w:rsid w:val="00DD1EB6"/>
    <w:rsid w:val="00DD343D"/>
    <w:rsid w:val="00DD3613"/>
    <w:rsid w:val="00DD3D79"/>
    <w:rsid w:val="00DD3EB3"/>
    <w:rsid w:val="00DD3EEA"/>
    <w:rsid w:val="00DD4856"/>
    <w:rsid w:val="00DD55B5"/>
    <w:rsid w:val="00DD6254"/>
    <w:rsid w:val="00DD79F4"/>
    <w:rsid w:val="00DD7A17"/>
    <w:rsid w:val="00DE0997"/>
    <w:rsid w:val="00DE151E"/>
    <w:rsid w:val="00DE2F95"/>
    <w:rsid w:val="00DE3143"/>
    <w:rsid w:val="00DE4AA3"/>
    <w:rsid w:val="00DE5709"/>
    <w:rsid w:val="00DE5C3E"/>
    <w:rsid w:val="00DE6509"/>
    <w:rsid w:val="00DF0010"/>
    <w:rsid w:val="00DF0C1A"/>
    <w:rsid w:val="00DF11FC"/>
    <w:rsid w:val="00DF1694"/>
    <w:rsid w:val="00DF1B04"/>
    <w:rsid w:val="00DF3857"/>
    <w:rsid w:val="00DF3AAC"/>
    <w:rsid w:val="00DF3D09"/>
    <w:rsid w:val="00DF4637"/>
    <w:rsid w:val="00DF5266"/>
    <w:rsid w:val="00DF5CFF"/>
    <w:rsid w:val="00DF7085"/>
    <w:rsid w:val="00E00A1F"/>
    <w:rsid w:val="00E00F0F"/>
    <w:rsid w:val="00E0233F"/>
    <w:rsid w:val="00E02C5B"/>
    <w:rsid w:val="00E0322D"/>
    <w:rsid w:val="00E036C8"/>
    <w:rsid w:val="00E04121"/>
    <w:rsid w:val="00E04706"/>
    <w:rsid w:val="00E04A4A"/>
    <w:rsid w:val="00E04A75"/>
    <w:rsid w:val="00E05050"/>
    <w:rsid w:val="00E066BB"/>
    <w:rsid w:val="00E0698B"/>
    <w:rsid w:val="00E07406"/>
    <w:rsid w:val="00E1021A"/>
    <w:rsid w:val="00E118DF"/>
    <w:rsid w:val="00E126BA"/>
    <w:rsid w:val="00E13912"/>
    <w:rsid w:val="00E14947"/>
    <w:rsid w:val="00E1622C"/>
    <w:rsid w:val="00E16524"/>
    <w:rsid w:val="00E16CB8"/>
    <w:rsid w:val="00E214CD"/>
    <w:rsid w:val="00E232CC"/>
    <w:rsid w:val="00E25206"/>
    <w:rsid w:val="00E2626E"/>
    <w:rsid w:val="00E27AED"/>
    <w:rsid w:val="00E328E5"/>
    <w:rsid w:val="00E35706"/>
    <w:rsid w:val="00E375C0"/>
    <w:rsid w:val="00E411B2"/>
    <w:rsid w:val="00E4160E"/>
    <w:rsid w:val="00E419CF"/>
    <w:rsid w:val="00E41BCA"/>
    <w:rsid w:val="00E424C8"/>
    <w:rsid w:val="00E426AB"/>
    <w:rsid w:val="00E4357D"/>
    <w:rsid w:val="00E47431"/>
    <w:rsid w:val="00E47452"/>
    <w:rsid w:val="00E5028F"/>
    <w:rsid w:val="00E502E5"/>
    <w:rsid w:val="00E532DA"/>
    <w:rsid w:val="00E556B6"/>
    <w:rsid w:val="00E557F7"/>
    <w:rsid w:val="00E56300"/>
    <w:rsid w:val="00E566C3"/>
    <w:rsid w:val="00E56A57"/>
    <w:rsid w:val="00E57ACE"/>
    <w:rsid w:val="00E60AFD"/>
    <w:rsid w:val="00E611B6"/>
    <w:rsid w:val="00E61ECF"/>
    <w:rsid w:val="00E622C7"/>
    <w:rsid w:val="00E623ED"/>
    <w:rsid w:val="00E63A62"/>
    <w:rsid w:val="00E63FB8"/>
    <w:rsid w:val="00E64290"/>
    <w:rsid w:val="00E6466B"/>
    <w:rsid w:val="00E65BDF"/>
    <w:rsid w:val="00E7076D"/>
    <w:rsid w:val="00E72E3F"/>
    <w:rsid w:val="00E735C0"/>
    <w:rsid w:val="00E73894"/>
    <w:rsid w:val="00E80910"/>
    <w:rsid w:val="00E816A6"/>
    <w:rsid w:val="00E819BA"/>
    <w:rsid w:val="00E82329"/>
    <w:rsid w:val="00E829A8"/>
    <w:rsid w:val="00E83CA9"/>
    <w:rsid w:val="00E84167"/>
    <w:rsid w:val="00E846E0"/>
    <w:rsid w:val="00E84A4D"/>
    <w:rsid w:val="00E853DA"/>
    <w:rsid w:val="00E85BD5"/>
    <w:rsid w:val="00E875A8"/>
    <w:rsid w:val="00E90C5A"/>
    <w:rsid w:val="00E911DE"/>
    <w:rsid w:val="00E919BC"/>
    <w:rsid w:val="00E9221E"/>
    <w:rsid w:val="00E932AB"/>
    <w:rsid w:val="00E962B3"/>
    <w:rsid w:val="00E9633C"/>
    <w:rsid w:val="00E97DB8"/>
    <w:rsid w:val="00EA0394"/>
    <w:rsid w:val="00EA0BDA"/>
    <w:rsid w:val="00EA222B"/>
    <w:rsid w:val="00EA23C9"/>
    <w:rsid w:val="00EA33B0"/>
    <w:rsid w:val="00EA4EBD"/>
    <w:rsid w:val="00EA4ED2"/>
    <w:rsid w:val="00EA76EC"/>
    <w:rsid w:val="00EB08C1"/>
    <w:rsid w:val="00EB22FE"/>
    <w:rsid w:val="00EB256F"/>
    <w:rsid w:val="00EB32E2"/>
    <w:rsid w:val="00EB60A7"/>
    <w:rsid w:val="00EB6A87"/>
    <w:rsid w:val="00EB7DB8"/>
    <w:rsid w:val="00EC12F7"/>
    <w:rsid w:val="00EC1714"/>
    <w:rsid w:val="00EC2E7B"/>
    <w:rsid w:val="00EC3573"/>
    <w:rsid w:val="00EC426B"/>
    <w:rsid w:val="00EC4809"/>
    <w:rsid w:val="00EC6165"/>
    <w:rsid w:val="00EC69FF"/>
    <w:rsid w:val="00EC6A30"/>
    <w:rsid w:val="00ED009F"/>
    <w:rsid w:val="00ED0467"/>
    <w:rsid w:val="00ED16DD"/>
    <w:rsid w:val="00ED1808"/>
    <w:rsid w:val="00ED1A42"/>
    <w:rsid w:val="00ED36E6"/>
    <w:rsid w:val="00ED5E47"/>
    <w:rsid w:val="00ED7D1A"/>
    <w:rsid w:val="00ED7F7D"/>
    <w:rsid w:val="00EE29CC"/>
    <w:rsid w:val="00EE461D"/>
    <w:rsid w:val="00EE52D8"/>
    <w:rsid w:val="00EE64AB"/>
    <w:rsid w:val="00EE6521"/>
    <w:rsid w:val="00EE65DF"/>
    <w:rsid w:val="00EE6F93"/>
    <w:rsid w:val="00EE79B9"/>
    <w:rsid w:val="00EF2569"/>
    <w:rsid w:val="00EF3093"/>
    <w:rsid w:val="00EF35D4"/>
    <w:rsid w:val="00EF4468"/>
    <w:rsid w:val="00EF6EE3"/>
    <w:rsid w:val="00EF6FB4"/>
    <w:rsid w:val="00EF70B6"/>
    <w:rsid w:val="00EF726E"/>
    <w:rsid w:val="00F0067A"/>
    <w:rsid w:val="00F0273E"/>
    <w:rsid w:val="00F027FB"/>
    <w:rsid w:val="00F0319C"/>
    <w:rsid w:val="00F03891"/>
    <w:rsid w:val="00F03D99"/>
    <w:rsid w:val="00F04E1B"/>
    <w:rsid w:val="00F0542F"/>
    <w:rsid w:val="00F06264"/>
    <w:rsid w:val="00F073E7"/>
    <w:rsid w:val="00F10484"/>
    <w:rsid w:val="00F1079F"/>
    <w:rsid w:val="00F11323"/>
    <w:rsid w:val="00F1282C"/>
    <w:rsid w:val="00F12DD9"/>
    <w:rsid w:val="00F12F08"/>
    <w:rsid w:val="00F13559"/>
    <w:rsid w:val="00F1446E"/>
    <w:rsid w:val="00F15E94"/>
    <w:rsid w:val="00F20C90"/>
    <w:rsid w:val="00F212D1"/>
    <w:rsid w:val="00F21A0A"/>
    <w:rsid w:val="00F22137"/>
    <w:rsid w:val="00F22DA2"/>
    <w:rsid w:val="00F23B43"/>
    <w:rsid w:val="00F27154"/>
    <w:rsid w:val="00F2788E"/>
    <w:rsid w:val="00F2791A"/>
    <w:rsid w:val="00F27D1F"/>
    <w:rsid w:val="00F30521"/>
    <w:rsid w:val="00F314A2"/>
    <w:rsid w:val="00F32D0E"/>
    <w:rsid w:val="00F33A40"/>
    <w:rsid w:val="00F3545E"/>
    <w:rsid w:val="00F35704"/>
    <w:rsid w:val="00F415C4"/>
    <w:rsid w:val="00F42865"/>
    <w:rsid w:val="00F4317F"/>
    <w:rsid w:val="00F431D0"/>
    <w:rsid w:val="00F441B3"/>
    <w:rsid w:val="00F444E7"/>
    <w:rsid w:val="00F45CF5"/>
    <w:rsid w:val="00F47230"/>
    <w:rsid w:val="00F505CA"/>
    <w:rsid w:val="00F50D0E"/>
    <w:rsid w:val="00F50E2F"/>
    <w:rsid w:val="00F512E6"/>
    <w:rsid w:val="00F51460"/>
    <w:rsid w:val="00F526DE"/>
    <w:rsid w:val="00F52796"/>
    <w:rsid w:val="00F52D07"/>
    <w:rsid w:val="00F54DE9"/>
    <w:rsid w:val="00F55539"/>
    <w:rsid w:val="00F558BF"/>
    <w:rsid w:val="00F56CA0"/>
    <w:rsid w:val="00F616A7"/>
    <w:rsid w:val="00F6231C"/>
    <w:rsid w:val="00F62DFE"/>
    <w:rsid w:val="00F65610"/>
    <w:rsid w:val="00F6656B"/>
    <w:rsid w:val="00F67288"/>
    <w:rsid w:val="00F67CEC"/>
    <w:rsid w:val="00F67F05"/>
    <w:rsid w:val="00F704B8"/>
    <w:rsid w:val="00F7134B"/>
    <w:rsid w:val="00F72A3C"/>
    <w:rsid w:val="00F73578"/>
    <w:rsid w:val="00F737B7"/>
    <w:rsid w:val="00F7385B"/>
    <w:rsid w:val="00F73B88"/>
    <w:rsid w:val="00F7553B"/>
    <w:rsid w:val="00F75F72"/>
    <w:rsid w:val="00F763AD"/>
    <w:rsid w:val="00F76873"/>
    <w:rsid w:val="00F77F9B"/>
    <w:rsid w:val="00F80909"/>
    <w:rsid w:val="00F811EE"/>
    <w:rsid w:val="00F813D4"/>
    <w:rsid w:val="00F81419"/>
    <w:rsid w:val="00F81606"/>
    <w:rsid w:val="00F829EF"/>
    <w:rsid w:val="00F8345E"/>
    <w:rsid w:val="00F8554B"/>
    <w:rsid w:val="00F90E6D"/>
    <w:rsid w:val="00F92095"/>
    <w:rsid w:val="00F920A9"/>
    <w:rsid w:val="00F9231E"/>
    <w:rsid w:val="00F92CF3"/>
    <w:rsid w:val="00F93A12"/>
    <w:rsid w:val="00F957DC"/>
    <w:rsid w:val="00F967FE"/>
    <w:rsid w:val="00F96938"/>
    <w:rsid w:val="00FA085C"/>
    <w:rsid w:val="00FA2AC0"/>
    <w:rsid w:val="00FA3A6A"/>
    <w:rsid w:val="00FA3E63"/>
    <w:rsid w:val="00FA46DF"/>
    <w:rsid w:val="00FA546E"/>
    <w:rsid w:val="00FA549F"/>
    <w:rsid w:val="00FB07D1"/>
    <w:rsid w:val="00FB0FA9"/>
    <w:rsid w:val="00FB16CC"/>
    <w:rsid w:val="00FB1954"/>
    <w:rsid w:val="00FB2258"/>
    <w:rsid w:val="00FB3162"/>
    <w:rsid w:val="00FB5B4F"/>
    <w:rsid w:val="00FB65E0"/>
    <w:rsid w:val="00FC275A"/>
    <w:rsid w:val="00FC2941"/>
    <w:rsid w:val="00FC5D18"/>
    <w:rsid w:val="00FC7C1F"/>
    <w:rsid w:val="00FD2AC7"/>
    <w:rsid w:val="00FD337F"/>
    <w:rsid w:val="00FD51EA"/>
    <w:rsid w:val="00FD5C00"/>
    <w:rsid w:val="00FD61A2"/>
    <w:rsid w:val="00FD6F46"/>
    <w:rsid w:val="00FE2928"/>
    <w:rsid w:val="00FE4019"/>
    <w:rsid w:val="00FE4635"/>
    <w:rsid w:val="00FE4C2D"/>
    <w:rsid w:val="00FE5090"/>
    <w:rsid w:val="00FE5A20"/>
    <w:rsid w:val="00FE5C4B"/>
    <w:rsid w:val="00FE767F"/>
    <w:rsid w:val="00FF0318"/>
    <w:rsid w:val="00FF2661"/>
    <w:rsid w:val="00FF44DD"/>
    <w:rsid w:val="00FF56B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367915"/>
    <w:rsid w:val="00493EBC"/>
    <w:rsid w:val="0057614F"/>
    <w:rsid w:val="005F55CF"/>
    <w:rsid w:val="00653568"/>
    <w:rsid w:val="00667FEC"/>
    <w:rsid w:val="00797A74"/>
    <w:rsid w:val="00A3351E"/>
    <w:rsid w:val="00B25035"/>
    <w:rsid w:val="00C43978"/>
    <w:rsid w:val="00C8463E"/>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87</Pages>
  <Words>13580</Words>
  <Characters>77408</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9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2203</cp:revision>
  <cp:lastPrinted>2023-03-29T15:32:00Z</cp:lastPrinted>
  <dcterms:created xsi:type="dcterms:W3CDTF">2023-03-12T11:29:00Z</dcterms:created>
  <dcterms:modified xsi:type="dcterms:W3CDTF">2023-03-30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